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4B6035" w14:textId="6D0FE998" w:rsidR="00AD2564" w:rsidRPr="00AD2564" w:rsidRDefault="00AD2564" w:rsidP="00AD2564">
      <w:pPr>
        <w:shd w:val="clear" w:color="auto" w:fill="FFFFFF"/>
        <w:spacing w:after="0" w:line="240" w:lineRule="auto"/>
        <w:rPr>
          <w:rFonts w:ascii="Arial" w:eastAsia="Times New Roman" w:hAnsi="Arial" w:cs="Arial"/>
          <w:color w:val="333333"/>
          <w:sz w:val="26"/>
          <w:szCs w:val="26"/>
          <w:lang w:val="en-GB" w:eastAsia="en-GB"/>
        </w:rPr>
      </w:pPr>
      <w:bookmarkStart w:id="0" w:name="_GoBack"/>
      <w:bookmarkEnd w:id="0"/>
      <w:r>
        <w:rPr>
          <w:rFonts w:eastAsia="Times New Roman" w:cs="Times New Roman"/>
          <w:szCs w:val="24"/>
          <w:lang w:val="en-GB"/>
        </w:rPr>
        <w:t xml:space="preserve">PRE PROOF VERSION OF: </w:t>
      </w:r>
      <w:r w:rsidRPr="00AD2564">
        <w:rPr>
          <w:rFonts w:eastAsia="Times New Roman" w:cs="Times New Roman"/>
          <w:szCs w:val="24"/>
          <w:lang w:val="en-GB"/>
        </w:rPr>
        <w:t xml:space="preserve">Cheneal Puljević, C., de Andrade, D., Coomber, R. and Kinner, S. A. (2018) ‘Relapse to smoking following release from smoke-free correctional facilities in Queensland, Australia’, </w:t>
      </w:r>
      <w:r w:rsidRPr="00AD2564">
        <w:rPr>
          <w:rFonts w:eastAsia="Times New Roman" w:cs="Times New Roman"/>
          <w:i/>
          <w:szCs w:val="24"/>
          <w:lang w:val="en-GB"/>
        </w:rPr>
        <w:t>Drug and Alcohol Dependence</w:t>
      </w:r>
      <w:r w:rsidRPr="00AD2564">
        <w:rPr>
          <w:rFonts w:eastAsia="Times New Roman" w:cs="Times New Roman"/>
          <w:szCs w:val="24"/>
          <w:lang w:val="en-GB"/>
        </w:rPr>
        <w:t xml:space="preserve">, [ early online </w:t>
      </w:r>
      <w:hyperlink r:id="rId8" w:history="1">
        <w:r w:rsidRPr="00AD2564">
          <w:rPr>
            <w:rFonts w:eastAsia="Times New Roman" w:cs="Times New Roman"/>
            <w:color w:val="0000FF"/>
            <w:szCs w:val="24"/>
            <w:lang w:val="en-GB"/>
          </w:rPr>
          <w:t>doi</w:t>
        </w:r>
        <w:r w:rsidRPr="00AD2564">
          <w:rPr>
            <w:rFonts w:eastAsia="Times New Roman" w:cs="Times New Roman"/>
            <w:color w:val="0000FF"/>
            <w:szCs w:val="24"/>
            <w:lang w:val="en-GB" w:eastAsia="en-GB"/>
          </w:rPr>
          <w:t>: 10.1016/j.drugalcdep.2018.02.028</w:t>
        </w:r>
      </w:hyperlink>
      <w:r w:rsidRPr="00AD2564">
        <w:rPr>
          <w:rFonts w:eastAsia="Times New Roman" w:cs="Times New Roman"/>
          <w:szCs w:val="24"/>
          <w:lang w:val="en-GB" w:eastAsia="en-GB"/>
        </w:rPr>
        <w:t xml:space="preserve"> ]</w:t>
      </w:r>
    </w:p>
    <w:p w14:paraId="4E96F34F" w14:textId="77777777" w:rsidR="00AD2564" w:rsidRDefault="00AD2564" w:rsidP="00A40785">
      <w:pPr>
        <w:spacing w:line="480" w:lineRule="auto"/>
        <w:jc w:val="center"/>
        <w:rPr>
          <w:rFonts w:cs="Times New Roman"/>
          <w:b/>
          <w:szCs w:val="24"/>
        </w:rPr>
      </w:pPr>
    </w:p>
    <w:p w14:paraId="02278FDC" w14:textId="41721DCE" w:rsidR="009043F5" w:rsidRPr="00D672DF" w:rsidRDefault="00F76FED" w:rsidP="00A40785">
      <w:pPr>
        <w:spacing w:line="480" w:lineRule="auto"/>
        <w:jc w:val="center"/>
        <w:rPr>
          <w:rFonts w:cs="Times New Roman"/>
          <w:b/>
          <w:szCs w:val="24"/>
        </w:rPr>
      </w:pPr>
      <w:r>
        <w:rPr>
          <w:rFonts w:cs="Times New Roman"/>
          <w:b/>
          <w:szCs w:val="24"/>
        </w:rPr>
        <w:t>Relapse</w:t>
      </w:r>
      <w:r w:rsidRPr="00D672DF">
        <w:rPr>
          <w:rFonts w:cs="Times New Roman"/>
          <w:b/>
          <w:szCs w:val="24"/>
        </w:rPr>
        <w:t xml:space="preserve"> </w:t>
      </w:r>
      <w:r w:rsidR="009043F5" w:rsidRPr="00D672DF">
        <w:rPr>
          <w:rFonts w:cs="Times New Roman"/>
          <w:b/>
          <w:szCs w:val="24"/>
        </w:rPr>
        <w:t>to smoking following release from smoke-free correctional facilities in Queensland</w:t>
      </w:r>
      <w:r w:rsidR="007B68E9">
        <w:rPr>
          <w:rFonts w:cs="Times New Roman"/>
          <w:b/>
          <w:szCs w:val="24"/>
        </w:rPr>
        <w:t>, Australia</w:t>
      </w:r>
    </w:p>
    <w:p w14:paraId="56505C67" w14:textId="4D309C3F" w:rsidR="009043F5" w:rsidRPr="00682702" w:rsidRDefault="009043F5" w:rsidP="00682702">
      <w:pPr>
        <w:spacing w:line="480" w:lineRule="auto"/>
        <w:rPr>
          <w:rFonts w:cs="Times New Roman"/>
          <w:szCs w:val="24"/>
          <w:vertAlign w:val="superscript"/>
        </w:rPr>
      </w:pPr>
      <w:r w:rsidRPr="00D672DF">
        <w:rPr>
          <w:rFonts w:cs="Times New Roman"/>
          <w:szCs w:val="24"/>
        </w:rPr>
        <w:t>Cheneal Puljević</w:t>
      </w:r>
      <w:r w:rsidRPr="00D672DF">
        <w:rPr>
          <w:rFonts w:cs="Times New Roman"/>
          <w:szCs w:val="24"/>
          <w:vertAlign w:val="superscript"/>
        </w:rPr>
        <w:t>1</w:t>
      </w:r>
      <w:r w:rsidRPr="00D672DF">
        <w:rPr>
          <w:rFonts w:cs="Times New Roman"/>
          <w:szCs w:val="24"/>
        </w:rPr>
        <w:t>, Dominique de Andrade</w:t>
      </w:r>
      <w:r w:rsidR="000C0585" w:rsidRPr="00D672DF">
        <w:rPr>
          <w:rFonts w:cs="Times New Roman"/>
          <w:szCs w:val="24"/>
          <w:vertAlign w:val="superscript"/>
        </w:rPr>
        <w:t>1,2</w:t>
      </w:r>
      <w:r w:rsidR="002E67C4">
        <w:rPr>
          <w:rFonts w:cs="Times New Roman"/>
          <w:szCs w:val="24"/>
          <w:vertAlign w:val="superscript"/>
        </w:rPr>
        <w:t>,3</w:t>
      </w:r>
      <w:r w:rsidRPr="00D672DF">
        <w:rPr>
          <w:rFonts w:cs="Times New Roman"/>
          <w:szCs w:val="24"/>
        </w:rPr>
        <w:t>, Ross Coomber</w:t>
      </w:r>
      <w:r w:rsidRPr="00D672DF">
        <w:rPr>
          <w:rFonts w:cs="Times New Roman"/>
          <w:szCs w:val="24"/>
          <w:vertAlign w:val="superscript"/>
        </w:rPr>
        <w:t>1</w:t>
      </w:r>
      <w:r w:rsidR="000C0585" w:rsidRPr="00D672DF">
        <w:rPr>
          <w:rFonts w:cs="Times New Roman"/>
          <w:szCs w:val="24"/>
        </w:rPr>
        <w:t>, Stuart A. Kinner</w:t>
      </w:r>
      <w:r w:rsidR="002E67C4">
        <w:rPr>
          <w:rFonts w:cs="Times New Roman"/>
          <w:szCs w:val="24"/>
          <w:vertAlign w:val="superscript"/>
        </w:rPr>
        <w:t>1,</w:t>
      </w:r>
      <w:r w:rsidR="000C0585" w:rsidRPr="00D672DF">
        <w:rPr>
          <w:rFonts w:cs="Times New Roman"/>
          <w:szCs w:val="24"/>
          <w:vertAlign w:val="superscript"/>
        </w:rPr>
        <w:t>4,5,6</w:t>
      </w:r>
      <w:r w:rsidR="00207643">
        <w:rPr>
          <w:rFonts w:cs="Times New Roman"/>
          <w:szCs w:val="24"/>
          <w:vertAlign w:val="superscript"/>
        </w:rPr>
        <w:t>,7</w:t>
      </w:r>
      <w:r w:rsidR="002E67C4">
        <w:rPr>
          <w:rFonts w:cs="Times New Roman"/>
          <w:szCs w:val="24"/>
          <w:vertAlign w:val="superscript"/>
        </w:rPr>
        <w:t>,8</w:t>
      </w:r>
    </w:p>
    <w:p w14:paraId="63F5CB5C" w14:textId="77777777" w:rsidR="009043F5" w:rsidRDefault="009043F5" w:rsidP="00682702">
      <w:pPr>
        <w:rPr>
          <w:rFonts w:cs="Times New Roman"/>
          <w:szCs w:val="24"/>
          <w:lang w:val="en-US"/>
        </w:rPr>
      </w:pPr>
      <w:r w:rsidRPr="00D672DF">
        <w:rPr>
          <w:rFonts w:cs="Times New Roman"/>
          <w:szCs w:val="24"/>
          <w:vertAlign w:val="superscript"/>
          <w:lang w:val="en-US"/>
        </w:rPr>
        <w:t>1</w:t>
      </w:r>
      <w:r w:rsidRPr="00D672DF">
        <w:rPr>
          <w:rFonts w:cs="Times New Roman"/>
          <w:szCs w:val="24"/>
          <w:lang w:val="en-US"/>
        </w:rPr>
        <w:t>Griffith Criminology Institute, Griffith University</w:t>
      </w:r>
    </w:p>
    <w:p w14:paraId="6E362A7F" w14:textId="0D9075BE" w:rsidR="002E67C4" w:rsidRPr="00D672DF" w:rsidRDefault="002E67C4" w:rsidP="00682702">
      <w:pPr>
        <w:rPr>
          <w:rFonts w:cs="Times New Roman"/>
          <w:szCs w:val="24"/>
          <w:lang w:val="en-US"/>
        </w:rPr>
      </w:pPr>
      <w:r w:rsidRPr="002E67C4">
        <w:rPr>
          <w:rFonts w:cs="Times New Roman"/>
          <w:szCs w:val="24"/>
          <w:vertAlign w:val="superscript"/>
          <w:lang w:val="en-US"/>
        </w:rPr>
        <w:t>2</w:t>
      </w:r>
      <w:r>
        <w:rPr>
          <w:rFonts w:cs="Times New Roman"/>
          <w:szCs w:val="24"/>
          <w:lang w:val="en-US"/>
        </w:rPr>
        <w:t>School of Psychology, University of Queensland</w:t>
      </w:r>
    </w:p>
    <w:p w14:paraId="6787707F" w14:textId="2D7278C9" w:rsidR="000C0585" w:rsidRPr="00D672DF" w:rsidRDefault="002E67C4" w:rsidP="00682702">
      <w:pPr>
        <w:rPr>
          <w:rFonts w:cs="Times New Roman"/>
          <w:szCs w:val="24"/>
          <w:lang w:val="en-US"/>
        </w:rPr>
      </w:pPr>
      <w:r>
        <w:rPr>
          <w:rFonts w:cs="Times New Roman"/>
          <w:szCs w:val="24"/>
          <w:vertAlign w:val="superscript"/>
          <w:lang w:val="en-US"/>
        </w:rPr>
        <w:t>3</w:t>
      </w:r>
      <w:r w:rsidR="000C0585" w:rsidRPr="00D672DF">
        <w:rPr>
          <w:rFonts w:cs="Times New Roman"/>
          <w:szCs w:val="24"/>
          <w:shd w:val="clear" w:color="auto" w:fill="FFFFFF"/>
        </w:rPr>
        <w:t>Centre for Youth Substance Abuse Research, School of Psychology and Counselling, Institute of Health and Biomedical Innovation, Centre for Children’s Health Research, Queensland University of Technology</w:t>
      </w:r>
    </w:p>
    <w:p w14:paraId="51F39D70" w14:textId="12296F95" w:rsidR="009043F5" w:rsidRPr="00D672DF" w:rsidRDefault="002E67C4" w:rsidP="00682702">
      <w:pPr>
        <w:rPr>
          <w:rFonts w:cs="Times New Roman"/>
          <w:szCs w:val="24"/>
          <w:lang w:val="en-US"/>
        </w:rPr>
      </w:pPr>
      <w:r>
        <w:rPr>
          <w:rFonts w:cs="Times New Roman"/>
          <w:szCs w:val="24"/>
          <w:vertAlign w:val="superscript"/>
          <w:lang w:val="en-US"/>
        </w:rPr>
        <w:t>4</w:t>
      </w:r>
      <w:r w:rsidR="009043F5" w:rsidRPr="00D672DF">
        <w:rPr>
          <w:rFonts w:cs="Times New Roman"/>
          <w:szCs w:val="24"/>
          <w:lang w:val="en-US"/>
        </w:rPr>
        <w:t>Melbourne School of Population and Global Health, University of Melbourne</w:t>
      </w:r>
      <w:r w:rsidR="009043F5" w:rsidRPr="00D672DF" w:rsidDel="006C3938">
        <w:rPr>
          <w:rFonts w:cs="Times New Roman"/>
          <w:szCs w:val="24"/>
          <w:lang w:val="en-US"/>
        </w:rPr>
        <w:t xml:space="preserve"> </w:t>
      </w:r>
    </w:p>
    <w:p w14:paraId="09EBC1B5" w14:textId="55D2AD6D" w:rsidR="009043F5" w:rsidRPr="00D672DF" w:rsidRDefault="002E67C4" w:rsidP="00682702">
      <w:pPr>
        <w:rPr>
          <w:rFonts w:cs="Times New Roman"/>
          <w:szCs w:val="24"/>
          <w:lang w:val="en-US"/>
        </w:rPr>
      </w:pPr>
      <w:r>
        <w:rPr>
          <w:rFonts w:cs="Times New Roman"/>
          <w:szCs w:val="24"/>
          <w:vertAlign w:val="superscript"/>
          <w:lang w:val="en-US"/>
        </w:rPr>
        <w:t>5</w:t>
      </w:r>
      <w:r w:rsidR="009043F5" w:rsidRPr="00D672DF">
        <w:rPr>
          <w:rFonts w:cs="Times New Roman"/>
          <w:szCs w:val="24"/>
          <w:lang w:val="en-US"/>
        </w:rPr>
        <w:t>School of Public Health and Preventive Medicine, Monash University</w:t>
      </w:r>
    </w:p>
    <w:p w14:paraId="3473056F" w14:textId="4A333295" w:rsidR="009043F5" w:rsidRPr="00D672DF" w:rsidRDefault="002E67C4" w:rsidP="00682702">
      <w:pPr>
        <w:rPr>
          <w:rFonts w:cs="Times New Roman"/>
          <w:szCs w:val="24"/>
          <w:lang w:val="en-US"/>
        </w:rPr>
      </w:pPr>
      <w:r>
        <w:rPr>
          <w:rFonts w:cs="Times New Roman"/>
          <w:szCs w:val="24"/>
          <w:vertAlign w:val="superscript"/>
          <w:lang w:val="en-US"/>
        </w:rPr>
        <w:t>6</w:t>
      </w:r>
      <w:r w:rsidR="009043F5" w:rsidRPr="00D672DF">
        <w:rPr>
          <w:rFonts w:cs="Times New Roman"/>
          <w:szCs w:val="24"/>
          <w:lang w:val="en-US"/>
        </w:rPr>
        <w:t>Mater Research Institute</w:t>
      </w:r>
      <w:r w:rsidR="00AD388A">
        <w:rPr>
          <w:rFonts w:cs="Times New Roman"/>
          <w:szCs w:val="24"/>
          <w:lang w:val="en-US"/>
        </w:rPr>
        <w:t>-UQ</w:t>
      </w:r>
      <w:r w:rsidR="009043F5" w:rsidRPr="00D672DF">
        <w:rPr>
          <w:rFonts w:cs="Times New Roman"/>
          <w:szCs w:val="24"/>
          <w:lang w:val="en-US"/>
        </w:rPr>
        <w:t>, University of Queensland</w:t>
      </w:r>
    </w:p>
    <w:p w14:paraId="3BA45482" w14:textId="0B171E87" w:rsidR="000C0585" w:rsidRDefault="002E67C4" w:rsidP="00682702">
      <w:pPr>
        <w:rPr>
          <w:rFonts w:cs="Times New Roman"/>
          <w:szCs w:val="24"/>
          <w:lang w:val="en-US"/>
        </w:rPr>
      </w:pPr>
      <w:r>
        <w:rPr>
          <w:rFonts w:cs="Times New Roman"/>
          <w:szCs w:val="24"/>
          <w:vertAlign w:val="superscript"/>
          <w:lang w:val="en-US"/>
        </w:rPr>
        <w:t>7</w:t>
      </w:r>
      <w:r w:rsidR="000C0585" w:rsidRPr="00D672DF">
        <w:rPr>
          <w:rFonts w:cs="Times New Roman"/>
          <w:szCs w:val="24"/>
          <w:lang w:val="en-US"/>
        </w:rPr>
        <w:t>Centre for Adolescent Health, Murdoch Children</w:t>
      </w:r>
      <w:r w:rsidR="004A25F3">
        <w:rPr>
          <w:rFonts w:cs="Times New Roman"/>
          <w:szCs w:val="24"/>
          <w:lang w:val="en-US"/>
        </w:rPr>
        <w:t>’</w:t>
      </w:r>
      <w:r w:rsidR="000C0585" w:rsidRPr="00D672DF">
        <w:rPr>
          <w:rFonts w:cs="Times New Roman"/>
          <w:szCs w:val="24"/>
          <w:lang w:val="en-US"/>
        </w:rPr>
        <w:t>s Research Institute</w:t>
      </w:r>
    </w:p>
    <w:p w14:paraId="56E82788" w14:textId="0435E748" w:rsidR="00207643" w:rsidRPr="00D672DF" w:rsidRDefault="002E67C4" w:rsidP="00682702">
      <w:pPr>
        <w:rPr>
          <w:rFonts w:cs="Times New Roman"/>
          <w:szCs w:val="24"/>
          <w:lang w:val="en-US"/>
        </w:rPr>
      </w:pPr>
      <w:r>
        <w:rPr>
          <w:rFonts w:cs="Times New Roman"/>
          <w:szCs w:val="24"/>
          <w:vertAlign w:val="superscript"/>
          <w:lang w:val="en-US"/>
        </w:rPr>
        <w:t>8</w:t>
      </w:r>
      <w:r w:rsidR="00207643">
        <w:rPr>
          <w:rFonts w:cs="Times New Roman"/>
          <w:szCs w:val="24"/>
          <w:lang w:val="en-US"/>
        </w:rPr>
        <w:t>Netherlands Institute for the Study of Crime and Law Enforcement</w:t>
      </w:r>
    </w:p>
    <w:p w14:paraId="2A4AC942" w14:textId="77777777" w:rsidR="009043F5" w:rsidRPr="00D672DF" w:rsidRDefault="009043F5" w:rsidP="00682702">
      <w:pPr>
        <w:spacing w:line="240" w:lineRule="auto"/>
        <w:rPr>
          <w:rFonts w:cs="Times New Roman"/>
          <w:szCs w:val="24"/>
        </w:rPr>
      </w:pPr>
      <w:r w:rsidRPr="00D672DF">
        <w:rPr>
          <w:rFonts w:cs="Times New Roman"/>
          <w:szCs w:val="24"/>
        </w:rPr>
        <w:br w:type="page"/>
      </w:r>
    </w:p>
    <w:p w14:paraId="1217AE23" w14:textId="77777777" w:rsidR="00D8090A" w:rsidRPr="00D672DF" w:rsidRDefault="00D8090A" w:rsidP="00051A1B">
      <w:pPr>
        <w:pStyle w:val="Heading1"/>
        <w:spacing w:line="360" w:lineRule="auto"/>
      </w:pPr>
      <w:r w:rsidRPr="00D672DF">
        <w:lastRenderedPageBreak/>
        <w:t>ABSTRACT</w:t>
      </w:r>
    </w:p>
    <w:p w14:paraId="643979C6" w14:textId="79491F76" w:rsidR="00051A1B" w:rsidRPr="008D361C" w:rsidRDefault="00D94788" w:rsidP="00051A1B">
      <w:pPr>
        <w:spacing w:after="0" w:line="360" w:lineRule="auto"/>
        <w:rPr>
          <w:rFonts w:cs="Times New Roman"/>
          <w:szCs w:val="24"/>
        </w:rPr>
      </w:pPr>
      <w:r w:rsidRPr="00D672DF">
        <w:rPr>
          <w:rFonts w:cs="Times New Roman"/>
          <w:b/>
          <w:szCs w:val="24"/>
        </w:rPr>
        <w:t>Background:</w:t>
      </w:r>
      <w:r w:rsidRPr="00D672DF">
        <w:rPr>
          <w:rFonts w:cs="Times New Roman"/>
          <w:szCs w:val="24"/>
        </w:rPr>
        <w:t xml:space="preserve"> </w:t>
      </w:r>
      <w:r w:rsidR="006316B4">
        <w:rPr>
          <w:rFonts w:cs="Times New Roman"/>
          <w:szCs w:val="24"/>
        </w:rPr>
        <w:t>S</w:t>
      </w:r>
      <w:r w:rsidR="004827FC">
        <w:rPr>
          <w:rFonts w:cs="Times New Roman"/>
          <w:szCs w:val="24"/>
        </w:rPr>
        <w:t xml:space="preserve">moke-free </w:t>
      </w:r>
      <w:r w:rsidR="006316B4">
        <w:rPr>
          <w:rFonts w:cs="Times New Roman"/>
          <w:szCs w:val="24"/>
        </w:rPr>
        <w:t xml:space="preserve">prison </w:t>
      </w:r>
      <w:r w:rsidR="004827FC">
        <w:rPr>
          <w:rFonts w:cs="Times New Roman"/>
          <w:szCs w:val="24"/>
        </w:rPr>
        <w:t xml:space="preserve">policies are increasingly </w:t>
      </w:r>
      <w:r w:rsidR="00051A1B">
        <w:rPr>
          <w:rFonts w:cs="Times New Roman"/>
          <w:szCs w:val="24"/>
        </w:rPr>
        <w:t>common</w:t>
      </w:r>
      <w:r w:rsidR="004F6931">
        <w:rPr>
          <w:rFonts w:cs="Times New Roman"/>
          <w:szCs w:val="24"/>
        </w:rPr>
        <w:t>,</w:t>
      </w:r>
      <w:r w:rsidR="007B68E9">
        <w:rPr>
          <w:rFonts w:cs="Times New Roman"/>
          <w:szCs w:val="24"/>
        </w:rPr>
        <w:t xml:space="preserve"> </w:t>
      </w:r>
      <w:r w:rsidR="004827FC">
        <w:rPr>
          <w:rFonts w:cs="Times New Roman"/>
          <w:szCs w:val="24"/>
        </w:rPr>
        <w:t>but</w:t>
      </w:r>
      <w:r w:rsidRPr="00D672DF">
        <w:rPr>
          <w:rFonts w:cs="Times New Roman"/>
          <w:szCs w:val="24"/>
        </w:rPr>
        <w:t xml:space="preserve"> </w:t>
      </w:r>
      <w:r w:rsidR="006316B4">
        <w:rPr>
          <w:rFonts w:cs="Times New Roman"/>
          <w:szCs w:val="24"/>
        </w:rPr>
        <w:t xml:space="preserve">few </w:t>
      </w:r>
      <w:r w:rsidR="00290EFD">
        <w:rPr>
          <w:rFonts w:cs="Times New Roman"/>
          <w:szCs w:val="24"/>
        </w:rPr>
        <w:t xml:space="preserve">studies </w:t>
      </w:r>
      <w:r w:rsidR="00146329" w:rsidRPr="00D672DF">
        <w:rPr>
          <w:rFonts w:cs="Times New Roman"/>
          <w:szCs w:val="24"/>
        </w:rPr>
        <w:t>have investigated</w:t>
      </w:r>
      <w:r w:rsidR="008D361C">
        <w:rPr>
          <w:rFonts w:cs="Times New Roman"/>
          <w:szCs w:val="24"/>
        </w:rPr>
        <w:t xml:space="preserve"> relapse</w:t>
      </w:r>
      <w:r w:rsidR="00146329" w:rsidRPr="00D672DF">
        <w:rPr>
          <w:rFonts w:cs="Times New Roman"/>
          <w:szCs w:val="24"/>
        </w:rPr>
        <w:t xml:space="preserve"> to smoking </w:t>
      </w:r>
      <w:r w:rsidR="006316B4">
        <w:rPr>
          <w:rFonts w:cs="Times New Roman"/>
          <w:szCs w:val="24"/>
        </w:rPr>
        <w:t>after release from prison</w:t>
      </w:r>
      <w:r w:rsidR="0079307C">
        <w:rPr>
          <w:rFonts w:cs="Times New Roman"/>
          <w:szCs w:val="24"/>
        </w:rPr>
        <w:t xml:space="preserve">. </w:t>
      </w:r>
      <w:r w:rsidRPr="00D672DF">
        <w:rPr>
          <w:rFonts w:cs="Times New Roman"/>
          <w:szCs w:val="24"/>
        </w:rPr>
        <w:t>This study investigate</w:t>
      </w:r>
      <w:r w:rsidR="00290EFD">
        <w:rPr>
          <w:rFonts w:cs="Times New Roman"/>
          <w:szCs w:val="24"/>
        </w:rPr>
        <w:t>d</w:t>
      </w:r>
      <w:r w:rsidRPr="00D672DF">
        <w:rPr>
          <w:rFonts w:cs="Times New Roman"/>
          <w:szCs w:val="24"/>
        </w:rPr>
        <w:t xml:space="preserve"> return to tobacco smoking, and </w:t>
      </w:r>
      <w:r w:rsidR="0079307C">
        <w:rPr>
          <w:rFonts w:cs="Times New Roman"/>
          <w:szCs w:val="24"/>
        </w:rPr>
        <w:t>correlates</w:t>
      </w:r>
      <w:r w:rsidRPr="00D672DF">
        <w:rPr>
          <w:rFonts w:cs="Times New Roman"/>
          <w:szCs w:val="24"/>
        </w:rPr>
        <w:t xml:space="preserve"> of smoking at </w:t>
      </w:r>
      <w:r w:rsidR="004F6931">
        <w:rPr>
          <w:rFonts w:cs="Times New Roman"/>
          <w:szCs w:val="24"/>
        </w:rPr>
        <w:t>reduced</w:t>
      </w:r>
      <w:r w:rsidRPr="00D672DF">
        <w:rPr>
          <w:rFonts w:cs="Times New Roman"/>
          <w:szCs w:val="24"/>
        </w:rPr>
        <w:t xml:space="preserve"> levels </w:t>
      </w:r>
      <w:r w:rsidR="006316B4">
        <w:rPr>
          <w:rFonts w:cs="Times New Roman"/>
          <w:szCs w:val="24"/>
        </w:rPr>
        <w:t xml:space="preserve">after release, </w:t>
      </w:r>
      <w:r w:rsidRPr="00D672DF">
        <w:rPr>
          <w:rFonts w:cs="Times New Roman"/>
          <w:szCs w:val="24"/>
        </w:rPr>
        <w:t xml:space="preserve">among </w:t>
      </w:r>
      <w:r w:rsidR="006316B4">
        <w:rPr>
          <w:rFonts w:cs="Times New Roman"/>
          <w:szCs w:val="24"/>
        </w:rPr>
        <w:t>adults</w:t>
      </w:r>
      <w:r w:rsidR="00012984">
        <w:rPr>
          <w:rFonts w:cs="Times New Roman"/>
          <w:szCs w:val="24"/>
        </w:rPr>
        <w:t xml:space="preserve"> recently</w:t>
      </w:r>
      <w:r w:rsidR="006316B4">
        <w:rPr>
          <w:rFonts w:cs="Times New Roman"/>
          <w:szCs w:val="24"/>
        </w:rPr>
        <w:t xml:space="preserve"> </w:t>
      </w:r>
      <w:r w:rsidRPr="00D672DF">
        <w:rPr>
          <w:rFonts w:cs="Times New Roman"/>
          <w:szCs w:val="24"/>
        </w:rPr>
        <w:t xml:space="preserve">released from </w:t>
      </w:r>
      <w:r w:rsidR="00764DC3">
        <w:rPr>
          <w:rFonts w:cs="Times New Roman"/>
          <w:szCs w:val="24"/>
        </w:rPr>
        <w:t xml:space="preserve">smoke-free </w:t>
      </w:r>
      <w:r w:rsidRPr="00D672DF">
        <w:rPr>
          <w:rFonts w:cs="Times New Roman"/>
          <w:szCs w:val="24"/>
        </w:rPr>
        <w:t>prisons in Queensland</w:t>
      </w:r>
      <w:r w:rsidR="00146329" w:rsidRPr="00D672DF">
        <w:rPr>
          <w:rFonts w:cs="Times New Roman"/>
          <w:szCs w:val="24"/>
        </w:rPr>
        <w:t>, Australia</w:t>
      </w:r>
      <w:r w:rsidRPr="00D672DF">
        <w:rPr>
          <w:rFonts w:cs="Times New Roman"/>
          <w:szCs w:val="24"/>
        </w:rPr>
        <w:t>.</w:t>
      </w:r>
    </w:p>
    <w:p w14:paraId="4B056CA1" w14:textId="46B8D7AF" w:rsidR="00682702" w:rsidRDefault="00D94788" w:rsidP="00051A1B">
      <w:pPr>
        <w:spacing w:after="0" w:line="360" w:lineRule="auto"/>
        <w:rPr>
          <w:rFonts w:cs="Times New Roman"/>
          <w:b/>
          <w:szCs w:val="24"/>
        </w:rPr>
      </w:pPr>
      <w:r w:rsidRPr="00D672DF">
        <w:rPr>
          <w:rFonts w:cs="Times New Roman"/>
          <w:b/>
          <w:szCs w:val="24"/>
        </w:rPr>
        <w:t>Methods:</w:t>
      </w:r>
      <w:r w:rsidR="00146329" w:rsidRPr="00D672DF">
        <w:rPr>
          <w:rFonts w:cs="Times New Roman"/>
          <w:szCs w:val="24"/>
        </w:rPr>
        <w:t xml:space="preserve"> </w:t>
      </w:r>
      <w:r w:rsidR="006316B4">
        <w:rPr>
          <w:rFonts w:cs="Times New Roman"/>
          <w:szCs w:val="24"/>
        </w:rPr>
        <w:t xml:space="preserve">Cross-sectional survey of </w:t>
      </w:r>
      <w:r w:rsidR="00146329" w:rsidRPr="00D672DF">
        <w:rPr>
          <w:rFonts w:cs="Times New Roman"/>
          <w:szCs w:val="24"/>
        </w:rPr>
        <w:t>114</w:t>
      </w:r>
      <w:r w:rsidRPr="00D672DF">
        <w:rPr>
          <w:rFonts w:cs="Times New Roman"/>
          <w:szCs w:val="24"/>
        </w:rPr>
        <w:t xml:space="preserve"> people at parole offices within two months </w:t>
      </w:r>
      <w:r w:rsidR="00CA7AE3">
        <w:rPr>
          <w:rFonts w:cs="Times New Roman"/>
          <w:szCs w:val="24"/>
        </w:rPr>
        <w:t>of</w:t>
      </w:r>
      <w:r w:rsidRPr="00D672DF">
        <w:rPr>
          <w:rFonts w:cs="Times New Roman"/>
          <w:szCs w:val="24"/>
        </w:rPr>
        <w:t xml:space="preserve"> </w:t>
      </w:r>
      <w:r w:rsidR="00290EFD">
        <w:rPr>
          <w:rFonts w:cs="Times New Roman"/>
          <w:szCs w:val="24"/>
        </w:rPr>
        <w:t xml:space="preserve">release from </w:t>
      </w:r>
      <w:r w:rsidR="00682702">
        <w:rPr>
          <w:rFonts w:cs="Times New Roman"/>
          <w:szCs w:val="24"/>
        </w:rPr>
        <w:t>prison</w:t>
      </w:r>
      <w:r w:rsidRPr="00D672DF">
        <w:rPr>
          <w:rFonts w:cs="Times New Roman"/>
          <w:szCs w:val="24"/>
        </w:rPr>
        <w:t xml:space="preserve">. The survey measured health, social, and criminological factors related to tobacco smoking. </w:t>
      </w:r>
      <w:r w:rsidR="006316B4">
        <w:rPr>
          <w:rFonts w:cs="Times New Roman"/>
          <w:szCs w:val="24"/>
        </w:rPr>
        <w:t xml:space="preserve">We used logistic regression to identify factors associated with </w:t>
      </w:r>
      <w:r w:rsidR="004F6931">
        <w:rPr>
          <w:rFonts w:cs="Times New Roman"/>
          <w:szCs w:val="24"/>
        </w:rPr>
        <w:t>reduced</w:t>
      </w:r>
      <w:r w:rsidRPr="00D672DF">
        <w:rPr>
          <w:rFonts w:cs="Times New Roman"/>
          <w:szCs w:val="24"/>
        </w:rPr>
        <w:t xml:space="preserve"> </w:t>
      </w:r>
      <w:r w:rsidR="00A67FEE">
        <w:rPr>
          <w:rFonts w:cs="Times New Roman"/>
          <w:szCs w:val="24"/>
        </w:rPr>
        <w:t xml:space="preserve">post-release smoking levels compared to pre-incarceration levels. </w:t>
      </w:r>
    </w:p>
    <w:p w14:paraId="6F9F51D3" w14:textId="53ADA5D6" w:rsidR="00682702" w:rsidRPr="00741ABD" w:rsidRDefault="00D94788" w:rsidP="00051A1B">
      <w:pPr>
        <w:spacing w:after="0" w:line="360" w:lineRule="auto"/>
        <w:rPr>
          <w:rFonts w:cs="Times New Roman"/>
          <w:szCs w:val="24"/>
        </w:rPr>
      </w:pPr>
      <w:r w:rsidRPr="00D672DF">
        <w:rPr>
          <w:rFonts w:cs="Times New Roman"/>
          <w:b/>
          <w:szCs w:val="24"/>
        </w:rPr>
        <w:t>Results:</w:t>
      </w:r>
      <w:r w:rsidRPr="00D672DF">
        <w:rPr>
          <w:rFonts w:cs="Times New Roman"/>
          <w:szCs w:val="24"/>
        </w:rPr>
        <w:t xml:space="preserve"> 94% of participants relapsed to smoking within two months </w:t>
      </w:r>
      <w:r w:rsidR="006316B4">
        <w:rPr>
          <w:rFonts w:cs="Times New Roman"/>
          <w:szCs w:val="24"/>
        </w:rPr>
        <w:t xml:space="preserve">of </w:t>
      </w:r>
      <w:r w:rsidRPr="00D672DF">
        <w:rPr>
          <w:rFonts w:cs="Times New Roman"/>
          <w:szCs w:val="24"/>
        </w:rPr>
        <w:t xml:space="preserve">release, with 72% relapsing on the day of release. </w:t>
      </w:r>
      <w:r w:rsidR="00DA7819">
        <w:rPr>
          <w:rFonts w:eastAsia="Times New Roman" w:cs="Times New Roman"/>
          <w:szCs w:val="24"/>
          <w:lang w:eastAsia="en-AU"/>
        </w:rPr>
        <w:t>62</w:t>
      </w:r>
      <w:r w:rsidR="00290EFD">
        <w:rPr>
          <w:rFonts w:eastAsia="Times New Roman" w:cs="Times New Roman"/>
          <w:szCs w:val="24"/>
          <w:lang w:eastAsia="en-AU"/>
        </w:rPr>
        <w:t xml:space="preserve">% of </w:t>
      </w:r>
      <w:r w:rsidRPr="00D672DF">
        <w:rPr>
          <w:rFonts w:eastAsia="Times New Roman" w:cs="Times New Roman"/>
          <w:szCs w:val="24"/>
          <w:lang w:eastAsia="en-AU"/>
        </w:rPr>
        <w:t>participants smoked significantly less</w:t>
      </w:r>
      <w:r w:rsidR="0079307C">
        <w:rPr>
          <w:rFonts w:eastAsia="Times New Roman" w:cs="Times New Roman"/>
          <w:szCs w:val="24"/>
          <w:lang w:eastAsia="en-AU"/>
        </w:rPr>
        <w:t xml:space="preserve"> per day</w:t>
      </w:r>
      <w:r w:rsidRPr="00D672DF">
        <w:rPr>
          <w:rFonts w:eastAsia="Times New Roman" w:cs="Times New Roman"/>
          <w:szCs w:val="24"/>
          <w:lang w:eastAsia="en-AU"/>
        </w:rPr>
        <w:t xml:space="preserve"> </w:t>
      </w:r>
      <w:r w:rsidR="00A26244">
        <w:rPr>
          <w:rFonts w:eastAsia="Times New Roman" w:cs="Times New Roman"/>
          <w:szCs w:val="24"/>
          <w:lang w:eastAsia="en-AU"/>
        </w:rPr>
        <w:t xml:space="preserve">after compared with </w:t>
      </w:r>
      <w:r w:rsidRPr="00D672DF">
        <w:rPr>
          <w:rFonts w:eastAsia="Times New Roman" w:cs="Times New Roman"/>
          <w:szCs w:val="24"/>
          <w:lang w:eastAsia="en-AU"/>
        </w:rPr>
        <w:t xml:space="preserve">before </w:t>
      </w:r>
      <w:r w:rsidR="00CA7AE3">
        <w:rPr>
          <w:rFonts w:eastAsia="Times New Roman" w:cs="Times New Roman"/>
          <w:szCs w:val="24"/>
          <w:lang w:eastAsia="en-AU"/>
        </w:rPr>
        <w:t>incarceration</w:t>
      </w:r>
      <w:r w:rsidR="009D5D14" w:rsidRPr="00D672DF">
        <w:rPr>
          <w:rFonts w:eastAsia="Times New Roman" w:cs="Times New Roman"/>
          <w:szCs w:val="24"/>
          <w:lang w:eastAsia="en-AU"/>
        </w:rPr>
        <w:t>.</w:t>
      </w:r>
      <w:r w:rsidR="00107158">
        <w:rPr>
          <w:rFonts w:eastAsia="Times New Roman" w:cs="Times New Roman"/>
          <w:szCs w:val="24"/>
          <w:lang w:eastAsia="en-AU"/>
        </w:rPr>
        <w:t xml:space="preserve"> </w:t>
      </w:r>
      <w:r w:rsidR="002B50CC">
        <w:rPr>
          <w:rFonts w:cs="Times New Roman"/>
          <w:szCs w:val="24"/>
        </w:rPr>
        <w:t>L</w:t>
      </w:r>
      <w:r w:rsidR="0079307C" w:rsidRPr="00CA7AE3">
        <w:rPr>
          <w:rFonts w:cs="Times New Roman"/>
          <w:szCs w:val="24"/>
        </w:rPr>
        <w:t>iv</w:t>
      </w:r>
      <w:r w:rsidR="002B50CC">
        <w:rPr>
          <w:rFonts w:cs="Times New Roman"/>
          <w:szCs w:val="24"/>
        </w:rPr>
        <w:t>ing</w:t>
      </w:r>
      <w:r w:rsidR="0079307C" w:rsidRPr="00CA7AE3">
        <w:rPr>
          <w:rFonts w:cs="Times New Roman"/>
          <w:szCs w:val="24"/>
        </w:rPr>
        <w:t xml:space="preserve"> with a partner (</w:t>
      </w:r>
      <w:r w:rsidR="0079307C">
        <w:rPr>
          <w:rFonts w:cs="Times New Roman"/>
          <w:szCs w:val="24"/>
        </w:rPr>
        <w:t>Odds Ratio (</w:t>
      </w:r>
      <w:r w:rsidR="0079307C" w:rsidRPr="00CA7AE3">
        <w:rPr>
          <w:rFonts w:cs="Times New Roman"/>
          <w:szCs w:val="24"/>
        </w:rPr>
        <w:t>OR</w:t>
      </w:r>
      <w:r w:rsidR="0079307C">
        <w:rPr>
          <w:rFonts w:cs="Times New Roman"/>
          <w:szCs w:val="24"/>
        </w:rPr>
        <w:t>)</w:t>
      </w:r>
      <w:r w:rsidR="0079307C" w:rsidRPr="00CA7AE3">
        <w:rPr>
          <w:rFonts w:cs="Times New Roman"/>
          <w:szCs w:val="24"/>
        </w:rPr>
        <w:t xml:space="preserve"> 2.77</w:t>
      </w:r>
      <w:r w:rsidR="000C7FB7">
        <w:rPr>
          <w:rFonts w:cs="Times New Roman"/>
          <w:szCs w:val="24"/>
        </w:rPr>
        <w:t>,</w:t>
      </w:r>
      <w:r w:rsidR="0079307C" w:rsidRPr="00CA7AE3">
        <w:rPr>
          <w:rFonts w:cs="Times New Roman"/>
          <w:szCs w:val="24"/>
        </w:rPr>
        <w:t xml:space="preserve"> 95%CI 1.02-7.52), </w:t>
      </w:r>
      <w:r w:rsidR="00741ABD">
        <w:rPr>
          <w:rFonts w:cs="Times New Roman"/>
          <w:szCs w:val="24"/>
        </w:rPr>
        <w:t xml:space="preserve">expressing </w:t>
      </w:r>
      <w:r w:rsidR="0079307C">
        <w:rPr>
          <w:rFonts w:cs="Times New Roman"/>
          <w:szCs w:val="24"/>
        </w:rPr>
        <w:t>support</w:t>
      </w:r>
      <w:r w:rsidR="00741ABD">
        <w:rPr>
          <w:rFonts w:cs="Times New Roman"/>
          <w:szCs w:val="24"/>
        </w:rPr>
        <w:t xml:space="preserve"> for</w:t>
      </w:r>
      <w:r w:rsidR="0079307C" w:rsidRPr="00CA7AE3">
        <w:rPr>
          <w:rFonts w:cs="Times New Roman"/>
          <w:szCs w:val="24"/>
        </w:rPr>
        <w:t xml:space="preserve"> </w:t>
      </w:r>
      <w:r w:rsidR="0079307C">
        <w:rPr>
          <w:rFonts w:cs="Times New Roman"/>
          <w:szCs w:val="24"/>
        </w:rPr>
        <w:t xml:space="preserve">smoke-free </w:t>
      </w:r>
      <w:r w:rsidR="006316B4">
        <w:rPr>
          <w:rFonts w:cs="Times New Roman"/>
          <w:szCs w:val="24"/>
        </w:rPr>
        <w:t xml:space="preserve">prison </w:t>
      </w:r>
      <w:r w:rsidR="0079307C">
        <w:rPr>
          <w:rFonts w:cs="Times New Roman"/>
          <w:szCs w:val="24"/>
        </w:rPr>
        <w:t>policies</w:t>
      </w:r>
      <w:r w:rsidR="0079307C" w:rsidRPr="00CA7AE3">
        <w:rPr>
          <w:rFonts w:cs="Times New Roman"/>
          <w:szCs w:val="24"/>
        </w:rPr>
        <w:t xml:space="preserve"> (OR</w:t>
      </w:r>
      <w:r w:rsidR="0079307C">
        <w:rPr>
          <w:rFonts w:cs="Times New Roman"/>
          <w:szCs w:val="24"/>
        </w:rPr>
        <w:t xml:space="preserve"> </w:t>
      </w:r>
      <w:r w:rsidR="0079307C" w:rsidRPr="00CA7AE3">
        <w:rPr>
          <w:rFonts w:cs="Times New Roman"/>
          <w:szCs w:val="24"/>
        </w:rPr>
        <w:t>2.44</w:t>
      </w:r>
      <w:r w:rsidR="0079307C">
        <w:rPr>
          <w:rFonts w:cs="Times New Roman"/>
          <w:szCs w:val="24"/>
        </w:rPr>
        <w:t xml:space="preserve">, 95%CI </w:t>
      </w:r>
      <w:r w:rsidR="0079307C" w:rsidRPr="00CA7AE3">
        <w:rPr>
          <w:rFonts w:cs="Times New Roman"/>
          <w:szCs w:val="24"/>
        </w:rPr>
        <w:t>1.12-5.32</w:t>
      </w:r>
      <w:r w:rsidR="0079307C">
        <w:rPr>
          <w:rFonts w:cs="Times New Roman"/>
          <w:szCs w:val="24"/>
        </w:rPr>
        <w:t>), intend</w:t>
      </w:r>
      <w:r w:rsidR="002B50CC">
        <w:rPr>
          <w:rFonts w:cs="Times New Roman"/>
          <w:szCs w:val="24"/>
        </w:rPr>
        <w:t>ing</w:t>
      </w:r>
      <w:r w:rsidR="0079307C">
        <w:rPr>
          <w:rFonts w:cs="Times New Roman"/>
          <w:szCs w:val="24"/>
        </w:rPr>
        <w:t xml:space="preserve"> to remain quit </w:t>
      </w:r>
      <w:r w:rsidR="0098056C">
        <w:rPr>
          <w:rFonts w:cs="Times New Roman"/>
          <w:szCs w:val="24"/>
        </w:rPr>
        <w:t>post-</w:t>
      </w:r>
      <w:r w:rsidR="0079307C">
        <w:rPr>
          <w:rFonts w:cs="Times New Roman"/>
          <w:szCs w:val="24"/>
        </w:rPr>
        <w:t>release</w:t>
      </w:r>
      <w:r w:rsidR="0079307C" w:rsidRPr="00CA7AE3">
        <w:rPr>
          <w:rFonts w:cs="Times New Roman"/>
          <w:szCs w:val="24"/>
        </w:rPr>
        <w:t xml:space="preserve"> (</w:t>
      </w:r>
      <w:r w:rsidR="0079307C">
        <w:rPr>
          <w:rFonts w:cs="Times New Roman"/>
          <w:szCs w:val="24"/>
        </w:rPr>
        <w:t>OR</w:t>
      </w:r>
      <w:r w:rsidR="0079307C" w:rsidRPr="00CA7AE3">
        <w:rPr>
          <w:rFonts w:cs="Times New Roman"/>
          <w:szCs w:val="24"/>
        </w:rPr>
        <w:t xml:space="preserve"> 4.29, 95%CI 1.88-9.82),</w:t>
      </w:r>
      <w:r w:rsidR="00ED5BAB">
        <w:rPr>
          <w:rFonts w:cs="Times New Roman"/>
          <w:szCs w:val="24"/>
        </w:rPr>
        <w:t xml:space="preserve"> and</w:t>
      </w:r>
      <w:r w:rsidR="0079307C" w:rsidRPr="00CA7AE3">
        <w:rPr>
          <w:rFonts w:cs="Times New Roman"/>
          <w:szCs w:val="24"/>
        </w:rPr>
        <w:t xml:space="preserve"> </w:t>
      </w:r>
      <w:r w:rsidR="0079307C">
        <w:rPr>
          <w:rFonts w:cs="Times New Roman"/>
          <w:szCs w:val="24"/>
        </w:rPr>
        <w:t>intend</w:t>
      </w:r>
      <w:r w:rsidR="002B50CC">
        <w:rPr>
          <w:rFonts w:cs="Times New Roman"/>
          <w:szCs w:val="24"/>
        </w:rPr>
        <w:t>ing</w:t>
      </w:r>
      <w:r w:rsidR="0079307C">
        <w:rPr>
          <w:rFonts w:cs="Times New Roman"/>
          <w:szCs w:val="24"/>
        </w:rPr>
        <w:t xml:space="preserve"> to quit in the future </w:t>
      </w:r>
      <w:r w:rsidR="00ED5BAB">
        <w:rPr>
          <w:rFonts w:cs="Times New Roman"/>
          <w:szCs w:val="24"/>
        </w:rPr>
        <w:t>(OR 3.88, 95%CI 1.66-9.07)</w:t>
      </w:r>
      <w:r w:rsidR="0079307C">
        <w:rPr>
          <w:rFonts w:cs="Times New Roman"/>
          <w:szCs w:val="24"/>
        </w:rPr>
        <w:t xml:space="preserve"> </w:t>
      </w:r>
      <w:r w:rsidR="00ED5BAB">
        <w:rPr>
          <w:rFonts w:cs="Times New Roman"/>
          <w:szCs w:val="24"/>
        </w:rPr>
        <w:t>were associated with reduced smoking post-release.</w:t>
      </w:r>
      <w:r w:rsidR="00741ABD">
        <w:rPr>
          <w:rFonts w:cs="Times New Roman"/>
          <w:szCs w:val="24"/>
        </w:rPr>
        <w:t xml:space="preserve"> </w:t>
      </w:r>
      <w:r w:rsidR="00ED5BAB">
        <w:rPr>
          <w:rFonts w:cs="Times New Roman"/>
          <w:szCs w:val="24"/>
        </w:rPr>
        <w:t>Use of</w:t>
      </w:r>
      <w:r w:rsidR="0079307C">
        <w:rPr>
          <w:rFonts w:cs="Times New Roman"/>
          <w:szCs w:val="24"/>
        </w:rPr>
        <w:t xml:space="preserve"> illicit drugs </w:t>
      </w:r>
      <w:r w:rsidR="0098056C">
        <w:rPr>
          <w:rFonts w:cs="Times New Roman"/>
          <w:szCs w:val="24"/>
        </w:rPr>
        <w:t>post-</w:t>
      </w:r>
      <w:r w:rsidR="0079307C">
        <w:rPr>
          <w:rFonts w:cs="Times New Roman"/>
          <w:szCs w:val="24"/>
        </w:rPr>
        <w:t>release</w:t>
      </w:r>
      <w:r w:rsidR="00ED5BAB">
        <w:rPr>
          <w:rFonts w:cs="Times New Roman"/>
          <w:szCs w:val="24"/>
        </w:rPr>
        <w:t xml:space="preserve"> was negatively associated with reduced smoking</w:t>
      </w:r>
      <w:r w:rsidR="00C20DC1">
        <w:rPr>
          <w:rFonts w:cs="Times New Roman"/>
          <w:szCs w:val="24"/>
        </w:rPr>
        <w:t xml:space="preserve"> post-release</w:t>
      </w:r>
      <w:r w:rsidR="0079307C">
        <w:rPr>
          <w:rFonts w:cs="Times New Roman"/>
          <w:szCs w:val="24"/>
        </w:rPr>
        <w:t xml:space="preserve"> </w:t>
      </w:r>
      <w:r w:rsidR="0079307C" w:rsidRPr="00CA7AE3">
        <w:rPr>
          <w:rFonts w:eastAsia="Times New Roman" w:cs="Times New Roman"/>
          <w:szCs w:val="24"/>
          <w:lang w:eastAsia="en-AU"/>
        </w:rPr>
        <w:t>(OR 0.27</w:t>
      </w:r>
      <w:r w:rsidR="00C20DC1">
        <w:rPr>
          <w:rFonts w:eastAsia="Times New Roman" w:cs="Times New Roman"/>
          <w:szCs w:val="24"/>
          <w:lang w:eastAsia="en-AU"/>
        </w:rPr>
        <w:t>,</w:t>
      </w:r>
      <w:r w:rsidR="0079307C" w:rsidRPr="00CA7AE3">
        <w:rPr>
          <w:rFonts w:eastAsia="Times New Roman" w:cs="Times New Roman"/>
          <w:szCs w:val="24"/>
          <w:lang w:eastAsia="en-AU"/>
        </w:rPr>
        <w:t xml:space="preserve"> 95%CI 0.09-0.79)</w:t>
      </w:r>
      <w:r w:rsidR="0079307C">
        <w:rPr>
          <w:rFonts w:cs="Times New Roman"/>
          <w:szCs w:val="24"/>
        </w:rPr>
        <w:t xml:space="preserve">. </w:t>
      </w:r>
      <w:r w:rsidR="006316B4">
        <w:rPr>
          <w:rFonts w:cs="Times New Roman"/>
          <w:szCs w:val="24"/>
        </w:rPr>
        <w:t xml:space="preserve">In multivariate analyses, </w:t>
      </w:r>
      <w:r w:rsidR="00CA7AE3" w:rsidRPr="00CA7AE3">
        <w:rPr>
          <w:rFonts w:cs="Times New Roman"/>
          <w:szCs w:val="24"/>
        </w:rPr>
        <w:t>pre-release intention to remain smoke-free</w:t>
      </w:r>
      <w:r w:rsidR="00CA7AE3">
        <w:rPr>
          <w:rFonts w:cs="Times New Roman"/>
          <w:szCs w:val="24"/>
        </w:rPr>
        <w:t xml:space="preserve"> </w:t>
      </w:r>
      <w:r w:rsidR="006316B4">
        <w:rPr>
          <w:rFonts w:cs="Times New Roman"/>
          <w:szCs w:val="24"/>
        </w:rPr>
        <w:t>was associated with reduced smoking</w:t>
      </w:r>
      <w:r w:rsidR="00C20DC1">
        <w:rPr>
          <w:rFonts w:cs="Times New Roman"/>
          <w:szCs w:val="24"/>
        </w:rPr>
        <w:t xml:space="preserve"> post-release</w:t>
      </w:r>
      <w:r w:rsidR="00ED5BAB">
        <w:rPr>
          <w:rFonts w:cs="Times New Roman"/>
          <w:szCs w:val="24"/>
        </w:rPr>
        <w:t xml:space="preserve"> </w:t>
      </w:r>
      <w:r w:rsidR="00CA7AE3">
        <w:rPr>
          <w:rFonts w:cs="Times New Roman"/>
          <w:szCs w:val="24"/>
        </w:rPr>
        <w:t>(AOR 2.69, 95%CI 1.01-7.14).</w:t>
      </w:r>
      <w:r w:rsidR="00CA7AE3">
        <w:rPr>
          <w:rFonts w:eastAsia="Times New Roman" w:cs="Times New Roman"/>
          <w:szCs w:val="24"/>
          <w:lang w:eastAsia="en-AU"/>
        </w:rPr>
        <w:t xml:space="preserve"> </w:t>
      </w:r>
    </w:p>
    <w:p w14:paraId="3DDE1E14" w14:textId="4DB39604" w:rsidR="00051A1B" w:rsidRDefault="00D94788" w:rsidP="00051A1B">
      <w:pPr>
        <w:spacing w:after="0" w:line="360" w:lineRule="auto"/>
        <w:rPr>
          <w:rFonts w:cs="Times New Roman"/>
          <w:szCs w:val="24"/>
        </w:rPr>
      </w:pPr>
      <w:r w:rsidRPr="00D672DF">
        <w:rPr>
          <w:rFonts w:cs="Times New Roman"/>
          <w:b/>
          <w:szCs w:val="24"/>
        </w:rPr>
        <w:t>Discussion:</w:t>
      </w:r>
      <w:r w:rsidRPr="00D672DF">
        <w:rPr>
          <w:rFonts w:cs="Times New Roman"/>
          <w:szCs w:val="24"/>
        </w:rPr>
        <w:t xml:space="preserve"> </w:t>
      </w:r>
      <w:r w:rsidR="005E5FA5">
        <w:rPr>
          <w:rFonts w:cs="Times New Roman"/>
          <w:szCs w:val="24"/>
        </w:rPr>
        <w:t xml:space="preserve">Relapse to smoking after release from smoke-free prisons is common, but many who relapse smoke less than before </w:t>
      </w:r>
      <w:r w:rsidR="00C20DC1">
        <w:rPr>
          <w:rFonts w:cs="Times New Roman"/>
          <w:szCs w:val="24"/>
        </w:rPr>
        <w:t>incarceration</w:t>
      </w:r>
      <w:r w:rsidR="00C24A72">
        <w:rPr>
          <w:rFonts w:cs="Times New Roman"/>
          <w:szCs w:val="24"/>
        </w:rPr>
        <w:t xml:space="preserve">, </w:t>
      </w:r>
      <w:r w:rsidR="00BF2586">
        <w:rPr>
          <w:rFonts w:cs="Times New Roman"/>
          <w:szCs w:val="24"/>
        </w:rPr>
        <w:t xml:space="preserve">suggesting </w:t>
      </w:r>
      <w:r w:rsidR="00C24A72">
        <w:rPr>
          <w:rFonts w:cs="Times New Roman"/>
          <w:szCs w:val="24"/>
        </w:rPr>
        <w:t xml:space="preserve">that </w:t>
      </w:r>
      <w:r w:rsidR="00C20DC1">
        <w:rPr>
          <w:rFonts w:cs="Times New Roman"/>
          <w:szCs w:val="24"/>
        </w:rPr>
        <w:t>smoke-free prison policies may reduc</w:t>
      </w:r>
      <w:r w:rsidR="00BF2586">
        <w:rPr>
          <w:rFonts w:cs="Times New Roman"/>
          <w:szCs w:val="24"/>
        </w:rPr>
        <w:t>e</w:t>
      </w:r>
      <w:r w:rsidR="00C20DC1">
        <w:rPr>
          <w:rFonts w:cs="Times New Roman"/>
          <w:szCs w:val="24"/>
        </w:rPr>
        <w:t xml:space="preserve"> post-release </w:t>
      </w:r>
      <w:r w:rsidR="00BF2586">
        <w:rPr>
          <w:rFonts w:cs="Times New Roman"/>
          <w:szCs w:val="24"/>
        </w:rPr>
        <w:t xml:space="preserve">tobacco </w:t>
      </w:r>
      <w:r w:rsidR="00C20DC1">
        <w:rPr>
          <w:rFonts w:cs="Times New Roman"/>
          <w:szCs w:val="24"/>
        </w:rPr>
        <w:t>smoking</w:t>
      </w:r>
      <w:r w:rsidR="005E5FA5">
        <w:rPr>
          <w:rFonts w:cs="Times New Roman"/>
          <w:szCs w:val="24"/>
        </w:rPr>
        <w:t xml:space="preserve">. There is a pressing </w:t>
      </w:r>
      <w:r w:rsidRPr="00D672DF">
        <w:rPr>
          <w:rFonts w:cs="Times New Roman"/>
          <w:szCs w:val="24"/>
        </w:rPr>
        <w:t>need for</w:t>
      </w:r>
      <w:r w:rsidR="00CA7AE3">
        <w:rPr>
          <w:rFonts w:cs="Times New Roman"/>
          <w:szCs w:val="24"/>
        </w:rPr>
        <w:t xml:space="preserve"> tailored</w:t>
      </w:r>
      <w:r w:rsidR="005E5FA5">
        <w:rPr>
          <w:rFonts w:cs="Times New Roman"/>
          <w:szCs w:val="24"/>
        </w:rPr>
        <w:t>, evidence-based</w:t>
      </w:r>
      <w:r w:rsidRPr="00D672DF">
        <w:rPr>
          <w:rFonts w:cs="Times New Roman"/>
          <w:szCs w:val="24"/>
        </w:rPr>
        <w:t xml:space="preserve"> tobacco cessation interventions </w:t>
      </w:r>
      <w:r w:rsidR="00764DC3">
        <w:rPr>
          <w:rFonts w:cs="Times New Roman"/>
          <w:szCs w:val="24"/>
        </w:rPr>
        <w:t xml:space="preserve">for </w:t>
      </w:r>
      <w:r w:rsidR="00BF2586">
        <w:rPr>
          <w:rFonts w:cs="Times New Roman"/>
          <w:szCs w:val="24"/>
        </w:rPr>
        <w:t>people recently released from prison</w:t>
      </w:r>
      <w:r w:rsidRPr="00D672DF">
        <w:rPr>
          <w:rFonts w:cs="Times New Roman"/>
          <w:szCs w:val="24"/>
        </w:rPr>
        <w:t>.</w:t>
      </w:r>
    </w:p>
    <w:p w14:paraId="5F55456C" w14:textId="77777777" w:rsidR="00497A99" w:rsidRDefault="00497A99" w:rsidP="00051A1B">
      <w:pPr>
        <w:spacing w:after="0" w:line="360" w:lineRule="auto"/>
        <w:rPr>
          <w:rFonts w:cs="Times New Roman"/>
          <w:szCs w:val="24"/>
        </w:rPr>
      </w:pPr>
    </w:p>
    <w:p w14:paraId="7D3AAA50" w14:textId="7FEDC2C0" w:rsidR="005A22BC" w:rsidRPr="00682702" w:rsidRDefault="00051A1B" w:rsidP="00051A1B">
      <w:pPr>
        <w:spacing w:after="0" w:line="360" w:lineRule="auto"/>
        <w:rPr>
          <w:rFonts w:cs="Times New Roman"/>
          <w:szCs w:val="24"/>
        </w:rPr>
      </w:pPr>
      <w:r w:rsidRPr="00497A99">
        <w:rPr>
          <w:rFonts w:cs="Times New Roman"/>
          <w:b/>
          <w:szCs w:val="24"/>
        </w:rPr>
        <w:t>Keywords:</w:t>
      </w:r>
      <w:r>
        <w:rPr>
          <w:rFonts w:cs="Times New Roman"/>
          <w:szCs w:val="24"/>
        </w:rPr>
        <w:t xml:space="preserve"> </w:t>
      </w:r>
      <w:r w:rsidR="00497A99">
        <w:rPr>
          <w:rFonts w:cs="Times New Roman"/>
          <w:szCs w:val="24"/>
        </w:rPr>
        <w:t>Tobacco Use Cessation, Smoke-Free Policy, Prisoners, Vulnerable Populations</w:t>
      </w:r>
      <w:r>
        <w:rPr>
          <w:rFonts w:cs="Times New Roman"/>
          <w:szCs w:val="24"/>
        </w:rPr>
        <w:t xml:space="preserve"> </w:t>
      </w:r>
      <w:r w:rsidR="005A22BC">
        <w:rPr>
          <w:rFonts w:cs="Times New Roman"/>
          <w:b/>
          <w:szCs w:val="24"/>
        </w:rPr>
        <w:br w:type="page"/>
      </w:r>
    </w:p>
    <w:p w14:paraId="4EA4B406" w14:textId="16DC144D" w:rsidR="008A50D9" w:rsidRPr="00D672DF" w:rsidRDefault="00800E8A" w:rsidP="008D361C">
      <w:pPr>
        <w:pStyle w:val="Heading1"/>
        <w:numPr>
          <w:ilvl w:val="0"/>
          <w:numId w:val="7"/>
        </w:numPr>
        <w:ind w:left="426"/>
      </w:pPr>
      <w:r>
        <w:lastRenderedPageBreak/>
        <w:t>INTRODUCTION</w:t>
      </w:r>
    </w:p>
    <w:p w14:paraId="1F9B38DA" w14:textId="752515C4" w:rsidR="005C29C4" w:rsidRDefault="008A50D9" w:rsidP="00E32F8A">
      <w:pPr>
        <w:spacing w:line="480" w:lineRule="auto"/>
        <w:ind w:firstLine="720"/>
        <w:rPr>
          <w:rFonts w:cs="Times New Roman"/>
          <w:szCs w:val="24"/>
        </w:rPr>
      </w:pPr>
      <w:r w:rsidRPr="00D672DF">
        <w:rPr>
          <w:rFonts w:cs="Times New Roman"/>
          <w:szCs w:val="24"/>
        </w:rPr>
        <w:t>Tobacco smoking is a major cause of illness and death</w:t>
      </w:r>
      <w:r w:rsidR="00AF2E6F">
        <w:rPr>
          <w:rFonts w:cs="Times New Roman"/>
          <w:szCs w:val="24"/>
        </w:rPr>
        <w:t xml:space="preserve"> globally</w:t>
      </w:r>
      <w:r w:rsidRPr="00D672DF">
        <w:rPr>
          <w:rFonts w:cs="Times New Roman"/>
          <w:szCs w:val="24"/>
        </w:rPr>
        <w:t xml:space="preserve"> </w:t>
      </w:r>
      <w:r w:rsidRPr="00D672DF">
        <w:rPr>
          <w:rFonts w:cs="Times New Roman"/>
          <w:szCs w:val="24"/>
        </w:rPr>
        <w:fldChar w:fldCharType="begin" w:fldLock="1"/>
      </w:r>
      <w:r w:rsidR="00454F32">
        <w:rPr>
          <w:rFonts w:cs="Times New Roman"/>
          <w:szCs w:val="24"/>
        </w:rPr>
        <w:instrText>ADDIN CSL_CITATION { "citationItems" : [ { "id" : "ITEM-1", "itemData" : { "author" : [ { "dropping-particle" : "", "family" : "WHO", "given" : "", "non-dropping-particle" : "", "parse-names" : false, "suffix" : "" } ], "id" : "ITEM-1", "issued" : { "date-parts" : [ [ "2013" ] ] }, "publisher-place" : "Geneva, Switzerland", "title" : "WHO Report on the Global Tobacco Epidemic", "type" : "report" }, "uris" : [ "http://www.mendeley.com/documents/?uuid=54b7045c-22c6-496a-a9af-3a4a58b50a77" ] } ], "mendeley" : { "formattedCitation" : "(WHO, 2013)", "plainTextFormattedCitation" : "(WHO, 2013)", "previouslyFormattedCitation" : "(WHO, 2013)" }, "properties" : {  }, "schema" : "https://github.com/citation-style-language/schema/raw/master/csl-citation.json" }</w:instrText>
      </w:r>
      <w:r w:rsidRPr="00D672DF">
        <w:rPr>
          <w:rFonts w:cs="Times New Roman"/>
          <w:szCs w:val="24"/>
        </w:rPr>
        <w:fldChar w:fldCharType="separate"/>
      </w:r>
      <w:r w:rsidR="00CF23B1" w:rsidRPr="00CF23B1">
        <w:rPr>
          <w:rFonts w:cs="Times New Roman"/>
          <w:noProof/>
          <w:szCs w:val="24"/>
        </w:rPr>
        <w:t>(WHO, 2013)</w:t>
      </w:r>
      <w:r w:rsidRPr="00D672DF">
        <w:rPr>
          <w:rFonts w:cs="Times New Roman"/>
          <w:szCs w:val="24"/>
        </w:rPr>
        <w:fldChar w:fldCharType="end"/>
      </w:r>
      <w:r w:rsidR="00CF23B1">
        <w:rPr>
          <w:rFonts w:cs="Times New Roman"/>
          <w:szCs w:val="24"/>
        </w:rPr>
        <w:t>.</w:t>
      </w:r>
      <w:r w:rsidRPr="00D672DF">
        <w:rPr>
          <w:rFonts w:cs="Times New Roman"/>
          <w:szCs w:val="24"/>
        </w:rPr>
        <w:t xml:space="preserve"> </w:t>
      </w:r>
      <w:r w:rsidR="00C75E21" w:rsidRPr="00D672DF">
        <w:rPr>
          <w:rFonts w:cs="Times New Roman"/>
          <w:szCs w:val="24"/>
        </w:rPr>
        <w:t xml:space="preserve">While tobacco use has been declining in </w:t>
      </w:r>
      <w:r w:rsidR="00ED5BAB">
        <w:rPr>
          <w:rFonts w:cs="Times New Roman"/>
          <w:szCs w:val="24"/>
        </w:rPr>
        <w:t>most countries</w:t>
      </w:r>
      <w:r w:rsidR="00C75E21" w:rsidRPr="00D672DF">
        <w:rPr>
          <w:rFonts w:cs="Times New Roman"/>
          <w:szCs w:val="24"/>
        </w:rPr>
        <w:t xml:space="preserve"> due to deca</w:t>
      </w:r>
      <w:r w:rsidR="00CF23B1">
        <w:rPr>
          <w:rFonts w:cs="Times New Roman"/>
          <w:szCs w:val="24"/>
        </w:rPr>
        <w:t>des of tobacco control measures</w:t>
      </w:r>
      <w:r w:rsidR="009043F5" w:rsidRPr="00D672DF">
        <w:rPr>
          <w:rFonts w:cs="Times New Roman"/>
          <w:szCs w:val="24"/>
        </w:rPr>
        <w:t xml:space="preserve"> </w:t>
      </w:r>
      <w:r w:rsidR="009043F5" w:rsidRPr="00D672DF">
        <w:rPr>
          <w:rFonts w:cs="Times New Roman"/>
          <w:szCs w:val="24"/>
        </w:rPr>
        <w:fldChar w:fldCharType="begin" w:fldLock="1"/>
      </w:r>
      <w:r w:rsidR="00454F32">
        <w:rPr>
          <w:rFonts w:cs="Times New Roman"/>
          <w:szCs w:val="24"/>
        </w:rPr>
        <w:instrText>ADDIN CSL_CITATION { "citationItems" : [ { "id" : "ITEM-1", "itemData" : { "DOI" : "10.1016/S0140-6736(17)30819-X", "ISSN" : "1474547X", "PMID" : "28390697", "abstract" : "Background: The scale-up of tobacco control, especially after the adoption of the Framework Convention for Tobacco Control, is a major public health success story. Nonetheless, smoking remains a leading risk for early death and disability worldwide, and therefore continues to require sustained political commitment. The Global Burden of Diseases, Injuries, and Risk Factors Study (GBD) offers a robust platform through which global, regional, and national progress toward achieving smoking-related targets can be assessed. Methods: We synthesised 2818 data sources with spatiotemporal Gaussian process regression and produced estimates of daily smoking prevalence by sex, age group, and year for 195 countries and territories from 1990 to 2015. We analysed 38 risk-outcome pairs to generate estimates of smoking-attributable mortality and disease burden, as measured by disability-adjusted life-years (DALYs). We then performed a cohort analysis of smoking prevalence by birth-year cohort to better understand temporal age patterns in smoking. We also did a decomposition analysis, in which we parsed out changes in all-cause smoking-attributable DALYs due to changes in population growth, population ageing, smoking prevalence, and risk-deleted DALY rates. Finally, we explored results by level of development using the Socio-demographic Index (SDI). Findings: Worldwide, the age-standardised prevalence of daily smoking was 25??0% (95% uncertainty interval [UI] 24??2-25??7) for men and 5??4% (5??1-5??7) for women, representing 28??4% (25??8-31??1) and 34??4% (29??4-38??6) reductions, respectively, since 1990. A greater percentage of countries and territories achieved significant annualised rates of decline in smoking prevalence from 1990 to 2005 than in between 2005 and 2015; however, only four countries had significant annualised increases in smoking prevalence between 2005 and 2015 (Congo [Brazzaville] and Azerbaijan for men and Kuwait and Timor-Leste for women). In 2015, 11??5% of global deaths (6??4 million [95% UI 5??7-7??0 million]) were attributable to smoking worldwide, of which 52??2% took place in four countries (China, India, the USA, and Russia). Smoking was ranked among the five leading risk factors by DALYs in 109 countries and territories in 2015, rising from 88 geographies in 1990. In terms of birth cohorts, male smoking prevalence followed similar age patterns across levels of SDI, whereas much more heterogeneity was found in age patterns for female smokers\u2026", "author" : [ { "dropping-particle" : "", "family" : "GBD 2015 Tobacco Collaborators", "given" : "", "non-dropping-particle" : "", "parse-names" : false, "suffix" : "" } ], "container-title" : "The Lancet", "id" : "ITEM-1", "issued" : { "date-parts" : [ [ "2017" ] ] }, "page" : "1885-1906", "title" : "Smoking prevalence and attributable disease burden in 195 countries and territories, 1990-2015: A systematic analysis from the Global Burden of Disease Study 2015", "type" : "article-journal" }, "uris" : [ "http://www.mendeley.com/documents/?uuid=f7d5e448-492d-44e5-bdcf-c3f51335e224" ] } ], "mendeley" : { "formattedCitation" : "(GBD 2015 Tobacco Collaborators, 2017)", "plainTextFormattedCitation" : "(GBD 2015 Tobacco Collaborators, 2017)", "previouslyFormattedCitation" : "(GBD 2015 Tobacco Collaborators, 2017)" }, "properties" : {  }, "schema" : "https://github.com/citation-style-language/schema/raw/master/csl-citation.json" }</w:instrText>
      </w:r>
      <w:r w:rsidR="009043F5" w:rsidRPr="00D672DF">
        <w:rPr>
          <w:rFonts w:cs="Times New Roman"/>
          <w:szCs w:val="24"/>
        </w:rPr>
        <w:fldChar w:fldCharType="separate"/>
      </w:r>
      <w:r w:rsidR="00CF23B1" w:rsidRPr="00CF23B1">
        <w:rPr>
          <w:rFonts w:cs="Times New Roman"/>
          <w:noProof/>
          <w:szCs w:val="24"/>
        </w:rPr>
        <w:t>(GBD 2015 Tobacco Collaborators, 2017)</w:t>
      </w:r>
      <w:r w:rsidR="009043F5" w:rsidRPr="00D672DF">
        <w:rPr>
          <w:rFonts w:cs="Times New Roman"/>
          <w:szCs w:val="24"/>
        </w:rPr>
        <w:fldChar w:fldCharType="end"/>
      </w:r>
      <w:r w:rsidR="00CF23B1">
        <w:rPr>
          <w:rFonts w:cs="Times New Roman"/>
          <w:szCs w:val="24"/>
        </w:rPr>
        <w:t>,</w:t>
      </w:r>
      <w:r w:rsidR="00C75E21" w:rsidRPr="00D672DF">
        <w:rPr>
          <w:rFonts w:cs="Times New Roman"/>
          <w:szCs w:val="24"/>
        </w:rPr>
        <w:t xml:space="preserve"> some population groups</w:t>
      </w:r>
      <w:r w:rsidR="001A302C">
        <w:rPr>
          <w:rFonts w:cs="Times New Roman"/>
          <w:szCs w:val="24"/>
        </w:rPr>
        <w:t xml:space="preserve"> continue to smoke at high levels</w:t>
      </w:r>
      <w:r w:rsidR="00C75E21" w:rsidRPr="00D672DF">
        <w:rPr>
          <w:rFonts w:cs="Times New Roman"/>
          <w:szCs w:val="24"/>
        </w:rPr>
        <w:t xml:space="preserve">, </w:t>
      </w:r>
      <w:r w:rsidR="001A302C">
        <w:rPr>
          <w:rFonts w:cs="Times New Roman"/>
          <w:szCs w:val="24"/>
        </w:rPr>
        <w:t>including</w:t>
      </w:r>
      <w:r w:rsidR="00C75E21" w:rsidRPr="00D672DF">
        <w:rPr>
          <w:rFonts w:cs="Times New Roman"/>
          <w:szCs w:val="24"/>
        </w:rPr>
        <w:t xml:space="preserve"> </w:t>
      </w:r>
      <w:r w:rsidR="008C0187">
        <w:rPr>
          <w:rFonts w:cs="Times New Roman"/>
          <w:szCs w:val="24"/>
        </w:rPr>
        <w:t xml:space="preserve">people who </w:t>
      </w:r>
      <w:r w:rsidR="004A25F3">
        <w:rPr>
          <w:rFonts w:cs="Times New Roman"/>
          <w:szCs w:val="24"/>
        </w:rPr>
        <w:t>experience incarceration</w:t>
      </w:r>
      <w:r w:rsidR="00C75E21" w:rsidRPr="00D672DF">
        <w:rPr>
          <w:rFonts w:cs="Times New Roman"/>
          <w:szCs w:val="24"/>
        </w:rPr>
        <w:t xml:space="preserve">. </w:t>
      </w:r>
      <w:r w:rsidR="008C0187">
        <w:rPr>
          <w:rFonts w:cs="Times New Roman"/>
          <w:szCs w:val="24"/>
        </w:rPr>
        <w:t xml:space="preserve">Prisoners smoke tobacco at a rate </w:t>
      </w:r>
      <w:r w:rsidR="008C0187" w:rsidRPr="00D672DF">
        <w:rPr>
          <w:rFonts w:cs="Times New Roman"/>
          <w:szCs w:val="24"/>
        </w:rPr>
        <w:t>two to five times that of the general</w:t>
      </w:r>
      <w:r w:rsidR="008C0187">
        <w:rPr>
          <w:rFonts w:cs="Times New Roman"/>
          <w:szCs w:val="24"/>
        </w:rPr>
        <w:t xml:space="preserve"> </w:t>
      </w:r>
      <w:r w:rsidR="00302C30">
        <w:rPr>
          <w:rFonts w:cs="Times New Roman"/>
          <w:szCs w:val="24"/>
        </w:rPr>
        <w:t>population</w:t>
      </w:r>
      <w:r w:rsidR="008C0187" w:rsidRPr="00D672DF">
        <w:rPr>
          <w:rFonts w:cs="Times New Roman"/>
          <w:szCs w:val="24"/>
        </w:rPr>
        <w:t xml:space="preserve"> </w:t>
      </w:r>
      <w:r w:rsidR="008C0187" w:rsidRPr="00D672DF">
        <w:rPr>
          <w:rFonts w:cs="Times New Roman"/>
          <w:szCs w:val="24"/>
        </w:rPr>
        <w:fldChar w:fldCharType="begin" w:fldLock="1"/>
      </w:r>
      <w:r w:rsidR="00454F32">
        <w:rPr>
          <w:rFonts w:cs="Times New Roman"/>
          <w:szCs w:val="24"/>
        </w:rPr>
        <w:instrText>ADDIN CSL_CITATION { "citationItems" : [ { "id" : "ITEM-1", "itemData" : { "ISBN" : "9781742496658", "author" : [ { "dropping-particle" : "", "family" : "AIHW", "given" : "", "non-dropping-particle" : "", "parse-names" : false, "suffix" : "" } ], "id" : "ITEM-1", "issue" : "06", "issued" : { "date-parts" : [ [ "2014" ] ] }, "publisher-place" : "Canberra, Australia", "title" : "National Drug Strategy Household Survey detailed report 2013. Drug statistics series no. 28. Cat. no. PHE 183.", "type" : "report" }, "uris" : [ "http://www.mendeley.com/documents/?uuid=19f6b3eb-56c8-423d-865b-a45062f03c8a" ] }, { "id" : "ITEM-2", "itemData" : { "abstract" : "Some six million men and women are imprisoned in the WHO European Region every year. Most of these prisoners are from poor and vulnerable communities. Prisons are not healthy places. Communicable diseases are frequently transmitted among prisoners, and the rates of HIV, hepatitis and tuberculosis are much higher among them than in the general population. There is also a high prevalence of mental health problems, including substance abuse disorders, and a higher prevalence of noncommunicable diseases. Unhealthy conditions such as overcrowding and poor hygiene are common in many prisons. Prison health is part of public health and prisons are part of our society. One third of prisoners leave prison every year and the interaction between prisons and society is huge. We have to ensure that prisons are not becoming breeding places for communicable and noncommunicable diseases, and we must also seek to use the experience of imprisonment for the benefit of prisoners and society.", "author" : [ { "dropping-particle" : "", "family" : "Baybutt", "given" : "Michelle", "non-dropping-particle" : "", "parse-names" : false, "suffix" : "" }, { "dropping-particle" : "", "family" : "Ritter", "given" : "Catherine", "non-dropping-particle" : "", "parse-names" : false, "suffix" : "" }, { "dropping-particle" : "", "family" : "St\u00f6ver", "given" : "Heino", "non-dropping-particle" : "", "parse-names" : false, "suffix" : "" } ], "container-title" : "Prisons and Health", "id" : "ITEM-2", "issued" : { "date-parts" : [ [ "2014" ] ] }, "note" : "NULL", "number-of-pages" : "207", "publisher-place" : "Geneva, Switzerland", "title" : "Tobacco use in prison settings: a need for policy implementation", "type" : "report" }, "uris" : [ "http://www.mendeley.com/documents/?uuid=07c806f7-f9ac-4a0a-b4b5-f40b28ac49b3" ] } ], "mendeley" : { "formattedCitation" : "(AIHW, 2014a; Baybutt et al., 2014)", "plainTextFormattedCitation" : "(AIHW, 2014a; Baybutt et al., 2014)", "previouslyFormattedCitation" : "(AIHW, 2014a; Baybutt et al., 2014)" }, "properties" : {  }, "schema" : "https://github.com/citation-style-language/schema/raw/master/csl-citation.json" }</w:instrText>
      </w:r>
      <w:r w:rsidR="008C0187" w:rsidRPr="00D672DF">
        <w:rPr>
          <w:rFonts w:cs="Times New Roman"/>
          <w:szCs w:val="24"/>
        </w:rPr>
        <w:fldChar w:fldCharType="separate"/>
      </w:r>
      <w:r w:rsidR="00CF23B1" w:rsidRPr="00CF23B1">
        <w:rPr>
          <w:rFonts w:cs="Times New Roman"/>
          <w:noProof/>
          <w:szCs w:val="24"/>
        </w:rPr>
        <w:t>(AIHW, 2014a; Baybutt et al., 2014)</w:t>
      </w:r>
      <w:r w:rsidR="008C0187" w:rsidRPr="00D672DF">
        <w:rPr>
          <w:rFonts w:cs="Times New Roman"/>
          <w:szCs w:val="24"/>
        </w:rPr>
        <w:fldChar w:fldCharType="end"/>
      </w:r>
      <w:r w:rsidR="00CF23B1">
        <w:rPr>
          <w:rFonts w:cs="Times New Roman"/>
          <w:szCs w:val="24"/>
        </w:rPr>
        <w:t>,</w:t>
      </w:r>
      <w:r w:rsidR="008C0187">
        <w:rPr>
          <w:rFonts w:cs="Times New Roman"/>
          <w:szCs w:val="24"/>
        </w:rPr>
        <w:t xml:space="preserve"> with </w:t>
      </w:r>
      <w:r w:rsidR="00302C30">
        <w:rPr>
          <w:rFonts w:cs="Times New Roman"/>
          <w:szCs w:val="24"/>
        </w:rPr>
        <w:t xml:space="preserve">point </w:t>
      </w:r>
      <w:r w:rsidR="008C0187">
        <w:rPr>
          <w:rFonts w:cs="Times New Roman"/>
          <w:szCs w:val="24"/>
        </w:rPr>
        <w:t xml:space="preserve">prevalence </w:t>
      </w:r>
      <w:r w:rsidR="00BD6B11" w:rsidRPr="00D672DF">
        <w:rPr>
          <w:rFonts w:cs="Times New Roman"/>
          <w:szCs w:val="24"/>
        </w:rPr>
        <w:t xml:space="preserve">estimated at </w:t>
      </w:r>
      <w:r w:rsidR="00384807">
        <w:rPr>
          <w:rFonts w:cs="Times New Roman"/>
          <w:szCs w:val="24"/>
        </w:rPr>
        <w:t>56</w:t>
      </w:r>
      <w:r w:rsidR="00C75E21" w:rsidRPr="00D672DF">
        <w:rPr>
          <w:rFonts w:cs="Times New Roman"/>
          <w:szCs w:val="24"/>
        </w:rPr>
        <w:t xml:space="preserve">% </w:t>
      </w:r>
      <w:r w:rsidR="00964208">
        <w:rPr>
          <w:rFonts w:cs="Times New Roman"/>
          <w:szCs w:val="24"/>
        </w:rPr>
        <w:t>for</w:t>
      </w:r>
      <w:r w:rsidR="00384807">
        <w:rPr>
          <w:rFonts w:cs="Times New Roman"/>
          <w:szCs w:val="24"/>
        </w:rPr>
        <w:t xml:space="preserve"> American prison entrants</w:t>
      </w:r>
      <w:r w:rsidR="00BD6B11" w:rsidRPr="00D672DF">
        <w:rPr>
          <w:rFonts w:cs="Times New Roman"/>
          <w:szCs w:val="24"/>
        </w:rPr>
        <w:t xml:space="preserve"> in 2014 </w:t>
      </w:r>
      <w:r w:rsidR="00BD6B11" w:rsidRPr="00D672DF">
        <w:rPr>
          <w:rFonts w:cs="Times New Roman"/>
          <w:szCs w:val="24"/>
        </w:rPr>
        <w:fldChar w:fldCharType="begin" w:fldLock="1"/>
      </w:r>
      <w:r w:rsidR="00454F32">
        <w:rPr>
          <w:rFonts w:cs="Times New Roman"/>
          <w:szCs w:val="24"/>
        </w:rPr>
        <w:instrText>ADDIN CSL_CITATION { "citationItems" : [ { "id" : "ITEM-1", "itemData" : { "DOI" : "10.1136/bmj.g4542", "ISSN" : "1756-1833", "PMID" : "25097186", "abstract" : "OBJECTIVE: To determine the mortality attributable to smoking and years of potential life lost from smoking among people in prison and whether bans on smoking in prison are associated with reductions in smoking related deaths. DESIGN: Analysis of cross sectional survey data with the smoking attributable mortality, morbidity, and economic costs system; population based time series analysis. SETTING: All state prisons in the United States. MAIN OUTCOME MEASURES: Prevalence of smoking from cross sectional survey of inmates in state correctional facilities. Data on state prison tobacco policies from web based searches of state policies and legislation. Deaths and causes of death in US state prisons from the deaths in custody reporting program of the Bureau of Justice Statistics for 2001-11. Smoking attributable mortality and years of potential life lost was assessed from the smoking attributable mortality, morbidity, and economic costs system of the Centers for Disease Control and Prevention. Multivariate Poisson models quantified the association between bans and smoking related cancer, cardiovascular and pulmonary deaths. RESULTS: The most common causes of deaths related to smoking among people in prison were lung cancer, ischemic heart disease, other heart disease, cerebrovascular disease, and chronic airways obstruction. The age adjusted smoking attributable mortality and years of potential life lost rates were 360 and 5149 per 100,000, respectively; these figures are higher than rates in the general US population (248 and 3501, respectively). The number of states with any smoking ban increased from 25 in 2001 to 48 by 2011. In prisons the mortality rate from smoking related causes was lower during years with a ban than during years without a ban (110.4/100,000 v 128.9/100,000). Prisons that implemented smoking bans had a 9% reduction (adjusted incidence rate ratio 0.91, 95% confidence interval 0.88 to 0.95) in smoking related deaths. Bans in place for longer than nine years were associated with reductions in cancer mortality (adjusted incidence rate ratio 0.81, 95% confidence interval 0.74 to 0.90). CONCLUSIONS: Smoking contributes to substantial mortality in prison, and prison tobacco control policies are associated with reduced mortality. These findings suggest that smoking bans have health benefits for people in prison, despite the limits they impose on individual autonomy and the risks of relapse after release.", "author" : [ { "dropping-particle" : "", "family" : "Binswanger", "given" : "Ingrid A.", "non-dropping-particle" : "", "parse-names" : false, "suffix" : "" }, { "dropping-particle" : "", "family" : "Carson", "given" : "E Ann", "non-dropping-particle" : "", "parse-names" : false, "suffix" : "" }, { "dropping-particle" : "", "family" : "Krueger", "given" : "Patrick M", "non-dropping-particle" : "", "parse-names" : false, "suffix" : "" }, { "dropping-particle" : "", "family" : "Mueller", "given" : "Shane R", "non-dropping-particle" : "", "parse-names" : false, "suffix" : "" }, { "dropping-particle" : "", "family" : "Steiner", "given" : "John F", "non-dropping-particle" : "", "parse-names" : false, "suffix" : "" }, { "dropping-particle" : "", "family" : "Sabol", "given" : "William J", "non-dropping-particle" : "", "parse-names" : false, "suffix" : "" } ], "container-title" : "BMJ (Clinical research ed.)", "id" : "ITEM-1", "issued" : { "date-parts" : [ [ "2014" ] ] }, "note" : "- most common causes of death related to smoking\n\n\n-paper finding: Smoking contributes to substantial excess mortality in prisons.\n\n\n- age-adjusted smoking attributable mortality and years of potential life lost rates higher than rates in general US population.\n\n\n-In prisons the mortality rate from smoking related causes was lower during years with a ban than during years without a ban (110.4/100 000 v 128.9/100 000). \n\n\n- Prisons that implemented smoking bans had 9% reduction in smoking related deaths\n\n\n- Bans in place for longer than 9 years associated with reductons in cancer mortality\n\n\n- therefore smoking bans have health benefits for people in prison, despite the limits they impose on individual autonomy and the risks of relapse after release.\n\n\n- intro\n- secondhand smoke, danger of exposure to smoke\n\n\n- important- calls for future research into cessation after release", "page" : "1-12", "title" : "Prison tobacco control policies and deaths from smoking in United States prisons: population based retrospective analysis.", "type" : "article-journal", "volume" : "349" }, "uris" : [ "http://www.mendeley.com/documents/?uuid=9212445f-ec2f-4df3-9d83-f909fc06477f" ] } ], "mendeley" : { "formattedCitation" : "(Binswanger et al., 2014)", "plainTextFormattedCitation" : "(Binswanger et al., 2014)", "previouslyFormattedCitation" : "(Binswanger et al., 2014)" }, "properties" : {  }, "schema" : "https://github.com/citation-style-language/schema/raw/master/csl-citation.json" }</w:instrText>
      </w:r>
      <w:r w:rsidR="00BD6B11" w:rsidRPr="00D672DF">
        <w:rPr>
          <w:rFonts w:cs="Times New Roman"/>
          <w:szCs w:val="24"/>
        </w:rPr>
        <w:fldChar w:fldCharType="separate"/>
      </w:r>
      <w:r w:rsidR="00CF23B1" w:rsidRPr="00CF23B1">
        <w:rPr>
          <w:rFonts w:cs="Times New Roman"/>
          <w:noProof/>
          <w:szCs w:val="24"/>
        </w:rPr>
        <w:t>(Binswanger et al., 2014)</w:t>
      </w:r>
      <w:r w:rsidR="00BD6B11" w:rsidRPr="00D672DF">
        <w:rPr>
          <w:rFonts w:cs="Times New Roman"/>
          <w:szCs w:val="24"/>
        </w:rPr>
        <w:fldChar w:fldCharType="end"/>
      </w:r>
      <w:r w:rsidR="00CF23B1">
        <w:rPr>
          <w:rFonts w:cs="Times New Roman"/>
          <w:szCs w:val="24"/>
        </w:rPr>
        <w:t>,</w:t>
      </w:r>
      <w:r w:rsidR="00384807">
        <w:rPr>
          <w:rFonts w:cs="Times New Roman"/>
          <w:szCs w:val="24"/>
        </w:rPr>
        <w:t xml:space="preserve"> and 74% </w:t>
      </w:r>
      <w:r w:rsidR="00964208">
        <w:rPr>
          <w:rFonts w:cs="Times New Roman"/>
          <w:szCs w:val="24"/>
        </w:rPr>
        <w:t>for</w:t>
      </w:r>
      <w:r w:rsidR="00384807">
        <w:rPr>
          <w:rFonts w:cs="Times New Roman"/>
          <w:szCs w:val="24"/>
        </w:rPr>
        <w:t xml:space="preserve"> Australian prison entrants</w:t>
      </w:r>
      <w:r w:rsidR="00BD6B11" w:rsidRPr="00D672DF">
        <w:rPr>
          <w:rFonts w:cs="Times New Roman"/>
          <w:szCs w:val="24"/>
        </w:rPr>
        <w:t xml:space="preserve"> in 2015</w:t>
      </w:r>
      <w:r w:rsidR="00D75DFC" w:rsidRPr="00D672DF">
        <w:rPr>
          <w:rFonts w:cs="Times New Roman"/>
          <w:szCs w:val="24"/>
        </w:rPr>
        <w:t xml:space="preserve"> </w:t>
      </w:r>
      <w:r w:rsidR="00104A12" w:rsidRPr="00D672DF">
        <w:rPr>
          <w:rFonts w:cs="Times New Roman"/>
          <w:szCs w:val="24"/>
        </w:rPr>
        <w:fldChar w:fldCharType="begin" w:fldLock="1"/>
      </w:r>
      <w:r w:rsidR="00454F32">
        <w:rPr>
          <w:rFonts w:cs="Times New Roman"/>
          <w:szCs w:val="24"/>
        </w:rPr>
        <w:instrText>ADDIN CSL_CITATION { "citationItems" : [ { "id" : "ITEM-1", "itemData" : { "ISBN" : "9781742498652", "author" : [ { "dropping-particle" : "", "family" : "AIHW", "given" : "", "non-dropping-particle" : "", "parse-names" : false, "suffix" : "" } ], "id" : "ITEM-1", "issued" : { "date-parts" : [ [ "2015" ] ] }, "note" : "NULL", "publisher-place" : "Canberra, Australia", "title" : "The health of Australia\u2019s prisoners 2015, Cat. no. PHE 207", "type" : "report" }, "uris" : [ "http://www.mendeley.com/documents/?uuid=e92db246-f90f-4c5b-953c-ce2f21e0cf39" ] } ], "mendeley" : { "formattedCitation" : "(AIHW, 2015)", "plainTextFormattedCitation" : "(AIHW, 2015)", "previouslyFormattedCitation" : "(AIHW, 2015)" }, "properties" : {  }, "schema" : "https://github.com/citation-style-language/schema/raw/master/csl-citation.json" }</w:instrText>
      </w:r>
      <w:r w:rsidR="00104A12" w:rsidRPr="00D672DF">
        <w:rPr>
          <w:rFonts w:cs="Times New Roman"/>
          <w:szCs w:val="24"/>
        </w:rPr>
        <w:fldChar w:fldCharType="separate"/>
      </w:r>
      <w:r w:rsidR="00521CA7" w:rsidRPr="00521CA7">
        <w:rPr>
          <w:rFonts w:cs="Times New Roman"/>
          <w:noProof/>
          <w:szCs w:val="24"/>
        </w:rPr>
        <w:t>(AIHW, 2015)</w:t>
      </w:r>
      <w:r w:rsidR="00104A12" w:rsidRPr="00D672DF">
        <w:rPr>
          <w:rFonts w:cs="Times New Roman"/>
          <w:szCs w:val="24"/>
        </w:rPr>
        <w:fldChar w:fldCharType="end"/>
      </w:r>
      <w:r w:rsidR="00CF23B1">
        <w:rPr>
          <w:rFonts w:cs="Times New Roman"/>
          <w:szCs w:val="24"/>
        </w:rPr>
        <w:t>.</w:t>
      </w:r>
      <w:r w:rsidR="001A302C">
        <w:rPr>
          <w:rFonts w:cs="Times New Roman"/>
          <w:szCs w:val="24"/>
        </w:rPr>
        <w:t xml:space="preserve"> </w:t>
      </w:r>
      <w:r w:rsidR="008E1E9A" w:rsidRPr="00D672DF">
        <w:rPr>
          <w:rFonts w:cs="Times New Roman"/>
          <w:szCs w:val="24"/>
        </w:rPr>
        <w:t xml:space="preserve">A major reason for this high rate of tobacco use among </w:t>
      </w:r>
      <w:r w:rsidR="00ED58D0" w:rsidRPr="00D672DF">
        <w:rPr>
          <w:rFonts w:cs="Times New Roman"/>
          <w:szCs w:val="24"/>
        </w:rPr>
        <w:t>people entering prison</w:t>
      </w:r>
      <w:r w:rsidR="008E1E9A" w:rsidRPr="00D672DF">
        <w:rPr>
          <w:rFonts w:cs="Times New Roman"/>
          <w:szCs w:val="24"/>
        </w:rPr>
        <w:t xml:space="preserve"> is that </w:t>
      </w:r>
      <w:r w:rsidR="0010398B">
        <w:rPr>
          <w:rFonts w:cs="Times New Roman"/>
          <w:szCs w:val="24"/>
        </w:rPr>
        <w:t xml:space="preserve">population groups </w:t>
      </w:r>
      <w:r w:rsidR="004A25F3">
        <w:rPr>
          <w:rFonts w:cs="Times New Roman"/>
          <w:szCs w:val="24"/>
        </w:rPr>
        <w:t xml:space="preserve">in </w:t>
      </w:r>
      <w:r w:rsidR="00FF0C23">
        <w:rPr>
          <w:rFonts w:cs="Times New Roman"/>
          <w:szCs w:val="24"/>
        </w:rPr>
        <w:t xml:space="preserve">which </w:t>
      </w:r>
      <w:r w:rsidR="004A25F3">
        <w:rPr>
          <w:rFonts w:cs="Times New Roman"/>
          <w:szCs w:val="24"/>
        </w:rPr>
        <w:t xml:space="preserve">the prevalence of smoking is high </w:t>
      </w:r>
      <w:r w:rsidR="008E1E9A" w:rsidRPr="00D672DF">
        <w:rPr>
          <w:rFonts w:cs="Times New Roman"/>
          <w:szCs w:val="24"/>
        </w:rPr>
        <w:t>in the community (</w:t>
      </w:r>
      <w:r w:rsidR="004A25F3">
        <w:rPr>
          <w:rFonts w:cs="Times New Roman"/>
          <w:szCs w:val="24"/>
        </w:rPr>
        <w:t xml:space="preserve">e.g., </w:t>
      </w:r>
      <w:r w:rsidR="008E1E9A" w:rsidRPr="00D672DF">
        <w:rPr>
          <w:rFonts w:cs="Times New Roman"/>
          <w:szCs w:val="24"/>
        </w:rPr>
        <w:t xml:space="preserve">people from </w:t>
      </w:r>
      <w:r w:rsidR="00FF0C23">
        <w:rPr>
          <w:rFonts w:cs="Times New Roman"/>
          <w:szCs w:val="24"/>
        </w:rPr>
        <w:t xml:space="preserve">disadvantaged </w:t>
      </w:r>
      <w:r w:rsidR="00CF23B1">
        <w:rPr>
          <w:rFonts w:cs="Times New Roman"/>
          <w:szCs w:val="24"/>
        </w:rPr>
        <w:t>socio-economic backgrounds</w:t>
      </w:r>
      <w:r w:rsidR="008E1E9A" w:rsidRPr="00D672DF">
        <w:rPr>
          <w:rFonts w:cs="Times New Roman"/>
          <w:szCs w:val="24"/>
        </w:rPr>
        <w:t xml:space="preserve"> </w:t>
      </w:r>
      <w:r w:rsidR="008E1E9A" w:rsidRPr="00D672DF">
        <w:rPr>
          <w:rFonts w:cs="Times New Roman"/>
          <w:szCs w:val="24"/>
        </w:rPr>
        <w:fldChar w:fldCharType="begin" w:fldLock="1"/>
      </w:r>
      <w:r w:rsidR="00454F32">
        <w:rPr>
          <w:rFonts w:cs="Times New Roman"/>
          <w:szCs w:val="24"/>
        </w:rPr>
        <w:instrText>ADDIN CSL_CITATION { "citationItems" : [ { "id" : "ITEM-1", "itemData" : { "ISBN" : "9781742498652", "author" : [ { "dropping-particle" : "", "family" : "AIHW", "given" : "", "non-dropping-particle" : "", "parse-names" : false, "suffix" : "" } ], "id" : "ITEM-1", "issued" : { "date-parts" : [ [ "2015" ] ] }, "note" : "NULL", "publisher-place" : "Canberra, Australia", "title" : "The health of Australia\u2019s prisoners 2015, Cat. no. PHE 207", "type" : "report" }, "uris" : [ "http://www.mendeley.com/documents/?uuid=e92db246-f90f-4c5b-953c-ce2f21e0cf39" ] }, { "id" : "ITEM-2", "itemData" : { "DOI" : "10.1111/dar.12561", "ISSN" : "09595236", "author" : [ { "dropping-particle" : "", "family" : "Twyman", "given" : "Laura", "non-dropping-particle" : "", "parse-names" : false, "suffix" : "" }, { "dropping-particle" : "", "family" : "Bonevski", "given" : "Billie", "non-dropping-particle" : "", "parse-names" : false, "suffix" : "" }, { "dropping-particle" : "", "family" : "Paul", "given" : "Christine", "non-dropping-particle" : "", "parse-names" : false, "suffix" : "" }, { "dropping-particle" : "", "family" : "Bryant", "given" : "Jamie", "non-dropping-particle" : "", "parse-names" : false, "suffix" : "" }, { "dropping-particle" : "", "family" : "West", "given" : "Robert", "non-dropping-particle" : "", "parse-names" : false, "suffix" : "" }, { "dropping-particle" : "", "family" : "Siahpush", "given" : "Mohammad", "non-dropping-particle" : "", "parse-names" : false, "suffix" : "" }, { "dropping-particle" : "", "family" : "D'este", "given" : "Catherine", "non-dropping-particle" : "", "parse-names" : false, "suffix" : "" }, { "dropping-particle" : "", "family" : "Oldmeadow", "given" : "Christopher", "non-dropping-particle" : "", "parse-names" : false, "suffix" : "" }, { "dropping-particle" : "", "family" : "Palazzi", "given" : "Kerrin", "non-dropping-particle" : "", "parse-names" : false, "suffix" : "" } ], "container-title" : "Drug and Alcohol Review", "id" : "ITEM-2", "issue" : "March", "issued" : { "date-parts" : [ [ "2017" ] ] }, "page" : "7-9", "title" : "What factors are associated with abstinence amongst socioeconomically disadvantaged smokers? A cross-sectional survey of use of cessation aids and quitting approach", "type" : "article-journal" }, "uris" : [ "http://www.mendeley.com/documents/?uuid=497ec602-0780-491b-a92b-3b7a9a4d9b29" ] } ], "mendeley" : { "formattedCitation" : "(AIHW, 2015; Twyman et al., 2017)", "plainTextFormattedCitation" : "(AIHW, 2015; Twyman et al., 2017)", "previouslyFormattedCitation" : "(AIHW, 2015; Twyman et al., 2017)" }, "properties" : {  }, "schema" : "https://github.com/citation-style-language/schema/raw/master/csl-citation.json" }</w:instrText>
      </w:r>
      <w:r w:rsidR="008E1E9A" w:rsidRPr="00D672DF">
        <w:rPr>
          <w:rFonts w:cs="Times New Roman"/>
          <w:szCs w:val="24"/>
        </w:rPr>
        <w:fldChar w:fldCharType="separate"/>
      </w:r>
      <w:r w:rsidR="00521CA7" w:rsidRPr="00521CA7">
        <w:rPr>
          <w:rFonts w:cs="Times New Roman"/>
          <w:noProof/>
          <w:szCs w:val="24"/>
        </w:rPr>
        <w:t>(AIHW, 2015; Twyman et al., 2017)</w:t>
      </w:r>
      <w:r w:rsidR="008E1E9A" w:rsidRPr="00D672DF">
        <w:rPr>
          <w:rFonts w:cs="Times New Roman"/>
          <w:szCs w:val="24"/>
        </w:rPr>
        <w:fldChar w:fldCharType="end"/>
      </w:r>
      <w:r w:rsidR="00CF23B1">
        <w:rPr>
          <w:rFonts w:cs="Times New Roman"/>
          <w:szCs w:val="24"/>
        </w:rPr>
        <w:t>, Indigenous people</w:t>
      </w:r>
      <w:r w:rsidR="008E1E9A" w:rsidRPr="00D672DF">
        <w:rPr>
          <w:rFonts w:cs="Times New Roman"/>
          <w:szCs w:val="24"/>
        </w:rPr>
        <w:t xml:space="preserve"> </w:t>
      </w:r>
      <w:r w:rsidR="008E1E9A" w:rsidRPr="00D672DF">
        <w:rPr>
          <w:rFonts w:cs="Times New Roman"/>
          <w:szCs w:val="24"/>
        </w:rPr>
        <w:fldChar w:fldCharType="begin" w:fldLock="1"/>
      </w:r>
      <w:r w:rsidR="00454F32">
        <w:rPr>
          <w:rFonts w:cs="Times New Roman"/>
          <w:szCs w:val="24"/>
        </w:rPr>
        <w:instrText>ADDIN CSL_CITATION { "citationItems" : [ { "id" : "ITEM-1", "itemData" : { "ISBN" : "9781742495446", "author" : [ { "dropping-particle" : "", "family" : "AIHW", "given" : "", "non-dropping-particle" : "", "parse-names" : false, "suffix" : "" } ], "id" : "ITEM-1", "issued" : { "date-parts" : [ [ "2014" ] ] }, "publisher-place" : "Canberra, Australia", "title" : "Australia's Health 2014, Australia's Health Series no. 14. Cat. no. AUS 178.", "type" : "report" }, "uris" : [ "http://www.mendeley.com/documents/?uuid=0086d610-f2cb-4938-8aef-d3b9fee30993" ] }, { "id" : "ITEM-2", "itemData" : { "author" : [ { "dropping-particle" : "", "family" : "AIHW", "given" : "", "non-dropping-particle" : "", "parse-names" : false, "suffix" : "" } ], "id" : "ITEM-2", "issued" : { "date-parts" : [ [ "2013" ] ] }, "note" : "moment of opportunity- really good- pg6", "publisher-place" : "Canberra, Australia", "title" : "Smoking and quitting smoking among prisoners in Australia, Bulletin no. 119. Cat. no. AUS 176.", "type" : "report" }, "uris" : [ "http://www.mendeley.com/documents/?uuid=e755cfd0-95a3-47e3-824c-38307216a172" ] } ], "mendeley" : { "formattedCitation" : "(AIHW, 2014b, 2013)", "plainTextFormattedCitation" : "(AIHW, 2014b, 2013)", "previouslyFormattedCitation" : "(AIHW, 2014b, 2013)" }, "properties" : {  }, "schema" : "https://github.com/citation-style-language/schema/raw/master/csl-citation.json" }</w:instrText>
      </w:r>
      <w:r w:rsidR="008E1E9A" w:rsidRPr="00D672DF">
        <w:rPr>
          <w:rFonts w:cs="Times New Roman"/>
          <w:szCs w:val="24"/>
        </w:rPr>
        <w:fldChar w:fldCharType="separate"/>
      </w:r>
      <w:r w:rsidR="00CF23B1" w:rsidRPr="00CF23B1">
        <w:rPr>
          <w:rFonts w:cs="Times New Roman"/>
          <w:noProof/>
          <w:szCs w:val="24"/>
        </w:rPr>
        <w:t>(AIHW, 2014b, 2013)</w:t>
      </w:r>
      <w:r w:rsidR="008E1E9A" w:rsidRPr="00D672DF">
        <w:rPr>
          <w:rFonts w:cs="Times New Roman"/>
          <w:szCs w:val="24"/>
        </w:rPr>
        <w:fldChar w:fldCharType="end"/>
      </w:r>
      <w:r w:rsidR="00CF23B1">
        <w:rPr>
          <w:rFonts w:cs="Times New Roman"/>
          <w:szCs w:val="24"/>
        </w:rPr>
        <w:t>,</w:t>
      </w:r>
      <w:r w:rsidR="008E1E9A" w:rsidRPr="00D672DF">
        <w:rPr>
          <w:rFonts w:cs="Times New Roman"/>
          <w:szCs w:val="24"/>
        </w:rPr>
        <w:t xml:space="preserve"> </w:t>
      </w:r>
      <w:r w:rsidR="004A25F3">
        <w:rPr>
          <w:rFonts w:cs="Times New Roman"/>
          <w:szCs w:val="24"/>
        </w:rPr>
        <w:t xml:space="preserve">people with </w:t>
      </w:r>
      <w:r w:rsidR="008E1E9A" w:rsidRPr="00D672DF">
        <w:rPr>
          <w:rFonts w:cs="Times New Roman"/>
          <w:szCs w:val="24"/>
        </w:rPr>
        <w:t>mental illness</w:t>
      </w:r>
      <w:r w:rsidR="00ED58D0" w:rsidRPr="00D672DF">
        <w:rPr>
          <w:rFonts w:cs="Times New Roman"/>
          <w:szCs w:val="24"/>
        </w:rPr>
        <w:t xml:space="preserve"> </w:t>
      </w:r>
      <w:r w:rsidR="008E1E9A" w:rsidRPr="00D672DF">
        <w:rPr>
          <w:rFonts w:cs="Times New Roman"/>
          <w:szCs w:val="24"/>
        </w:rPr>
        <w:fldChar w:fldCharType="begin" w:fldLock="1"/>
      </w:r>
      <w:r w:rsidR="00454F32">
        <w:rPr>
          <w:rFonts w:cs="Times New Roman"/>
          <w:szCs w:val="24"/>
        </w:rPr>
        <w:instrText>ADDIN CSL_CITATION { "citationItems" : [ { "id" : "ITEM-1", "itemData" : { "DOI" : "10.1192/bjp.bp.111.096370", "ISBN" : "0007-1250", "ISSN" : "00071250", "PMID" : "22550330", "abstract" : "High levels of psychiatric morbidity in prisoners have been documented in many countries, but it is not known whether rates of mental illness have been increasing over time or whether the prevalence differs between low-middle-income countries compared with high-income ones.", "author" : [ { "dropping-particle" : "", "family" : "Fazel", "given" : "Seena", "non-dropping-particle" : "", "parse-names" : false, "suffix" : "" }, { "dropping-particle" : "", "family" : "Seewald", "given" : "Katharina", "non-dropping-particle" : "", "parse-names" : false, "suffix" : "" } ], "container-title" : "British Journal of Psychiatry", "id" : "ITEM-1", "issue" : "5", "issued" : { "date-parts" : [ [ "2012" ] ] }, "page" : "364-373", "title" : "Severe mental illness in 33 588 prisoners worldwide: Systematic review and meta-regression analysis", "type" : "article-journal", "volume" : "200" }, "uris" : [ "http://www.mendeley.com/documents/?uuid=a6097cd3-4076-4257-b797-7073a58f2e9f" ] }, { "id" : "ITEM-2", "itemData" : { "ISBN" : "0025-729X", "ISSN" : "0025-729X", "PMID" : "16999668", "author" : [ { "dropping-particle" : "", "family" : "White", "given" : "Paul", "non-dropping-particle" : "", "parse-names" : false, "suffix" : "" }, { "dropping-particle" : "", "family" : "Whiteford", "given" : "Harvey", "non-dropping-particle" : "", "parse-names" : false, "suffix" : "" } ], "container-title" : "The Medical Journal of Australia", "id" : "ITEM-2", "issue" : "6", "issued" : { "date-parts" : [ [ "2006" ] ] }, "page" : "302-3", "title" : "Prisons: Mental health institutions of the 21st century?", "type" : "article-journal", "volume" : "185" }, "uris" : [ "http://www.mendeley.com/documents/?uuid=feb1d6b4-22cb-4d02-b34c-41b1bfe02aa8" ] } ], "mendeley" : { "formattedCitation" : "(Fazel and Seewald, 2012; White and Whiteford, 2006)", "plainTextFormattedCitation" : "(Fazel and Seewald, 2012; White and Whiteford, 2006)", "previouslyFormattedCitation" : "(Fazel and Seewald, 2012; White and Whiteford, 2006)" }, "properties" : {  }, "schema" : "https://github.com/citation-style-language/schema/raw/master/csl-citation.json" }</w:instrText>
      </w:r>
      <w:r w:rsidR="008E1E9A" w:rsidRPr="00D672DF">
        <w:rPr>
          <w:rFonts w:cs="Times New Roman"/>
          <w:szCs w:val="24"/>
        </w:rPr>
        <w:fldChar w:fldCharType="separate"/>
      </w:r>
      <w:r w:rsidR="00CF23B1" w:rsidRPr="00CF23B1">
        <w:rPr>
          <w:rFonts w:cs="Times New Roman"/>
          <w:noProof/>
          <w:szCs w:val="24"/>
        </w:rPr>
        <w:t>(Fazel and Seewald, 2012; White and Whiteford, 2006)</w:t>
      </w:r>
      <w:r w:rsidR="008E1E9A" w:rsidRPr="00D672DF">
        <w:rPr>
          <w:rFonts w:cs="Times New Roman"/>
          <w:szCs w:val="24"/>
        </w:rPr>
        <w:fldChar w:fldCharType="end"/>
      </w:r>
      <w:r w:rsidR="00FF0C23">
        <w:rPr>
          <w:rFonts w:cs="Times New Roman"/>
          <w:szCs w:val="24"/>
        </w:rPr>
        <w:t>,</w:t>
      </w:r>
      <w:r w:rsidR="008E1E9A" w:rsidRPr="00D672DF">
        <w:rPr>
          <w:rFonts w:cs="Times New Roman"/>
          <w:szCs w:val="24"/>
        </w:rPr>
        <w:t xml:space="preserve"> and</w:t>
      </w:r>
      <w:r w:rsidR="00FF0C23">
        <w:rPr>
          <w:rFonts w:cs="Times New Roman"/>
          <w:szCs w:val="24"/>
        </w:rPr>
        <w:t xml:space="preserve"> people</w:t>
      </w:r>
      <w:r w:rsidR="00384807">
        <w:rPr>
          <w:rFonts w:cs="Times New Roman"/>
          <w:szCs w:val="24"/>
        </w:rPr>
        <w:t xml:space="preserve"> with</w:t>
      </w:r>
      <w:r w:rsidR="008E1E9A" w:rsidRPr="00D672DF">
        <w:rPr>
          <w:rFonts w:cs="Times New Roman"/>
          <w:szCs w:val="24"/>
        </w:rPr>
        <w:t xml:space="preserve"> substance use </w:t>
      </w:r>
      <w:r w:rsidR="004A25F3">
        <w:rPr>
          <w:rFonts w:cs="Times New Roman"/>
          <w:szCs w:val="24"/>
        </w:rPr>
        <w:t xml:space="preserve">problems </w:t>
      </w:r>
      <w:r w:rsidR="008E1E9A" w:rsidRPr="00D672DF">
        <w:rPr>
          <w:rFonts w:cs="Times New Roman"/>
          <w:szCs w:val="24"/>
        </w:rPr>
        <w:fldChar w:fldCharType="begin" w:fldLock="1"/>
      </w:r>
      <w:r w:rsidR="00454F32">
        <w:rPr>
          <w:rFonts w:cs="Times New Roman"/>
          <w:szCs w:val="24"/>
        </w:rPr>
        <w:instrText>ADDIN CSL_CITATION { "citationItems" : [ { "id" : "ITEM-1", "itemData" : { "DOI" : "10.1046/j.1360-0443.2002.00162.x", "ISSN" : "09652140", "PMID" : "12133125", "abstract" : "People who use illicit drugs are thought to have high rates of cigarette smoking; however, few population-based studies have been reported. We describe smoking patterns among illicit drug users, assess whether cigarette smoking is more prevalent among illicit drug users than it is among non-users and explore how smoking relates to level and type of drug use.", "author" : [ { "dropping-particle" : "", "family" : "Richter", "given" : "Kimber Paschall", "non-dropping-particle" : "", "parse-names" : false, "suffix" : "" }, { "dropping-particle" : "", "family" : "Ahluwalia", "given" : "Harsohena K.", "non-dropping-particle" : "", "parse-names" : false, "suffix" : "" }, { "dropping-particle" : "", "family" : "Mosier", "given" : "Michael C.", "non-dropping-particle" : "", "parse-names" : false, "suffix" : "" }, { "dropping-particle" : "", "family" : "Nazir", "given" : "Niaman", "non-dropping-particle" : "", "parse-names" : false, "suffix" : "" }, { "dropping-particle" : "", "family" : "Ahluwalia", "given" : "Jasjit S.", "non-dropping-particle" : "", "parse-names" : false, "suffix" : "" } ], "container-title" : "Addiction", "id" : "ITEM-1", "issue" : "7", "issued" : { "date-parts" : [ [ "2002" ] ] }, "page" : "861-869", "title" : "A population-based study of cigarette smoking among illicit drug users in the United States", "type" : "article-journal", "volume" : "97" }, "uris" : [ "http://www.mendeley.com/documents/?uuid=9230fc9c-3b59-4fe7-a88a-f593eca0b83a" ] }, { "id" : "ITEM-2", "itemData" : { "ISBN" : "9781742498652", "author" : [ { "dropping-particle" : "", "family" : "AIHW", "given" : "", "non-dropping-particle" : "", "parse-names" : false, "suffix" : "" } ], "id" : "ITEM-2", "issued" : { "date-parts" : [ [ "2015" ] ] }, "note" : "NULL", "publisher-place" : "Canberra, Australia", "title" : "The health of Australia\u2019s prisoners 2015, Cat. no. PHE 207", "type" : "report" }, "uris" : [ "http://www.mendeley.com/documents/?uuid=e92db246-f90f-4c5b-953c-ce2f21e0cf39" ] }, { "id" : "ITEM-3", "itemData" : { "DOI" : "10.1080/09595230600741198", "ISBN" : "1606-6359", "ISSN" : "0959-5236", "PMID" : "16854660", "abstract" : "Forty four percent of prisoners had a history of injecting drug use, with injecting preva!ence significantly higher in females than males (64 vs. 40%) with approximately half of both male and female injectors reporting that they had injected while in prison. 'Harmful' or 'hazardous' use of alcoho! was associated with imprisonment for violent crimes. Sixty two percent of property offenders had an injecting history. Correctional authorities need to ensure that drug treatment programmes are available to prisoners and consideration should be given to piloting needle and syringe exchange programmes in NSW prisons given the high !eve!s of sharing injecting equipment in prison. INTRODUCTION", "author" : [ { "dropping-particle" : "", "family" : "Butler", "given" : "T. G.", "non-dropping-particle" : "", "parse-names" : false, "suffix" : "" }, { "dropping-particle" : "", "family" : "Levy.M", "given" : "", "non-dropping-particle" : "", "parse-names" : false, "suffix" : "" }, { "dropping-particle" : "", "family" : "Dolan", "given" : "K", "non-dropping-particle" : "", "parse-names" : false, "suffix" : "" }, { "dropping-particle" : "", "family" : "Kaldor", "given" : "J. M.", "non-dropping-particle" : "", "parse-names" : false, "suffix" : "" } ], "container-title" : "Addiction Research and Theory", "id" : "ITEM-3", "issue" : "2", "issued" : { "date-parts" : [ [ "2003" ] ] }, "page" : "89-101", "title" : "Drug use and its correlates in an Australian prisoner population.", "type" : "article-journal", "volume" : "11" }, "uris" : [ "http://www.mendeley.com/documents/?uuid=caad5e82-6b5f-4d7f-b651-9d935c2d4abd" ] } ], "mendeley" : { "formattedCitation" : "(AIHW, 2015; Butler et al., 2003; Richter et al., 2002)", "plainTextFormattedCitation" : "(AIHW, 2015; Butler et al., 2003; Richter et al., 2002)", "previouslyFormattedCitation" : "(AIHW, 2015; Butler et al., 2003; Richter et al., 2002)" }, "properties" : {  }, "schema" : "https://github.com/citation-style-language/schema/raw/master/csl-citation.json" }</w:instrText>
      </w:r>
      <w:r w:rsidR="008E1E9A" w:rsidRPr="00D672DF">
        <w:rPr>
          <w:rFonts w:cs="Times New Roman"/>
          <w:szCs w:val="24"/>
        </w:rPr>
        <w:fldChar w:fldCharType="separate"/>
      </w:r>
      <w:r w:rsidR="00521CA7" w:rsidRPr="00521CA7">
        <w:rPr>
          <w:rFonts w:cs="Times New Roman"/>
          <w:noProof/>
          <w:szCs w:val="24"/>
        </w:rPr>
        <w:t>(AIHW, 2015; Butler et al., 2003; Richter et al., 2002)</w:t>
      </w:r>
      <w:r w:rsidR="008E1E9A" w:rsidRPr="00D672DF">
        <w:rPr>
          <w:rFonts w:cs="Times New Roman"/>
          <w:szCs w:val="24"/>
        </w:rPr>
        <w:fldChar w:fldCharType="end"/>
      </w:r>
      <w:r w:rsidR="008E1E9A" w:rsidRPr="00D672DF">
        <w:rPr>
          <w:rFonts w:cs="Times New Roman"/>
          <w:szCs w:val="24"/>
        </w:rPr>
        <w:t xml:space="preserve">) are over-represented among </w:t>
      </w:r>
      <w:r w:rsidR="00ED58D0" w:rsidRPr="00D672DF">
        <w:rPr>
          <w:rFonts w:cs="Times New Roman"/>
          <w:szCs w:val="24"/>
        </w:rPr>
        <w:t>correctional</w:t>
      </w:r>
      <w:r w:rsidR="00CF23B1">
        <w:rPr>
          <w:rFonts w:cs="Times New Roman"/>
          <w:szCs w:val="24"/>
        </w:rPr>
        <w:t xml:space="preserve"> populations</w:t>
      </w:r>
      <w:r w:rsidR="008E1E9A" w:rsidRPr="00D672DF">
        <w:rPr>
          <w:rFonts w:cs="Times New Roman"/>
          <w:szCs w:val="24"/>
        </w:rPr>
        <w:t xml:space="preserve"> </w:t>
      </w:r>
      <w:r w:rsidR="008E1E9A" w:rsidRPr="00D672DF">
        <w:rPr>
          <w:rFonts w:cs="Times New Roman"/>
          <w:szCs w:val="24"/>
        </w:rPr>
        <w:fldChar w:fldCharType="begin" w:fldLock="1"/>
      </w:r>
      <w:r w:rsidR="00454F32">
        <w:rPr>
          <w:rFonts w:cs="Times New Roman"/>
          <w:szCs w:val="24"/>
        </w:rPr>
        <w:instrText>ADDIN CSL_CITATION { "citationItems" : [ { "id" : "ITEM-1", "itemData" : { "ISBN" : "9781742498652", "author" : [ { "dropping-particle" : "", "family" : "AIHW", "given" : "", "non-dropping-particle" : "", "parse-names" : false, "suffix" : "" } ], "id" : "ITEM-1", "issued" : { "date-parts" : [ [ "2015" ] ] }, "note" : "NULL", "publisher-place" : "Canberra, Australia", "title" : "The health of Australia\u2019s prisoners 2015, Cat. no. PHE 207", "type" : "report" }, "uris" : [ "http://www.mendeley.com/documents/?uuid=e92db246-f90f-4c5b-953c-ce2f21e0cf39" ] }, { "id" : "ITEM-2", "itemData" : { "DOI" : "10.1080/09595230600741198", "ISSN" : "0959-5236", "PMID" : "16854660", "abstract" : "Despite evidence of high rates of smoking among prisoners, there has been limited research that describes smoking patterns and risk factors associated with smoking in this group. This study describes inmate smokers and identifies factors associated with smoking in prison, using a survey comprising a cross-sectional random sample of inmates stratified by sex, age and Aboriginality. A total of 914 adult inmates (747 men, 167 women) were recruited from 29 New South Wales (Australia) correctional centres. Information on the prevalence of smoking, smoking history, smoking behaviours and other risk factors were collected. Of the participants, 79% were current smokers (78% men, 83% women). Younger inmates were more likely than older inmates to smoke (86% vs. 64%). Most individuals smoked between 11 and 20 cigarettes a day and a median of 50 grams per week. In the previous year, over half (52%) of current smokers had attempted to quit or reduce the amount they smoked. At the time of the survey, 58% of smokers had plans to quit; 21% within 3 months. Independent predictors of current smoking in the multivariate analysis were past use of cannabis and a history of illicit drug use. The prevalence of smoking in prison is extraordinarily high and exceeds that of the general community. Despite this, the majority of prisoners report plans to quit. Readily available smoking cessation advice, support and treatment are needed to assist those wanting to quit in this stressful environment. As the prevalence of smoking within the general community declines, assisting cessation in groups containing a disproportionate number of smokers will become increasingly important. Despite high levels of tobacco dependence, many prisoners intend to quit and health planners and custodial authorities need to encourage and support inmates who do attempt to quit.", "author" : [ { "dropping-particle" : "", "family" : "Belcher", "given" : "J. M.", "non-dropping-particle" : "", "parse-names" : false, "suffix" : "" }, { "dropping-particle" : "", "family" : "Butler", "given" : "T. G.", "non-dropping-particle" : "", "parse-names" : false, "suffix" : "" }, { "dropping-particle" : "", "family" : "Richmond", "given" : "R. L.", "non-dropping-particle" : "", "parse-names" : false, "suffix" : "" }, { "dropping-particle" : "", "family" : "Wodak", "given" : "A. D.", "non-dropping-particle" : "", "parse-names" : false, "suffix" : "" }, { "dropping-particle" : "", "family" : "Wilhelm", "given" : "K. A.", "non-dropping-particle" : "", "parse-names" : false, "suffix" : "" } ], "container-title" : "Drug and alcohol review", "id" : "ITEM-2", "issue" : "4", "issued" : { "date-parts" : [ [ "2006", "7" ] ] }, "note" : "-smoking stats\n- culture\n- hand rolled cigarettes\n- danger of secondhand smoke\n- minority: Australian prisons house the three main bastions of smokers: people with a mental illness, Aborigines and illicit drug users.", "page" : "343-8", "title" : "Smoking and its correlates in an Australian prisoner population.", "type" : "article-journal", "volume" : "25" }, "uris" : [ "http://www.mendeley.com/documents/?uuid=905ec8de-eec3-4d0f-a0e1-70d4b0c87093" ] }, { "id" : "ITEM-3", "itemData" : { "DOI" : "10.1080/09595230500459552", "ISBN" : "0959-5236 (Print)\\r0959-5236 (Linking)", "ISSN" : "0959-5236", "PMID" : "16492581", "abstract" : "In Australia, the prevalence of smoking is higher among certain sub-populations compared to the general population. These sub-populations include Aboriginal and Torres Strait Islander people, people from culturally and linguistically diverse backgrounds, as well as people with mental and substance use disorders and prisoners. The aims of this paper are to: describe the high prevalence of smoking among these particular sub-populations and harms associated with smoking; explore possible reasons for such high prevalence of smoking; review the evidence regarding the efficacy of existing smoking cessation interventions; and make recommendations for smoking interventions and further research among these groups. In addition to low socio-economic status, limited education and other factors, there are social, systems and psychobiological features associated with the high prevalence of smoking in these sub-groups. General population-based approaches to reducing smoking prevalence have been pursued for decades with great success and should be continued with further developments that aim specifically to affect Aboriginal and Torres Strait Islander people and some cultural groups. However, increasing attention, more specific targeting and flexible goals and interventions are also required for these and other distinct sub-populations with high smoking prevalence. Recommendations include: more funding and increased resources to examine the most appropriate education and treatment strategies to promote smoking cessation among people from Aboriginal and Torres Strait Islander and some culturally and linguistically diverse backgrounds; larger and better-designed studies evaluating smoking cessation/reduction interventions among distinct sub-groups; and system-wide interventions requiring strong leadership among clients and staff within mental health, drug and alcohol and prison settings.", "author" : [ { "dropping-particle" : "", "family" : "Baker", "given" : "Amanda", "non-dropping-particle" : "", "parse-names" : false, "suffix" : "" }, { "dropping-particle" : "", "family" : "Ivers", "given" : "Rowena G", "non-dropping-particle" : "", "parse-names" : false, "suffix" : "" }, { "dropping-particle" : "", "family" : "Bowman", "given" : "Jenny", "non-dropping-particle" : "", "parse-names" : false, "suffix" : "" }, { "dropping-particle" : "", "family" : "Butler", "given" : "Tony G.", "non-dropping-particle" : "", "parse-names" : false, "suffix" : "" }, { "dropping-particle" : "", "family" : "Kay-Lambkin", "given" : "Frances J", "non-dropping-particle" : "", "parse-names" : false, "suffix" : "" }, { "dropping-particle" : "", "family" : "Wye", "given" : "Paula", "non-dropping-particle" : "", "parse-names" : false, "suffix" : "" }, { "dropping-particle" : "", "family" : "Walsh", "given" : "Raoul a", "non-dropping-particle" : "", "parse-names" : false, "suffix" : "" }, { "dropping-particle" : "", "family" : "Pulver", "given" : "Lisa Jackson", "non-dropping-particle" : "", "parse-names" : false, "suffix" : "" }, { "dropping-particle" : "", "family" : "Richmond", "given" : "Robyn L.", "non-dropping-particle" : "", "parse-names" : false, "suffix" : "" }, { "dropping-particle" : "", "family" : "Belcher", "given" : "Josephine M.", "non-dropping-particle" : "", "parse-names" : false, "suffix" : "" }, { "dropping-particle" : "", "family" : "Wilhelm", "given" : "Kay A.", "non-dropping-particle" : "", "parse-names" : false, "suffix" : "" }, { "dropping-particle" : "", "family" : "Wodak", "given" : "Alex D.", "non-dropping-particle" : "", "parse-names" : false, "suffix" : "" } ], "container-title" : "Drug and alcohol review", "id" : "ITEM-3", "issue" : "1", "issued" : { "date-parts" : [ [ "2006", "1" ] ] }, "note" : "- use of tobacco is also associated strongly with the use of substances including cannabis [25], heroin [26] and cocaine\n\n\n- prison staff\n\n\n- other smoking cessation interventions\n\n\n- smoking prevalence and inteventions other population groups (e.g those with mental health problems, cltural minorities etc)\n\n\n- want to stop\n\n\n- depression\n\n\n- future research: prevention strategies should occur at the borader population level in addition to those targeting particularly risky or disadvantaged groups\n-Larger and better-designed studies evaluating smoking cessation/reduction interventions among these disad- vantaged groups is required urgently.\n\n\n-NRT is good\n-staff training important\n-Incarceration represents a valuable public health opportunity to implement smoking cessation interventions in margin- alised groups with unacceptably high rates of smoking. (moment of opportunity)", "page" : "85-96", "title" : "Where there's smoke, there's fire: high prevalence of smoking among some sub-populations and recommendations for intervention.", "type" : "article-journal", "volume" : "25" }, "uris" : [ "http://www.mendeley.com/documents/?uuid=782ae365-4b9c-4646-9bcc-5c9234723407" ] } ], "mendeley" : { "formattedCitation" : "(AIHW, 2015; Baker et al., 2006; Belcher et al., 2006)", "plainTextFormattedCitation" : "(AIHW, 2015; Baker et al., 2006; Belcher et al., 2006)", "previouslyFormattedCitation" : "(AIHW, 2015; Baker et al., 2006; Belcher et al., 2006)" }, "properties" : {  }, "schema" : "https://github.com/citation-style-language/schema/raw/master/csl-citation.json" }</w:instrText>
      </w:r>
      <w:r w:rsidR="008E1E9A" w:rsidRPr="00D672DF">
        <w:rPr>
          <w:rFonts w:cs="Times New Roman"/>
          <w:szCs w:val="24"/>
        </w:rPr>
        <w:fldChar w:fldCharType="separate"/>
      </w:r>
      <w:r w:rsidR="00521CA7" w:rsidRPr="00521CA7">
        <w:rPr>
          <w:rFonts w:cs="Times New Roman"/>
          <w:noProof/>
          <w:szCs w:val="24"/>
        </w:rPr>
        <w:t>(AIHW, 2015; Baker et al., 2006; Belcher et al., 2006)</w:t>
      </w:r>
      <w:r w:rsidR="008E1E9A" w:rsidRPr="00D672DF">
        <w:rPr>
          <w:rFonts w:cs="Times New Roman"/>
          <w:szCs w:val="24"/>
        </w:rPr>
        <w:fldChar w:fldCharType="end"/>
      </w:r>
      <w:r w:rsidR="00CF23B1">
        <w:rPr>
          <w:rFonts w:cs="Times New Roman"/>
          <w:szCs w:val="24"/>
        </w:rPr>
        <w:t>.</w:t>
      </w:r>
      <w:r w:rsidR="00E32F8A">
        <w:rPr>
          <w:rFonts w:cs="Times New Roman"/>
          <w:szCs w:val="24"/>
        </w:rPr>
        <w:t xml:space="preserve"> </w:t>
      </w:r>
      <w:r w:rsidR="008E1E9A" w:rsidRPr="00D672DF">
        <w:rPr>
          <w:rFonts w:cs="Times New Roman"/>
          <w:szCs w:val="24"/>
        </w:rPr>
        <w:t>Tobacco smoking is</w:t>
      </w:r>
      <w:r w:rsidR="0010398B">
        <w:rPr>
          <w:rFonts w:cs="Times New Roman"/>
          <w:szCs w:val="24"/>
        </w:rPr>
        <w:t xml:space="preserve"> also</w:t>
      </w:r>
      <w:r w:rsidR="008E1E9A" w:rsidRPr="00D672DF">
        <w:rPr>
          <w:rFonts w:cs="Times New Roman"/>
          <w:szCs w:val="24"/>
        </w:rPr>
        <w:t xml:space="preserve"> entrenched in prison culture, serving a variety of</w:t>
      </w:r>
      <w:r w:rsidR="00ED58D0" w:rsidRPr="00D672DF">
        <w:rPr>
          <w:rFonts w:cs="Times New Roman"/>
          <w:szCs w:val="24"/>
        </w:rPr>
        <w:t xml:space="preserve"> purposes such as stress relief or</w:t>
      </w:r>
      <w:r w:rsidR="008E1E9A" w:rsidRPr="00D672DF">
        <w:rPr>
          <w:rFonts w:cs="Times New Roman"/>
          <w:szCs w:val="24"/>
        </w:rPr>
        <w:t xml:space="preserve"> boredom alleviation, or as </w:t>
      </w:r>
      <w:r w:rsidR="00CF23B1">
        <w:rPr>
          <w:rFonts w:cs="Times New Roman"/>
          <w:szCs w:val="24"/>
        </w:rPr>
        <w:t>a common ground for socialising</w:t>
      </w:r>
      <w:r w:rsidR="008E1E9A" w:rsidRPr="00D672DF">
        <w:rPr>
          <w:rFonts w:cs="Times New Roman"/>
          <w:szCs w:val="24"/>
        </w:rPr>
        <w:t xml:space="preserve"> </w:t>
      </w:r>
      <w:r w:rsidR="008E1E9A" w:rsidRPr="00D672DF">
        <w:rPr>
          <w:rFonts w:cs="Times New Roman"/>
          <w:szCs w:val="24"/>
        </w:rPr>
        <w:fldChar w:fldCharType="begin" w:fldLock="1"/>
      </w:r>
      <w:r w:rsidR="00454F32">
        <w:rPr>
          <w:rFonts w:cs="Times New Roman"/>
          <w:szCs w:val="24"/>
        </w:rPr>
        <w:instrText>ADDIN CSL_CITATION { "citationItems" : [ { "id" : "ITEM-1", "itemData" : { "author" : [ { "dropping-particle" : "", "family" : "AIHW", "given" : "", "non-dropping-particle" : "", "parse-names" : false, "suffix" : "" } ], "id" : "ITEM-1", "issued" : { "date-parts" : [ [ "2013" ] ] }, "note" : "moment of opportunity- really good- pg6", "publisher-place" : "Canberra, Australia", "title" : "Smoking and quitting smoking among prisoners in Australia, Bulletin no. 119. Cat. no. AUS 176.", "type" : "report" }, "uris" : [ "http://www.mendeley.com/documents/?uuid=e755cfd0-95a3-47e3-824c-38307216a172" ] }, { "id" : "ITEM-2", "itemData" : { "DOI" : "10.1136/tc.2007.021600", "ISSN" : "1468-3318", "PMID" : "17897977", "author" : [ { "dropping-particle" : "", "family" : "Butler", "given" : "T. G.", "non-dropping-particle" : "", "parse-names" : false, "suffix" : "" }, { "dropping-particle" : "", "family" : "Richmond", "given" : "R. L.", "non-dropping-particle" : "", "parse-names" : false, "suffix" : "" }, { "dropping-particle" : "", "family" : "Belcher", "given" : "J. M.", "non-dropping-particle" : "", "parse-names" : false, "suffix" : "" }, { "dropping-particle" : "", "family" : "Wilhelm", "given" : "K. A.", "non-dropping-particle" : "", "parse-names" : false, "suffix" : "" }, { "dropping-particle" : "", "family" : "Wodak", "given" : "A. D.", "non-dropping-particle" : "", "parse-names" : false, "suffix" : "" } ], "container-title" : "Tobacco Control", "id" : "ITEM-2", "issue" : "5", "issued" : { "date-parts" : [ [ "2007", "10" ] ] }, "page" : "291-3", "title" : "Should smoking be banned in prisons?", "type" : "article-journal", "volume" : "16" }, "uris" : [ "http://www.mendeley.com/documents/?uuid=501e910a-8abf-43fa-989c-c927f262c66c" ] } ], "mendeley" : { "formattedCitation" : "(AIHW, 2013; Butler et al., 2007)", "plainTextFormattedCitation" : "(AIHW, 2013; Butler et al., 2007)", "previouslyFormattedCitation" : "(AIHW, 2013; Butler et al., 2007)" }, "properties" : {  }, "schema" : "https://github.com/citation-style-language/schema/raw/master/csl-citation.json" }</w:instrText>
      </w:r>
      <w:r w:rsidR="008E1E9A" w:rsidRPr="00D672DF">
        <w:rPr>
          <w:rFonts w:cs="Times New Roman"/>
          <w:szCs w:val="24"/>
        </w:rPr>
        <w:fldChar w:fldCharType="separate"/>
      </w:r>
      <w:r w:rsidR="00CF23B1" w:rsidRPr="00CF23B1">
        <w:rPr>
          <w:rFonts w:cs="Times New Roman"/>
          <w:noProof/>
          <w:szCs w:val="24"/>
        </w:rPr>
        <w:t>(AIHW, 2013; Butler et al., 2007)</w:t>
      </w:r>
      <w:r w:rsidR="008E1E9A" w:rsidRPr="00D672DF">
        <w:rPr>
          <w:rFonts w:cs="Times New Roman"/>
          <w:szCs w:val="24"/>
        </w:rPr>
        <w:fldChar w:fldCharType="end"/>
      </w:r>
      <w:r w:rsidR="00CF23B1">
        <w:rPr>
          <w:rFonts w:cs="Times New Roman"/>
          <w:szCs w:val="24"/>
        </w:rPr>
        <w:t>.</w:t>
      </w:r>
      <w:r w:rsidR="00104A12" w:rsidRPr="00D672DF">
        <w:rPr>
          <w:rFonts w:cs="Times New Roman"/>
          <w:szCs w:val="24"/>
        </w:rPr>
        <w:t xml:space="preserve"> A study of </w:t>
      </w:r>
      <w:r w:rsidR="004A25F3">
        <w:rPr>
          <w:rFonts w:cs="Times New Roman"/>
          <w:szCs w:val="24"/>
        </w:rPr>
        <w:t xml:space="preserve">people </w:t>
      </w:r>
      <w:r w:rsidR="00104A12" w:rsidRPr="00D672DF">
        <w:rPr>
          <w:rFonts w:cs="Times New Roman"/>
          <w:szCs w:val="24"/>
        </w:rPr>
        <w:t xml:space="preserve">released </w:t>
      </w:r>
      <w:r w:rsidR="004A25F3">
        <w:rPr>
          <w:rFonts w:cs="Times New Roman"/>
          <w:szCs w:val="24"/>
        </w:rPr>
        <w:t xml:space="preserve">from </w:t>
      </w:r>
      <w:r w:rsidR="001F4621">
        <w:rPr>
          <w:rFonts w:cs="Times New Roman"/>
          <w:szCs w:val="24"/>
        </w:rPr>
        <w:t>prison</w:t>
      </w:r>
      <w:r w:rsidR="00104A12" w:rsidRPr="00D672DF">
        <w:rPr>
          <w:rFonts w:cs="Times New Roman"/>
          <w:szCs w:val="24"/>
        </w:rPr>
        <w:t xml:space="preserve"> in the </w:t>
      </w:r>
      <w:r w:rsidR="00384807">
        <w:rPr>
          <w:rFonts w:cs="Times New Roman"/>
          <w:szCs w:val="24"/>
        </w:rPr>
        <w:t>United States (</w:t>
      </w:r>
      <w:r w:rsidR="00104A12" w:rsidRPr="00D672DF">
        <w:rPr>
          <w:rFonts w:cs="Times New Roman"/>
          <w:szCs w:val="24"/>
        </w:rPr>
        <w:t>US</w:t>
      </w:r>
      <w:r w:rsidR="00384807">
        <w:rPr>
          <w:rFonts w:cs="Times New Roman"/>
          <w:szCs w:val="24"/>
        </w:rPr>
        <w:t>)</w:t>
      </w:r>
      <w:r w:rsidR="00104A12" w:rsidRPr="00D672DF">
        <w:rPr>
          <w:rFonts w:cs="Times New Roman"/>
          <w:szCs w:val="24"/>
        </w:rPr>
        <w:t xml:space="preserve"> found that each additional five years of history of incarceration was associated with 1.3 times greater odds of smoking, suggesting that </w:t>
      </w:r>
      <w:r w:rsidR="004A25F3">
        <w:rPr>
          <w:rFonts w:cs="Times New Roman"/>
          <w:szCs w:val="24"/>
        </w:rPr>
        <w:t xml:space="preserve">exposure to </w:t>
      </w:r>
      <w:r w:rsidR="00104A12" w:rsidRPr="00D672DF">
        <w:rPr>
          <w:rFonts w:cs="Times New Roman"/>
          <w:szCs w:val="24"/>
        </w:rPr>
        <w:t>incarceration may be an i</w:t>
      </w:r>
      <w:r w:rsidR="00CF23B1">
        <w:rPr>
          <w:rFonts w:cs="Times New Roman"/>
          <w:szCs w:val="24"/>
        </w:rPr>
        <w:t>mportant determinant of smoking</w:t>
      </w:r>
      <w:r w:rsidR="00104A12" w:rsidRPr="00D672DF">
        <w:rPr>
          <w:rFonts w:cs="Times New Roman"/>
          <w:szCs w:val="24"/>
        </w:rPr>
        <w:t xml:space="preserve"> </w:t>
      </w:r>
      <w:r w:rsidR="00104A12" w:rsidRPr="00D672DF">
        <w:rPr>
          <w:rFonts w:cs="Times New Roman"/>
          <w:szCs w:val="24"/>
        </w:rPr>
        <w:fldChar w:fldCharType="begin" w:fldLock="1"/>
      </w:r>
      <w:r w:rsidR="00454F32">
        <w:rPr>
          <w:rFonts w:cs="Times New Roman"/>
          <w:szCs w:val="24"/>
        </w:rPr>
        <w:instrText>ADDIN CSL_CITATION { "citationItems" : [ { "id" : "ITEM-1", "itemData" : { "DOI" : "10.1016/j.addbeh.2015.06.017", "ISSN" : "03064603", "author" : [ { "dropping-particle" : "", "family" : "Howell", "given" : "Benjamin A.", "non-dropping-particle" : "", "parse-names" : false, "suffix" : "" }, { "dropping-particle" : "", "family" : "Guydish", "given" : "Joseph", "non-dropping-particle" : "", "parse-names" : false, "suffix" : "" }, { "dropping-particle" : "", "family" : "Kral", "given" : "Alex H.", "non-dropping-particle" : "", "parse-names" : false, "suffix" : "" }, { "dropping-particle" : "", "family" : "Comfort", "given" : "Megan", "non-dropping-particle" : "", "parse-names" : false, "suffix" : "" } ], "container-title" : "Addictive Behaviors", "id" : "ITEM-1", "issued" : { "date-parts" : [ [ "2015" ] ] }, "page" : "157-160", "publisher" : "Elsevier Ltd", "title" : "Prevalence and factors associated with smoking tobacco among men recently released from prison in California: A cross-sectional study", "type" : "article-journal", "volume" : "50" }, "uris" : [ "http://www.mendeley.com/documents/?uuid=e5df2f82-f166-4ea6-a632-6ce732d8c5ca" ] } ], "mendeley" : { "formattedCitation" : "(Howell et al., 2015)", "plainTextFormattedCitation" : "(Howell et al., 2015)", "previouslyFormattedCitation" : "(Howell et al., 2015)" }, "properties" : {  }, "schema" : "https://github.com/citation-style-language/schema/raw/master/csl-citation.json" }</w:instrText>
      </w:r>
      <w:r w:rsidR="00104A12" w:rsidRPr="00D672DF">
        <w:rPr>
          <w:rFonts w:cs="Times New Roman"/>
          <w:szCs w:val="24"/>
        </w:rPr>
        <w:fldChar w:fldCharType="separate"/>
      </w:r>
      <w:r w:rsidR="00CF23B1" w:rsidRPr="00CF23B1">
        <w:rPr>
          <w:rFonts w:cs="Times New Roman"/>
          <w:noProof/>
          <w:szCs w:val="24"/>
        </w:rPr>
        <w:t>(Howell et al., 2015)</w:t>
      </w:r>
      <w:r w:rsidR="00104A12" w:rsidRPr="00D672DF">
        <w:rPr>
          <w:rFonts w:cs="Times New Roman"/>
          <w:szCs w:val="24"/>
        </w:rPr>
        <w:fldChar w:fldCharType="end"/>
      </w:r>
      <w:r w:rsidR="00CF23B1">
        <w:rPr>
          <w:rFonts w:cs="Times New Roman"/>
          <w:szCs w:val="24"/>
        </w:rPr>
        <w:t>.</w:t>
      </w:r>
      <w:r w:rsidR="005C29C4">
        <w:rPr>
          <w:rFonts w:cs="Times New Roman"/>
          <w:szCs w:val="24"/>
        </w:rPr>
        <w:t xml:space="preserve"> </w:t>
      </w:r>
    </w:p>
    <w:p w14:paraId="696D8367" w14:textId="1136306C" w:rsidR="0045761E" w:rsidRDefault="005C29C4" w:rsidP="00AB5D0B">
      <w:pPr>
        <w:spacing w:line="480" w:lineRule="auto"/>
        <w:ind w:firstLine="720"/>
        <w:rPr>
          <w:rFonts w:cs="Times New Roman"/>
          <w:szCs w:val="24"/>
        </w:rPr>
      </w:pPr>
      <w:r w:rsidRPr="00D672DF">
        <w:rPr>
          <w:rFonts w:cs="Times New Roman"/>
          <w:szCs w:val="24"/>
        </w:rPr>
        <w:t>In an attempt to improve the health of smokers</w:t>
      </w:r>
      <w:r w:rsidR="00844112">
        <w:rPr>
          <w:rFonts w:cs="Times New Roman"/>
          <w:szCs w:val="24"/>
        </w:rPr>
        <w:t>,</w:t>
      </w:r>
      <w:r w:rsidRPr="00D672DF">
        <w:rPr>
          <w:rFonts w:cs="Times New Roman"/>
          <w:szCs w:val="24"/>
        </w:rPr>
        <w:t xml:space="preserve"> and non-smokers exposed to second-hand smoke,</w:t>
      </w:r>
      <w:r w:rsidR="007C030E">
        <w:rPr>
          <w:rFonts w:cs="Times New Roman"/>
          <w:szCs w:val="24"/>
        </w:rPr>
        <w:t xml:space="preserve"> </w:t>
      </w:r>
      <w:r w:rsidRPr="00D672DF">
        <w:rPr>
          <w:rFonts w:cs="Times New Roman"/>
          <w:szCs w:val="24"/>
        </w:rPr>
        <w:t xml:space="preserve">tobacco smoking has been banned in many correctional facilities around the world, </w:t>
      </w:r>
      <w:r w:rsidR="00A40785" w:rsidRPr="00D672DF">
        <w:rPr>
          <w:rFonts w:cs="Times New Roman"/>
          <w:szCs w:val="24"/>
        </w:rPr>
        <w:t>including</w:t>
      </w:r>
      <w:r w:rsidR="00A40785">
        <w:rPr>
          <w:rFonts w:cs="Times New Roman"/>
          <w:szCs w:val="24"/>
        </w:rPr>
        <w:t xml:space="preserve"> in New Zealand </w:t>
      </w:r>
      <w:r w:rsidR="00A40785" w:rsidRPr="00D672DF">
        <w:rPr>
          <w:rFonts w:cs="Times New Roman"/>
          <w:szCs w:val="24"/>
        </w:rPr>
        <w:fldChar w:fldCharType="begin" w:fldLock="1"/>
      </w:r>
      <w:r w:rsidR="00454F32">
        <w:rPr>
          <w:rFonts w:cs="Times New Roman"/>
          <w:szCs w:val="24"/>
        </w:rPr>
        <w:instrText>ADDIN CSL_CITATION { "citationItems" : [ { "id" : "ITEM-1", "itemData" : { "DOI" : "10.1136/bmj.f3923", "ISSN" : "1756-1833", "PMID" : "23778280", "author" : [ { "dropping-particle" : "", "family" : "Bonita", "given" : "Ruth", "non-dropping-particle" : "", "parse-names" : false, "suffix" : "" }, { "dropping-particle" : "", "family" : "Beaglehole", "given" : "Robert", "non-dropping-particle" : "", "parse-names" : false, "suffix" : "" } ], "container-title" : "BMJ (Clinical research ed.)", "id" : "ITEM-1", "issued" : { "date-parts" : [ [ "2013" ] ] }, "title" : "New Zealand leads the way in banning smoking in prisons.", "type" : "article-journal", "volume" : "346" }, "uris" : [ "http://www.mendeley.com/documents/?uuid=0a91cf19-9eb4-43f2-ab27-f26acd94e7ce" ] } ], "mendeley" : { "formattedCitation" : "(Bonita and Beaglehole, 2013)", "plainTextFormattedCitation" : "(Bonita and Beaglehole, 2013)", "previouslyFormattedCitation" : "(Bonita and Beaglehole, 2013)" }, "properties" : {  }, "schema" : "https://github.com/citation-style-language/schema/raw/master/csl-citation.json" }</w:instrText>
      </w:r>
      <w:r w:rsidR="00A40785" w:rsidRPr="00D672DF">
        <w:rPr>
          <w:rFonts w:cs="Times New Roman"/>
          <w:szCs w:val="24"/>
        </w:rPr>
        <w:fldChar w:fldCharType="separate"/>
      </w:r>
      <w:r w:rsidR="00A40785" w:rsidRPr="00CF23B1">
        <w:rPr>
          <w:rFonts w:cs="Times New Roman"/>
          <w:noProof/>
          <w:szCs w:val="24"/>
        </w:rPr>
        <w:t>(Bonita and Beaglehole, 2013)</w:t>
      </w:r>
      <w:r w:rsidR="00A40785" w:rsidRPr="00D672DF">
        <w:rPr>
          <w:rFonts w:cs="Times New Roman"/>
          <w:szCs w:val="24"/>
        </w:rPr>
        <w:fldChar w:fldCharType="end"/>
      </w:r>
      <w:r w:rsidR="00A40785">
        <w:rPr>
          <w:rFonts w:cs="Times New Roman"/>
          <w:szCs w:val="24"/>
        </w:rPr>
        <w:t xml:space="preserve">, most states and territories of Australia </w:t>
      </w:r>
      <w:r w:rsidR="00A40785" w:rsidRPr="00D672DF">
        <w:rPr>
          <w:rFonts w:cs="Times New Roman"/>
          <w:szCs w:val="24"/>
        </w:rPr>
        <w:fldChar w:fldCharType="begin" w:fldLock="1"/>
      </w:r>
      <w:r w:rsidR="00454F32">
        <w:rPr>
          <w:rFonts w:cs="Times New Roman"/>
          <w:szCs w:val="24"/>
        </w:rPr>
        <w:instrText>ADDIN CSL_CITATION { "citationItems" : [ { "id" : "ITEM-1", "itemData" : { "DOI" : "10.5694/mja15.00688", "ISSN" : "0025729X", "author" : [ { "dropping-particle" : "", "family" : "Butler", "given" : "T. G.", "non-dropping-particle" : "", "parse-names" : false, "suffix" : "" }, { "dropping-particle" : "", "family" : "Yap", "given" : "Lorraine", "non-dropping-particle" : "", "parse-names" : false, "suffix" : "" } ], "container-title" : "The Medical Journal of Australia", "id" : "ITEM-1", "issue" : "8", "issued" : { "date-parts" : [ [ "2015" ] ] }, "page" : "313", "title" : "Smoking bans in prison: time for a breather?", "type" : "article-journal", "volume" : "203" }, "uris" : [ "http://www.mendeley.com/documents/?uuid=bb81f309-7b11-4976-b7fb-a1a6b56f3710" ] } ], "mendeley" : { "formattedCitation" : "(Butler and Yap, 2015)", "plainTextFormattedCitation" : "(Butler and Yap, 2015)", "previouslyFormattedCitation" : "(Butler and Yap, 2015)" }, "properties" : {  }, "schema" : "https://github.com/citation-style-language/schema/raw/master/csl-citation.json" }</w:instrText>
      </w:r>
      <w:r w:rsidR="00A40785" w:rsidRPr="00D672DF">
        <w:rPr>
          <w:rFonts w:cs="Times New Roman"/>
          <w:szCs w:val="24"/>
        </w:rPr>
        <w:fldChar w:fldCharType="separate"/>
      </w:r>
      <w:r w:rsidR="00A40785" w:rsidRPr="00CF23B1">
        <w:rPr>
          <w:rFonts w:cs="Times New Roman"/>
          <w:noProof/>
          <w:szCs w:val="24"/>
        </w:rPr>
        <w:t>(Butler and Yap, 2015)</w:t>
      </w:r>
      <w:r w:rsidR="00A40785" w:rsidRPr="00D672DF">
        <w:rPr>
          <w:rFonts w:cs="Times New Roman"/>
          <w:szCs w:val="24"/>
        </w:rPr>
        <w:fldChar w:fldCharType="end"/>
      </w:r>
      <w:r w:rsidR="00A40785">
        <w:rPr>
          <w:rFonts w:cs="Times New Roman"/>
          <w:szCs w:val="24"/>
        </w:rPr>
        <w:t>,</w:t>
      </w:r>
      <w:r w:rsidR="00A40785" w:rsidRPr="00D672DF">
        <w:rPr>
          <w:rFonts w:cs="Times New Roman"/>
          <w:szCs w:val="24"/>
        </w:rPr>
        <w:t xml:space="preserve"> </w:t>
      </w:r>
      <w:r w:rsidR="00A40785">
        <w:rPr>
          <w:rFonts w:cs="Times New Roman"/>
          <w:szCs w:val="24"/>
        </w:rPr>
        <w:t xml:space="preserve">several European countries </w:t>
      </w:r>
      <w:r w:rsidR="00A40785">
        <w:rPr>
          <w:rFonts w:cs="Times New Roman"/>
          <w:szCs w:val="24"/>
        </w:rPr>
        <w:fldChar w:fldCharType="begin" w:fldLock="1"/>
      </w:r>
      <w:r w:rsidR="00454F32">
        <w:rPr>
          <w:rFonts w:cs="Times New Roman"/>
          <w:szCs w:val="24"/>
        </w:rPr>
        <w:instrText>ADDIN CSL_CITATION { "citationItems" : [ { "id" : "ITEM-1", "itemData" : { "abstract" : "Some six million men and women are imprisoned in the WHO European Region every year. Most of these prisoners are from poor and vulnerable communities. Prisons are not healthy places. Communicable diseases are frequently transmitted among prisoners, and the rates of HIV, hepatitis and tuberculosis are much higher among them than in the general population. There is also a high prevalence of mental health problems, including substance abuse disorders, and a higher prevalence of noncommunicable diseases. Unhealthy conditions such as overcrowding and poor hygiene are common in many prisons. Prison health is part of public health and prisons are part of our society. One third of prisoners leave prison every year and the interaction between prisons and society is huge. We have to ensure that prisons are not becoming breeding places for communicable and noncommunicable diseases, and we must also seek to use the experience of imprisonment for the benefit of prisoners and society.", "author" : [ { "dropping-particle" : "", "family" : "Baybutt", "given" : "Michelle", "non-dropping-particle" : "", "parse-names" : false, "suffix" : "" }, { "dropping-particle" : "", "family" : "Ritter", "given" : "Catherine", "non-dropping-particle" : "", "parse-names" : false, "suffix" : "" }, { "dropping-particle" : "", "family" : "St\u00f6ver", "given" : "Heino", "non-dropping-particle" : "", "parse-names" : false, "suffix" : "" } ], "container-title" : "Prisons and Health", "id" : "ITEM-1", "issued" : { "date-parts" : [ [ "2014" ] ] }, "note" : "NULL", "number-of-pages" : "207", "publisher-place" : "Geneva, Switzerland", "title" : "Tobacco use in prison settings: a need for policy implementation", "type" : "report" }, "uris" : [ "http://www.mendeley.com/documents/?uuid=07c806f7-f9ac-4a0a-b4b5-f40b28ac49b3" ] }, { "id" : "ITEM-2", "itemData" : { "author" : [ { "dropping-particle" : "", "family" : "Hartwig", "given" : "Christina", "non-dropping-particle" : "", "parse-names" : false, "suffix" : "" }, { "dropping-particle" : "", "family" : "St\u00f6ver", "given" : "Heino", "non-dropping-particle" : "", "parse-names" : false, "suffix" : "" }, { "dropping-particle" : "", "family" : "Weilandt", "given" : "Caren", "non-dropping-particle" : "", "parse-names" : false, "suffix" : "" } ], "container-title" : "Directorate - General for Health and Consumers", "id" : "ITEM-2", "issue" : "April", "issued" : { "date-parts" : [ [ "2008" ] ] }, "title" : "Report on tobacco smoking in prison", "type" : "report" }, "uris" : [ "http://www.mendeley.com/documents/?uuid=086929ab-b173-428b-b02a-84d2085a2549" ] } ], "mendeley" : { "formattedCitation" : "(Baybutt et al., 2014; Hartwig et al., 2008)", "plainTextFormattedCitation" : "(Baybutt et al., 2014; Hartwig et al., 2008)", "previouslyFormattedCitation" : "(Baybutt et al., 2014; Hartwig et al., 2008)" }, "properties" : {  }, "schema" : "https://github.com/citation-style-language/schema/raw/master/csl-citation.json" }</w:instrText>
      </w:r>
      <w:r w:rsidR="00A40785">
        <w:rPr>
          <w:rFonts w:cs="Times New Roman"/>
          <w:szCs w:val="24"/>
        </w:rPr>
        <w:fldChar w:fldCharType="separate"/>
      </w:r>
      <w:r w:rsidR="00A40785" w:rsidRPr="00031F6B">
        <w:rPr>
          <w:rFonts w:cs="Times New Roman"/>
          <w:noProof/>
          <w:szCs w:val="24"/>
        </w:rPr>
        <w:t>(Baybutt et al., 2014; Hartwig et al., 2008)</w:t>
      </w:r>
      <w:r w:rsidR="00A40785">
        <w:rPr>
          <w:rFonts w:cs="Times New Roman"/>
          <w:szCs w:val="24"/>
        </w:rPr>
        <w:fldChar w:fldCharType="end"/>
      </w:r>
      <w:r w:rsidR="00A40785">
        <w:rPr>
          <w:rFonts w:cs="Times New Roman"/>
          <w:szCs w:val="24"/>
        </w:rPr>
        <w:t xml:space="preserve">, Canada </w:t>
      </w:r>
      <w:r w:rsidR="00A40785" w:rsidRPr="00D672DF">
        <w:rPr>
          <w:rFonts w:cs="Times New Roman"/>
          <w:szCs w:val="24"/>
        </w:rPr>
        <w:fldChar w:fldCharType="begin" w:fldLock="1"/>
      </w:r>
      <w:r w:rsidR="00454F32">
        <w:rPr>
          <w:rFonts w:cs="Times New Roman"/>
          <w:szCs w:val="24"/>
        </w:rPr>
        <w:instrText>ADDIN CSL_CITATION { "citationItems" : [ { "id" : "ITEM-1", "itemData" : { "DOI" : "10.1503/cmaj.109-4486", "ISSN" : "0820-3946", "author" : [ { "dropping-particle" : "", "family" : "Collier", "given" : "R.", "non-dropping-particle" : "", "parse-names" : false, "suffix" : "" } ], "container-title" : "Canadian Medical Association Journal", "id" : "ITEM-1", "issue" : "10", "issued" : { "date-parts" : [ [ "2013" ] ] }, "note" : "NULL", "page" : "E474", "title" : "Prison smoking bans: clearing the air", "type" : "article-journal", "volume" : "185" }, "uris" : [ "http://www.mendeley.com/documents/?uuid=472e8e0b-26e6-4ebe-9875-ea95662ebf1b" ] } ], "mendeley" : { "formattedCitation" : "(Collier, 2013)", "plainTextFormattedCitation" : "(Collier, 2013)", "previouslyFormattedCitation" : "(Collier, 2013)" }, "properties" : {  }, "schema" : "https://github.com/citation-style-language/schema/raw/master/csl-citation.json" }</w:instrText>
      </w:r>
      <w:r w:rsidR="00A40785" w:rsidRPr="00D672DF">
        <w:rPr>
          <w:rFonts w:cs="Times New Roman"/>
          <w:szCs w:val="24"/>
        </w:rPr>
        <w:fldChar w:fldCharType="separate"/>
      </w:r>
      <w:r w:rsidR="00A40785" w:rsidRPr="00CF23B1">
        <w:rPr>
          <w:rFonts w:cs="Times New Roman"/>
          <w:noProof/>
          <w:szCs w:val="24"/>
        </w:rPr>
        <w:t>(Collier, 2013)</w:t>
      </w:r>
      <w:r w:rsidR="00A40785" w:rsidRPr="00D672DF">
        <w:rPr>
          <w:rFonts w:cs="Times New Roman"/>
          <w:szCs w:val="24"/>
        </w:rPr>
        <w:fldChar w:fldCharType="end"/>
      </w:r>
      <w:r w:rsidR="00A40785">
        <w:rPr>
          <w:rFonts w:cs="Times New Roman"/>
          <w:szCs w:val="24"/>
        </w:rPr>
        <w:t>, and most states of the US</w:t>
      </w:r>
      <w:r w:rsidR="00A40785" w:rsidRPr="00D672DF">
        <w:rPr>
          <w:rFonts w:cs="Times New Roman"/>
          <w:szCs w:val="24"/>
        </w:rPr>
        <w:t xml:space="preserve"> </w:t>
      </w:r>
      <w:r w:rsidR="00A40785" w:rsidRPr="00D672DF">
        <w:rPr>
          <w:rFonts w:cs="Times New Roman"/>
          <w:szCs w:val="24"/>
        </w:rPr>
        <w:fldChar w:fldCharType="begin" w:fldLock="1"/>
      </w:r>
      <w:r w:rsidR="00454F32">
        <w:rPr>
          <w:rFonts w:cs="Times New Roman"/>
          <w:szCs w:val="24"/>
        </w:rPr>
        <w:instrText>ADDIN CSL_CITATION { "citationItems" : [ { "id" : "ITEM-1", "itemData" : { "DOI" : "10.1093/ntr/ntu225", "ISBN" : "7704885049", "ISSN" : "1462-2203", "PMID" : "25475088", "author" : [ { "dropping-particle" : "", "family" : "Kennedy", "given" : "S. M.", "non-dropping-particle" : "", "parse-names" : false, "suffix" : "" }, { "dropping-particle" : "", "family" : "Davis", "given" : "S. P.", "non-dropping-particle" : "", "parse-names" : false, "suffix" : "" }, { "dropping-particle" : "", "family" : "Thorne", "given" : "Stacy L", "non-dropping-particle" : "", "parse-names" : false, "suffix" : "" } ], "container-title" : "Nicotine &amp; Tobacco Research", "id" : "ITEM-1", "issued" : { "date-parts" : [ [ "2015" ] ] }, "page" : "629-635", "title" : "Smoke-Free Policies in U.S. Prisons and Jails : A Review of the Literature", "type" : "article-journal" }, "uris" : [ "http://www.mendeley.com/documents/?uuid=20558d9c-67e5-4602-8adf-167e11c52b15" ] } ], "mendeley" : { "formattedCitation" : "(Kennedy et al., 2015)", "plainTextFormattedCitation" : "(Kennedy et al., 2015)", "previouslyFormattedCitation" : "(Kennedy et al., 2015)" }, "properties" : {  }, "schema" : "https://github.com/citation-style-language/schema/raw/master/csl-citation.json" }</w:instrText>
      </w:r>
      <w:r w:rsidR="00A40785" w:rsidRPr="00D672DF">
        <w:rPr>
          <w:rFonts w:cs="Times New Roman"/>
          <w:szCs w:val="24"/>
        </w:rPr>
        <w:fldChar w:fldCharType="separate"/>
      </w:r>
      <w:r w:rsidR="00A40785" w:rsidRPr="00CF23B1">
        <w:rPr>
          <w:rFonts w:cs="Times New Roman"/>
          <w:noProof/>
          <w:szCs w:val="24"/>
        </w:rPr>
        <w:t>(Kennedy et al., 2015)</w:t>
      </w:r>
      <w:r w:rsidR="00A40785" w:rsidRPr="00D672DF">
        <w:rPr>
          <w:rFonts w:cs="Times New Roman"/>
          <w:szCs w:val="24"/>
        </w:rPr>
        <w:fldChar w:fldCharType="end"/>
      </w:r>
      <w:r w:rsidR="00A40785">
        <w:rPr>
          <w:rFonts w:cs="Times New Roman"/>
          <w:szCs w:val="24"/>
        </w:rPr>
        <w:t xml:space="preserve">, and </w:t>
      </w:r>
      <w:r w:rsidR="00A40785">
        <w:rPr>
          <w:rFonts w:cs="Times New Roman"/>
          <w:szCs w:val="24"/>
        </w:rPr>
        <w:lastRenderedPageBreak/>
        <w:t>smoke-free policies are cu</w:t>
      </w:r>
      <w:r w:rsidR="000B7554">
        <w:rPr>
          <w:rFonts w:cs="Times New Roman"/>
          <w:szCs w:val="24"/>
        </w:rPr>
        <w:t>rrently being introduced across</w:t>
      </w:r>
      <w:r w:rsidR="00A40785">
        <w:rPr>
          <w:rFonts w:cs="Times New Roman"/>
          <w:szCs w:val="24"/>
        </w:rPr>
        <w:t xml:space="preserve"> prisons</w:t>
      </w:r>
      <w:r w:rsidR="000B7554">
        <w:rPr>
          <w:rFonts w:cs="Times New Roman"/>
          <w:szCs w:val="24"/>
        </w:rPr>
        <w:t xml:space="preserve"> in England and Wales</w:t>
      </w:r>
      <w:r w:rsidR="00A40785">
        <w:rPr>
          <w:rFonts w:cs="Times New Roman"/>
          <w:szCs w:val="24"/>
        </w:rPr>
        <w:t xml:space="preserve"> </w:t>
      </w:r>
      <w:r w:rsidR="00A40785">
        <w:rPr>
          <w:rFonts w:cs="Times New Roman"/>
          <w:szCs w:val="24"/>
        </w:rPr>
        <w:fldChar w:fldCharType="begin" w:fldLock="1"/>
      </w:r>
      <w:r w:rsidR="00454F32">
        <w:rPr>
          <w:rFonts w:cs="Times New Roman"/>
          <w:szCs w:val="24"/>
        </w:rPr>
        <w:instrText>ADDIN CSL_CITATION { "citationItems" : [ { "id" : "ITEM-1", "itemData" : { "DOI" : "10.1093/heapro/dax031", "ISSN" : "0957-4824", "author" : [ { "dropping-particle" : "", "family" : "Woodall", "given" : "James", "non-dropping-particle" : "", "parse-names" : false, "suffix" : "" }, { "dropping-particle" : "", "family" : "Tattersfield", "given" : "Allison", "non-dropping-particle" : "", "parse-names" : false, "suffix" : "" } ], "container-title" : "Health Promotion International", "id" : "ITEM-1", "issue" : "October", "issued" : { "date-parts" : [ [ "2017" ] ] }, "page" : "1-8", "title" : "Perspectives on implementing smoke-free prison policies in England and Wales", "type" : "article-journal" }, "uris" : [ "http://www.mendeley.com/documents/?uuid=6dea0d94-2cbe-4555-bfe0-02ba7efd04d4" ] } ], "mendeley" : { "formattedCitation" : "(Woodall and Tattersfield, 2017)", "plainTextFormattedCitation" : "(Woodall and Tattersfield, 2017)", "previouslyFormattedCitation" : "(Woodall and Tattersfield, 2017)" }, "properties" : {  }, "schema" : "https://github.com/citation-style-language/schema/raw/master/csl-citation.json" }</w:instrText>
      </w:r>
      <w:r w:rsidR="00A40785">
        <w:rPr>
          <w:rFonts w:cs="Times New Roman"/>
          <w:szCs w:val="24"/>
        </w:rPr>
        <w:fldChar w:fldCharType="separate"/>
      </w:r>
      <w:r w:rsidR="00A40785" w:rsidRPr="00031F6B">
        <w:rPr>
          <w:rFonts w:cs="Times New Roman"/>
          <w:noProof/>
          <w:szCs w:val="24"/>
        </w:rPr>
        <w:t>(Woodall and Tattersfield, 2017)</w:t>
      </w:r>
      <w:r w:rsidR="00A40785">
        <w:rPr>
          <w:rFonts w:cs="Times New Roman"/>
          <w:szCs w:val="24"/>
        </w:rPr>
        <w:fldChar w:fldCharType="end"/>
      </w:r>
      <w:r w:rsidR="00A40785">
        <w:rPr>
          <w:rFonts w:cs="Times New Roman"/>
          <w:szCs w:val="24"/>
        </w:rPr>
        <w:t>.</w:t>
      </w:r>
      <w:r w:rsidR="00A40785" w:rsidRPr="00D672DF">
        <w:rPr>
          <w:rFonts w:cs="Times New Roman"/>
          <w:szCs w:val="24"/>
        </w:rPr>
        <w:t xml:space="preserve"> </w:t>
      </w:r>
      <w:r w:rsidRPr="00D672DF">
        <w:rPr>
          <w:rFonts w:cs="Times New Roman"/>
          <w:szCs w:val="24"/>
        </w:rPr>
        <w:t xml:space="preserve"> There is evidence for the health benefi</w:t>
      </w:r>
      <w:r w:rsidR="00CF23B1">
        <w:rPr>
          <w:rFonts w:cs="Times New Roman"/>
          <w:szCs w:val="24"/>
        </w:rPr>
        <w:t>ts of correctional smoking bans</w:t>
      </w:r>
      <w:r w:rsidRPr="00D672DF">
        <w:rPr>
          <w:rFonts w:cs="Times New Roman"/>
          <w:szCs w:val="24"/>
        </w:rPr>
        <w:t xml:space="preserve"> </w:t>
      </w:r>
      <w:r w:rsidRPr="00D672DF">
        <w:rPr>
          <w:rFonts w:cs="Times New Roman"/>
          <w:szCs w:val="24"/>
        </w:rPr>
        <w:fldChar w:fldCharType="begin" w:fldLock="1"/>
      </w:r>
      <w:r w:rsidR="00454F32">
        <w:rPr>
          <w:rFonts w:cs="Times New Roman"/>
          <w:szCs w:val="24"/>
        </w:rPr>
        <w:instrText>ADDIN CSL_CITATION { "citationItems" : [ { "id" : "ITEM-1", "itemData" : { "DOI" : "10.1176/appi.ps.201400429", "ISBN" : "1075-2730", "ISSN" : "1075-2730", "PMID" : "25975892", "abstract" : "Objective: Negative health consequences of smoking have prompted many correctional facilities to become tobacco free, including the New Jersey Department of Corrections, and this study examined the results of implementing tobaccofree policies. Methods: Mortality rates in the total population of inmates and in a subgroup with identified special mental health needs or mental illnesses (referred to in this article as persons with special needs) were measured from January 2005 through June 2014, a period during which tobacco use was significantly reduced and then eliminated. Results: The total mortality rate of all causes of death combined was three times higher for persons with special needs in 2005 compared with those without special needs. The total annual mortality rate decreased by 13%, from 232 to 203 per 100,000 population between 2005 and 2013. The mortality rate for persons identified as having special needs decreased by 48%, from an average of 676 per 100,000 population over the eight-year period before the ban to 353 per 100,000 in the 18 months after the ban. Reduced mortality among persons with special needs between 2005 and 2014 in half-year increments was correlated with the reduction and elimination of tobacco products (median bootstrapped Pearson r=.60, 95% confidence interval [CI] =.21 to .86). In strong contrast, however, the bootstrapped correlation between the mortality rate of persons not identified as having special needs and tobacco sales over the same period was not significant (median Pearson r=\u2013.13, CI=\u2013.50 to .28). No other major medical intervention occurred during these years.", "author" : [ { "dropping-particle" : "", "family" : "Dickert", "given" : "Jeff", "non-dropping-particle" : "", "parse-names" : false, "suffix" : "" }, { "dropping-particle" : "", "family" : "Williams", "given" : "Jill M.", "non-dropping-particle" : "", "parse-names" : false, "suffix" : "" }, { "dropping-particle" : "", "family" : "Reeves", "given" : "Rusty", "non-dropping-particle" : "", "parse-names" : false, "suffix" : "" }, { "dropping-particle" : "", "family" : "Gara", "given" : "Michael", "non-dropping-particle" : "", "parse-names" : false, "suffix" : "" }, { "dropping-particle" : "", "family" : "DeBilio", "given" : "Lisa", "non-dropping-particle" : "", "parse-names" : false, "suffix" : "" } ], "container-title" : "Psychiatric Services", "id" : "ITEM-1", "issued" : { "date-parts" : [ [ "2015" ] ] }, "page" : "1-5", "title" : "Decreased Mortality Rates of Inmates With Mental Illness After a Tobacco-Free Prison Policy", "type" : "article-journal" }, "uris" : [ "http://www.mendeley.com/documents/?uuid=ce6c0c13-14ad-4f26-ba34-8496a11ab4cd" ] }, { "id" : "ITEM-2", "itemData" : { "DOI" : "10.1353/hpu.2015.0014", "ISSN" : "1548-6869", "PMID" : "25702731", "abstract" : "Background. Tobacco use among prisoners is much higher than among the general population. Little is known about changes in smoking-related symptoms during periods of incarceration. The objective of this study is to evaluate changes in smoking-related symptoms during incarceration. Methods. We recruited 262 inmates from a tobacco-free prison. At baseline, participants were asked about smoking-related symptoms prior to incarceration and then asked about recent symptoms. Results. All symptom scores on the American Thoracic Society Questionnaire (ATSQ) improved during incarceration. Higher ATSQ scores were associated with asthma, depressive symptoms, stress, higher addiction and more pack years of smoking. Greater improvement in symptoms was not associated with smoking status after release. Conclusion. Forced tobacco abstinence leads to significant improvements in smoking-related symptoms. However, improvements in symptoms are not associated with smoking behavior changes. Addressing changes in symptoms during incarceration will require further evaluation in smoking cessation interventions for incarcerated populations.", "author" : [ { "dropping-particle" : "", "family" : "Clarke", "given" : "J. G.", "non-dropping-particle" : "", "parse-names" : false, "suffix" : "" }, { "dropping-particle" : "", "family" : "Martin", "given" : "Stephen A", "non-dropping-particle" : "", "parse-names" : false, "suffix" : "" }, { "dropping-particle" : "", "family" : "Martin", "given" : "Rosemarie A", "non-dropping-particle" : "", "parse-names" : false, "suffix" : "" }, { "dropping-particle" : "", "family" : "Stein", "given" : "L A R", "non-dropping-particle" : "", "parse-names" : false, "suffix" : "" }, { "dropping-particle" : "", "family" : "Berg", "given" : "Jacob J", "non-dropping-particle" : "van den", "parse-names" : false, "suffix" : "" }, { "dropping-particle" : "", "family" : "Parker", "given" : "Donna R", "non-dropping-particle" : "", "parse-names" : false, "suffix" : "" }, { "dropping-particle" : "", "family" : "McGovern", "given" : "Arthur R", "non-dropping-particle" : "", "parse-names" : false, "suffix" : "" }, { "dropping-particle" : "", "family" : "Roberts", "given" : "Mary B", "non-dropping-particle" : "", "parse-names" : false, "suffix" : "" }, { "dropping-particle" : "", "family" : "Bock", "given" : "Beth C", "non-dropping-particle" : "", "parse-names" : false, "suffix" : "" } ], "container-title" : "Journal of Health Care for the Poor and Underserved", "id" : "ITEM-2", "issue" : "1", "issued" : { "date-parts" : [ [ "2015" ] ] }, "page" : "106-18", "title" : "Changes in Smoking-Related Symptoms during Enforced Abstinence of Incarceration.", "type" : "article-journal", "volume" : "26" }, "uris" : [ "http://www.mendeley.com/documents/?uuid=e9e1ed2c-2c9f-4b9b-826e-3322dafe744e" ] } ], "mendeley" : { "formattedCitation" : "(Clarke et al., 2015; Dickert et al., 2015)", "plainTextFormattedCitation" : "(Clarke et al., 2015; Dickert et al., 2015)", "previouslyFormattedCitation" : "(Clarke et al., 2015; Dickert et al., 2015)" }, "properties" : {  }, "schema" : "https://github.com/citation-style-language/schema/raw/master/csl-citation.json" }</w:instrText>
      </w:r>
      <w:r w:rsidRPr="00D672DF">
        <w:rPr>
          <w:rFonts w:cs="Times New Roman"/>
          <w:szCs w:val="24"/>
        </w:rPr>
        <w:fldChar w:fldCharType="separate"/>
      </w:r>
      <w:r w:rsidR="00CF23B1" w:rsidRPr="00CF23B1">
        <w:rPr>
          <w:rFonts w:cs="Times New Roman"/>
          <w:noProof/>
          <w:szCs w:val="24"/>
        </w:rPr>
        <w:t>(Clarke et al., 2015; Dickert et al., 2015)</w:t>
      </w:r>
      <w:r w:rsidRPr="00D672DF">
        <w:rPr>
          <w:rFonts w:cs="Times New Roman"/>
          <w:szCs w:val="24"/>
        </w:rPr>
        <w:fldChar w:fldCharType="end"/>
      </w:r>
      <w:r w:rsidR="00CF23B1">
        <w:rPr>
          <w:rFonts w:cs="Times New Roman"/>
          <w:szCs w:val="24"/>
        </w:rPr>
        <w:t>,</w:t>
      </w:r>
      <w:r w:rsidRPr="00D672DF">
        <w:rPr>
          <w:rFonts w:cs="Times New Roman"/>
          <w:szCs w:val="24"/>
        </w:rPr>
        <w:t xml:space="preserve"> with one study reporting a 9% decrease in smoking-related deaths in US prisons th</w:t>
      </w:r>
      <w:r w:rsidR="0005741A">
        <w:rPr>
          <w:rFonts w:cs="Times New Roman"/>
          <w:szCs w:val="24"/>
        </w:rPr>
        <w:t>at had implemented tobacco bans</w:t>
      </w:r>
      <w:r w:rsidRPr="00D672DF">
        <w:rPr>
          <w:rFonts w:cs="Times New Roman"/>
          <w:szCs w:val="24"/>
        </w:rPr>
        <w:t xml:space="preserve"> </w:t>
      </w:r>
      <w:r w:rsidRPr="00D672DF">
        <w:rPr>
          <w:rFonts w:cs="Times New Roman"/>
          <w:szCs w:val="24"/>
        </w:rPr>
        <w:fldChar w:fldCharType="begin" w:fldLock="1"/>
      </w:r>
      <w:r w:rsidR="00454F32">
        <w:rPr>
          <w:rFonts w:cs="Times New Roman"/>
          <w:szCs w:val="24"/>
        </w:rPr>
        <w:instrText>ADDIN CSL_CITATION { "citationItems" : [ { "id" : "ITEM-1", "itemData" : { "DOI" : "10.1136/bmj.g4542", "ISSN" : "1756-1833", "PMID" : "25097186", "abstract" : "OBJECTIVE: To determine the mortality attributable to smoking and years of potential life lost from smoking among people in prison and whether bans on smoking in prison are associated with reductions in smoking related deaths. DESIGN: Analysis of cross sectional survey data with the smoking attributable mortality, morbidity, and economic costs system; population based time series analysis. SETTING: All state prisons in the United States. MAIN OUTCOME MEASURES: Prevalence of smoking from cross sectional survey of inmates in state correctional facilities. Data on state prison tobacco policies from web based searches of state policies and legislation. Deaths and causes of death in US state prisons from the deaths in custody reporting program of the Bureau of Justice Statistics for 2001-11. Smoking attributable mortality and years of potential life lost was assessed from the smoking attributable mortality, morbidity, and economic costs system of the Centers for Disease Control and Prevention. Multivariate Poisson models quantified the association between bans and smoking related cancer, cardiovascular and pulmonary deaths. RESULTS: The most common causes of deaths related to smoking among people in prison were lung cancer, ischemic heart disease, other heart disease, cerebrovascular disease, and chronic airways obstruction. The age adjusted smoking attributable mortality and years of potential life lost rates were 360 and 5149 per 100,000, respectively; these figures are higher than rates in the general US population (248 and 3501, respectively). The number of states with any smoking ban increased from 25 in 2001 to 48 by 2011. In prisons the mortality rate from smoking related causes was lower during years with a ban than during years without a ban (110.4/100,000 v 128.9/100,000). Prisons that implemented smoking bans had a 9% reduction (adjusted incidence rate ratio 0.91, 95% confidence interval 0.88 to 0.95) in smoking related deaths. Bans in place for longer than nine years were associated with reductions in cancer mortality (adjusted incidence rate ratio 0.81, 95% confidence interval 0.74 to 0.90). CONCLUSIONS: Smoking contributes to substantial mortality in prison, and prison tobacco control policies are associated with reduced mortality. These findings suggest that smoking bans have health benefits for people in prison, despite the limits they impose on individual autonomy and the risks of relapse after release.", "author" : [ { "dropping-particle" : "", "family" : "Binswanger", "given" : "Ingrid A.", "non-dropping-particle" : "", "parse-names" : false, "suffix" : "" }, { "dropping-particle" : "", "family" : "Carson", "given" : "E Ann", "non-dropping-particle" : "", "parse-names" : false, "suffix" : "" }, { "dropping-particle" : "", "family" : "Krueger", "given" : "Patrick M", "non-dropping-particle" : "", "parse-names" : false, "suffix" : "" }, { "dropping-particle" : "", "family" : "Mueller", "given" : "Shane R", "non-dropping-particle" : "", "parse-names" : false, "suffix" : "" }, { "dropping-particle" : "", "family" : "Steiner", "given" : "John F", "non-dropping-particle" : "", "parse-names" : false, "suffix" : "" }, { "dropping-particle" : "", "family" : "Sabol", "given" : "William J", "non-dropping-particle" : "", "parse-names" : false, "suffix" : "" } ], "container-title" : "BMJ (Clinical research ed.)", "id" : "ITEM-1", "issued" : { "date-parts" : [ [ "2014" ] ] }, "note" : "- most common causes of death related to smoking\n\n\n-paper finding: Smoking contributes to substantial excess mortality in prisons.\n\n\n- age-adjusted smoking attributable mortality and years of potential life lost rates higher than rates in general US population.\n\n\n-In prisons the mortality rate from smoking related causes was lower during years with a ban than during years without a ban (110.4/100 000 v 128.9/100 000). \n\n\n- Prisons that implemented smoking bans had 9% reduction in smoking related deaths\n\n\n- Bans in place for longer than 9 years associated with reductons in cancer mortality\n\n\n- therefore smoking bans have health benefits for people in prison, despite the limits they impose on individual autonomy and the risks of relapse after release.\n\n\n- intro\n- secondhand smoke, danger of exposure to smoke\n\n\n- important- calls for future research into cessation after release", "page" : "1-12", "title" : "Prison tobacco control policies and deaths from smoking in United States prisons: population based retrospective analysis.", "type" : "article-journal", "volume" : "349" }, "uris" : [ "http://www.mendeley.com/documents/?uuid=9212445f-ec2f-4df3-9d83-f909fc06477f" ] } ], "mendeley" : { "formattedCitation" : "(Binswanger et al., 2014)", "plainTextFormattedCitation" : "(Binswanger et al., 2014)", "previouslyFormattedCitation" : "(Binswanger et al., 2014)" }, "properties" : {  }, "schema" : "https://github.com/citation-style-language/schema/raw/master/csl-citation.json" }</w:instrText>
      </w:r>
      <w:r w:rsidRPr="00D672DF">
        <w:rPr>
          <w:rFonts w:cs="Times New Roman"/>
          <w:szCs w:val="24"/>
        </w:rPr>
        <w:fldChar w:fldCharType="separate"/>
      </w:r>
      <w:r w:rsidR="00CF23B1" w:rsidRPr="00CF23B1">
        <w:rPr>
          <w:rFonts w:cs="Times New Roman"/>
          <w:noProof/>
          <w:szCs w:val="24"/>
        </w:rPr>
        <w:t>(Binswanger et al., 2014)</w:t>
      </w:r>
      <w:r w:rsidRPr="00D672DF">
        <w:rPr>
          <w:rFonts w:cs="Times New Roman"/>
          <w:szCs w:val="24"/>
        </w:rPr>
        <w:fldChar w:fldCharType="end"/>
      </w:r>
      <w:r w:rsidR="0005741A">
        <w:rPr>
          <w:rFonts w:cs="Times New Roman"/>
          <w:szCs w:val="24"/>
        </w:rPr>
        <w:t>.</w:t>
      </w:r>
      <w:r w:rsidRPr="00D672DF">
        <w:rPr>
          <w:rFonts w:cs="Times New Roman"/>
          <w:szCs w:val="24"/>
        </w:rPr>
        <w:t xml:space="preserve"> However, studies</w:t>
      </w:r>
      <w:r w:rsidR="00384807">
        <w:rPr>
          <w:rFonts w:cs="Times New Roman"/>
          <w:szCs w:val="24"/>
        </w:rPr>
        <w:t xml:space="preserve"> conducted in the US</w:t>
      </w:r>
      <w:r w:rsidRPr="00D672DF">
        <w:rPr>
          <w:rFonts w:cs="Times New Roman"/>
          <w:szCs w:val="24"/>
        </w:rPr>
        <w:t xml:space="preserve"> </w:t>
      </w:r>
      <w:r w:rsidRPr="00D672DF">
        <w:rPr>
          <w:rFonts w:cs="Times New Roman"/>
          <w:szCs w:val="24"/>
        </w:rPr>
        <w:fldChar w:fldCharType="begin" w:fldLock="1"/>
      </w:r>
      <w:r w:rsidR="00454F32">
        <w:rPr>
          <w:rFonts w:cs="Times New Roman"/>
          <w:szCs w:val="24"/>
        </w:rPr>
        <w:instrText>ADDIN CSL_CITATION { "citationItems" : [ { "id" : "ITEM-1", "itemData" : { "DOI" : "10.1001/jamainternmed.2013.197", "ISSN" : "2168-6114", "PMID" : "23567902", "abstract" : "IMPORTANCE: Millions of Americans are forced to quit smoking as they enter tobacco-free prisons and jails, but most return to smoking within days of release. Interventions are needed to sustain tobacco abstinence after release from incarceration. OBJECTIVE: To evaluate the extent to which the WISE intervention (Working Inside for Smoking Elimination), based on motivational interviewing (MI) and cognitive behavioral therapy (CBT), decreases relapse to smoking after release from a smoke-free prison. DESIGN: Participants were recruited approximately 8 weeks prior to their release from a smoke-free prison and randomized to 6 weekly sessions of either education videos (control) or the WISE intervention. SETTING: A tobacco-free prison in the United States. PARTICIPANTS: A total of 262 inmates (35% female). MAIN OUTCOME MEASURE: Continued smoking abstinence was defined as 7-day point-prevalence abstinence validated by urine cotinine measurement. RESULTS: At the 3-week follow-up, 25% of participants in the WISE intervention (31 of 122) and 7% of the control participants (9 of 125) continued to be tobacco abstinent (odds ratio [OR], 4.4; 95% CI, 2.0-9.7). In addition to the intervention, Hispanic ethnicity, a plan to remain abstinent, and being incarcerated for more than 6 months were all associated with increased likelihood of remaining abstinent. In the logistic regression analysis, participants randomized to the WISE intervention were 6.6 times more likely to remain tobacco abstinent at the 3-week follow up than those randomized to the control condition (95% CI, 2.5-17.0). Nonsmokers at the 3-week follow-up had an additional follow-up 3 months after release, and overall 12% of the participants in the WISE intervention (14 of 122) and 2% of the control participants (3 of 125) were tobacco free at 3 months, as confirmed by urine cotinine measurement (OR, 5.3; 95% CI, 1.4-23.8). CONCLUSIONS AND RELEVANCE: Forced tobacco abstinence alone during incarceration has little impact on postrelease smoking status. A behavioral intervention provided prior to release greatly improves cotinine-confirmed smoking cessation in the community. TRIAL REGISTRATION: clinicaltrials.gov Identifier: NCT01122589.", "author" : [ { "dropping-particle" : "", "family" : "Clarke", "given" : "J. G.", "non-dropping-particle" : "", "parse-names" : false, "suffix" : "" }, { "dropping-particle" : "", "family" : "Stein", "given" : "L. A. R", "non-dropping-particle" : "", "parse-names" : false, "suffix" : "" }, { "dropping-particle" : "", "family" : "Martin", "given" : "Rosemarie A", "non-dropping-particle" : "", "parse-names" : false, "suffix" : "" }, { "dropping-particle" : "", "family" : "Martin", "given" : "Stephen A", "non-dropping-particle" : "", "parse-names" : false, "suffix" : "" }, { "dropping-particle" : "", "family" : "Parker", "given" : "Donna", "non-dropping-particle" : "", "parse-names" : false, "suffix" : "" }, { "dropping-particle" : "", "family" : "Lopes", "given" : "Cheryl E", "non-dropping-particle" : "", "parse-names" : false, "suffix" : "" }, { "dropping-particle" : "", "family" : "McGovern", "given" : "Arthur R", "non-dropping-particle" : "", "parse-names" : false, "suffix" : "" }, { "dropping-particle" : "", "family" : "Simon", "given" : "Rachel", "non-dropping-particle" : "", "parse-names" : false, "suffix" : "" }, { "dropping-particle" : "", "family" : "Roberts", "given" : "Mary", "non-dropping-particle" : "", "parse-names" : false, "suffix" : "" }, { "dropping-particle" : "", "family" : "Friedman", "given" : "Peter", "non-dropping-particle" : "", "parse-names" : false, "suffix" : "" }, { "dropping-particle" : "", "family" : "Bock", "given" : "Beth", "non-dropping-particle" : "", "parse-names" : false, "suffix" : "" } ], "container-title" : "JAMA internal medicine", "id" : "ITEM-1", "issue" : "9", "issued" : { "date-parts" : [ [ "2013" ] ] }, "note" : "- urine cotinine measurement\n- approx 60% of prisons in US have smoking bans\n- minorities etc underrepresented in prison\n\n\n- success of smoking relapse presevention interventions is limited\n- challenges of abstinence after release\n\n\n- randomisation procedures\n\n\n- WISE programme explained\n\n\n- tests used to measure stress, nicotene dependence etc\n\n\n- stats: chi-squared and t-tests\n\n\n- unique setting\n\n\n- no evidence for pharmacotherapy success after prolonged tobacco abstinence\n\n\n- contraband tobacco exists but prisoners don't use it due to high costs and consequences\n\n\n- why this is important\n\n\n- longer post-release follow-up is important", "page" : "789-94", "title" : "Forced smoking abstinence: not enough for smoking cessation.", "type" : "article-journal", "volume" : "173" }, "uris" : [ "http://www.mendeley.com/documents/?uuid=d20c6752-879c-4daf-8aa8-8e9d84a52966" ] }, { "id" : "ITEM-2", "itemData" : { "DOI" : "10.1017/jsc.2016.3", "ISSN" : "1834-2612", "abstract" : "Introduction: Tobacco use is common among people who have been in prison. The relationship between social stressors, risky health behaviours, and smoking cessation has not been studied in people recently released from prison. Studying this relationship could yield information that guides strategic and cost-effective tobacco cessation interventions for an under-resourced population.", "author" : [ { "dropping-particle" : "", "family" : "Frank", "given" : "Michael R", "non-dropping-particle" : "", "parse-names" : false, "suffix" : "" }, { "dropping-particle" : "", "family" : "Blumhagen", "given" : "Rachel", "non-dropping-particle" : "", "parse-names" : false, "suffix" : "" }, { "dropping-particle" : "", "family" : "Weitzenkamp", "given" : "David", "non-dropping-particle" : "", "parse-names" : false, "suffix" : "" }, { "dropping-particle" : "", "family" : "Mueller", "given" : "Shane R", "non-dropping-particle" : "", "parse-names" : false, "suffix" : "" }, { "dropping-particle" : "", "family" : "Beaty", "given" : "Brenda", "non-dropping-particle" : "", "parse-names" : false, "suffix" : "" }, { "dropping-particle" : "", "family" : "Min", "given" : "Sung-joon", "non-dropping-particle" : "", "parse-names" : false, "suffix" : "" }, { "dropping-particle" : "", "family" : "Binswanger", "given" : "Ingrid A.", "non-dropping-particle" : "", "parse-names" : false, "suffix" : "" } ], "container-title" : "Journal of Smoking Cessation", "id" : "ITEM-2", "issued" : { "date-parts" : [ [ "2016", "3", "16" ] ] }, "note" : "NULL", "page" : "1-10", "title" : "Tobacco Use Among People Who Have Been in Prison: Relapse and Factors Associated with Trying to Quit", "type" : "article-journal" }, "uris" : [ "http://www.mendeley.com/documents/?uuid=2968250d-ce39-4e89-9e15-49419a4de67f" ] }, { "id" : "ITEM-3", "itemData" : { "DOI" : "10.1177/1078345809333388", "ISSN" : "1940-5200", "PMID" : "19477804", "abstract" : "Approximately 70% of incarcerated people smoke tobacco, and an estimated 12% of all smokers in the United States leave correctional facilities annually. Many facilities prohibit smoking, but no published study has measured the relapse to tobacco after release. In a study of 200 people with chronic health conditions reentering the community from jail, 165 (83%) were cigarette smokers. Of these, 129 were interviewed at 1 and/or 6 months after release. Self-reported sustained abstinence rates were 37.3% at the end of the first day, 17.7% for the first week, 13.7% for 1 month, and 3.1% for 6 months. These abstinence rates are lower than those reported after military basic training and medical hospitalization but similar to rates after inpatient psychiatric and addiction programs. More efforts and resources are needed to determine successful tobacco cessation interventions during incarceration and after release.", "author" : [ { "dropping-particle" : "", "family" : "Lincoln", "given" : "Thomas", "non-dropping-particle" : "", "parse-names" : false, "suffix" : "" }, { "dropping-particle" : "", "family" : "Tuthill", "given" : "Robert W.", "non-dropping-particle" : "", "parse-names" : false, "suffix" : "" }, { "dropping-particle" : "", "family" : "Roberts", "given" : "Cheryl A.", "non-dropping-particle" : "", "parse-names" : false, "suffix" : "" }, { "dropping-particle" : "", "family" : "Kennedy", "given" : "Sofia", "non-dropping-particle" : "", "parse-names" : false, "suffix" : "" }, { "dropping-particle" : "", "family" : "Hammett", "given" : "Theodore M.", "non-dropping-particle" : "", "parse-names" : false, "suffix" : "" } ], "container-title" : "Journal of Correctional Health Care", "id" : "ITEM-3", "issue" : "3", "issued" : { "date-parts" : [ [ "2009" ] ] }, "note" : "- only 3.1% of prisoners were abstinent from cigarettes after 6 months.\n\n\n- important - More efforts and resources are needed to determine successful tobacco cessation inter- ventions during incarceration and after release.\n\n\n- Chavez et al (2004)- survey- respondents indicated that between 76 and 100% of inmates had returned to smoking post release\n\n\n- important- figure 1\n\n\n- rates are similar to general population\n\n\n- benefits of a smoking ban\n\n\n- moment of opportunity\n\n\n- wider community benefits- important\n\n\n- transtheoretical- stages of change- &amp;quot;matching the interventions to the stage of change may be helpful&amp;quot;\n\n\n- smokers describe the differece between forced and chosen abstinence: &amp;quot;Smoking is not quitting&amp;quot;.\n\n\n- the importance of a behavioural intervention to mainatain abstinence rates- important\n\n\n- randomized controlled trails in psychiatric hospitals have supported interventions\n\n\n- stats of smokers wanting to quit\n\n\n-even small improvements in tobacco relapse prevention could have significant benefits.", "page" : "190-6", "title" : "Resumption of Smoking After Release From a Tobacco-Free Correctional Facility", "type" : "article-journal", "volume" : "15" }, "uris" : [ "http://www.mendeley.com/documents/?uuid=72012d15-b671-4e97-9bbf-81ee6648aa73" ] }, { "id" : "ITEM-4", "itemData" : { "DOI" : "10.1016/j.addbeh.2015.06.017", "ISSN" : "03064603", "author" : [ { "dropping-particle" : "", "family" : "Howell", "given" : "Benjamin A.", "non-dropping-particle" : "", "parse-names" : false, "suffix" : "" }, { "dropping-particle" : "", "family" : "Guydish", "given" : "Joseph", "non-dropping-particle" : "", "parse-names" : false, "suffix" : "" }, { "dropping-particle" : "", "family" : "Kral", "given" : "Alex H.", "non-dropping-particle" : "", "parse-names" : false, "suffix" : "" }, { "dropping-particle" : "", "family" : "Comfort", "given" : "Megan", "non-dropping-particle" : "", "parse-names" : false, "suffix" : "" } ], "container-title" : "Addictive Behaviors", "id" : "ITEM-4", "issued" : { "date-parts" : [ [ "2015" ] ] }, "page" : "157-160", "publisher" : "Elsevier Ltd", "title" : "Prevalence and factors associated with smoking tobacco among men recently released from prison in California: A cross-sectional study", "type" : "article-journal", "volume" : "50" }, "uris" : [ "http://www.mendeley.com/documents/?uuid=e5df2f82-f166-4ea6-a632-6ce732d8c5ca" ] }, { "id" : "ITEM-5", "itemData" : { "DOI" : "10.1093/ntr/ntp188", "ISBN" : "6082632672", "ISSN" : "1469-994X", "PMID" : "20038510", "abstract" : "INTRODUCTION: More than 2 million persons are incarcerated in the United States. Most are young minority men, soon to reenter the community. The majority are also lifelong smokers with high rates of health-related problems. As prisons implement smoking bans, it is not known whether health behavior change that is mandated, rather than selected, can be maintained. The Wisconsin Department of Corrections smoking ban is a unique opportunity to investigate determinants of smoking behavior after release from prison. METHODS: A convenience sample of 49 incarcerated men near release participated in two interviews (1-month prerelease, in prison, and 1-month postrelease via telephone). Descriptive analyses and multivariate modeling were conducted to determine associations with postrelease smoking. RESULTS: Participants had a mean age of 36.7 years, 12.4 years of education, and a 2.3-year incarceration; 47% were Black and 41% White. They had smoked 14.5 years. Most (67%) believed that their health was improved after the smoking ban. Paired t tests revealed decreases in Positive and Negative Affect Scale negative affect (p = .001) and Patient Health Questionnaire-8 depression (p = .009) postrelease. Univariate analysis showed correlations of intent to smoke upon release with smoking relapse postrelease (p = .001), White race with smoking relapse postrelease (p = .045), and perceived better health since the prison smoking ban with nonsmoking on release (p = .01). There was a trend toward use of alcohol with smoking relapse on release (p = .061). DISCUSSION: Prerelease smoking intention predicted postrelease behavior. Belief in improved health after the prison smoking ban correlated with nonsmoking on release. Targeted relapse prevention interventions are needed for people reentering the community.", "author" : [ { "dropping-particle" : "", "family" : "Thibodeau", "given" : "Laura", "non-dropping-particle" : "", "parse-names" : false, "suffix" : "" }, { "dropping-particle" : "", "family" : "Jorenby", "given" : "D. E.", "non-dropping-particle" : "", "parse-names" : false, "suffix" : "" }, { "dropping-particle" : "", "family" : "Seal", "given" : "David", "non-dropping-particle" : "", "parse-names" : false, "suffix" : "" }, { "dropping-particle" : "", "family" : "Kim", "given" : "Su-Young", "non-dropping-particle" : "", "parse-names" : false, "suffix" : "" }, { "dropping-particle" : "", "family" : "Sosman", "given" : "James M", "non-dropping-particle" : "", "parse-names" : false, "suffix" : "" } ], "container-title" : "Nicotine &amp; tobacco research : official journal of the Society for Research on Nicotine and Tobacco", "id" : "ITEM-5", "issue" : "2", "issued" : { "date-parts" : [ [ "2010", "2" ] ] }, "note" : "- Summary: Prerelease smoking intention predicts postrelease behaviour\n\n\n- Important - Targeted relapse prevention interventions are needed for people reentering the community.- post release int necessary\n- reentry challenges, including reestablishing relationships, finding employment and housing, and dealing with addictions and mental health issues\n\n\n- culture\n\n\n- reasons why ban\n\n\n- the probability of maintaining a behaviour increases after several years of succesful behaviour change. But prison sentences are usually 1 year. Can this behaviour be maintaned post release? important\n\n\n- predictors of smoking relapse in the general population- important\n\n\n- exclusion criteria for participants\n\n\n- measures\n\n\n- important important- 91% of prisoners thought a program to help people remain quit on release rom prison would be helpful and 84% thought it would be helpful to them personally\n\n\n- A belief in improved health status after the prison smoking ban was significantly correlated with nonsmok- ing status on release.\n\n\n-Since incarceration is a time when people frequently express interest in making positive health behavior changes (Gaiter &amp;amp; Doll, 1996) - moment of opportunity\n-important limitation- those who answer to flyers are interested in quitting\n\n\n- important- The period before release presents an important opportunity to reach and motivate these individuals to maintain smoking abstinence on return to the community (Catz, Sosman, Crumble, &amp;amp; Scheuerell, 2002; Morrow &amp;amp; Group, 2009).\n\n\n-the effect of prison reentry interventions on men\u2019s smok- ing behavior has not been the subject of published reports. \n-observed relationship between improved health status and non-smoking postrelease may pro- vide a useful motivational element for such programs\n\n\n- this paper STRONGLY calls for my study", "page" : "152-8", "title" : "Prerelease intent predicts smoking behavior postrelease following a prison smoking ban.", "type" : "article-journal", "volume" : "12" }, "uris" : [ "http://www.mendeley.com/documents/?uuid=bdd72aa5-0df5-436b-8df1-f2b338a511f4" ] }, { "id" : "ITEM-6", "itemData" : { "DOI" : "10.1093/hsw/hlw014", "ISSN" : "15456854", "PMID" : "27263202", "abstract" : "Long-term effects of cigarette smoking result in an estimated 443,000 deaths each year, including approximately 49,400 deaths due to exposure to secondhand smoke. Tobacco is a major risk factor for a variety of chronic health problems, including certain cancers and heart disease. In this article, authors present qualitative findings derived from individual interviews with men and women who were incarcerated in New York state and New York City. Participants were 60 racially and ethnically diverse men and women ages 21 through 60 (M = 46.42, SD = 6.88). Of the participants interviewed, 91.7 percent released from a smoke-free correctional facility resumed cigarette smoking and 8.3 percent remained abstinent. Daily consumption ranged from smoking four cigarettes to 60 cigarettes. The four themes that emerged from the study were (1) lifetime exposure to cigarette smoking influences smoking behavior; (2) cigarettes help relieve stress and are pleasurable; (3) there is a relationship between access, availability, and relapse; and (4) smoking cessation strategies are available. Negative influences from participants' families and peers, stressful housing situations, and mandated programs emerged from this study as key challenges to abstaining from smoking cigarettes. Involving family members and partners in smoking cessation interventions could influence newly released justice-involved men and women not to resume cigarette smoking and possibly maintain long-term abstinence.", "author" : [ { "dropping-particle" : "", "family" : "Valera", "given" : "Pamela", "non-dropping-particle" : "", "parse-names" : false, "suffix" : "" }, { "dropping-particle" : "", "family" : "Bachman", "given" : "Lauren", "non-dropping-particle" : "", "parse-names" : false, "suffix" : "" }, { "dropping-particle" : "", "family" : "Rucker", "given" : "A. Justin", "non-dropping-particle" : "", "parse-names" : false, "suffix" : "" } ], "container-title" : "Health and Social Work", "id" : "ITEM-6", "issue" : "2", "issued" : { "date-parts" : [ [ "2016" ] ] }, "note" : "NULL", "page" : "121-128", "title" : "A Qualitative Study of Smoking Behaviors among Newly Released Justice-Involved Men and Women in New York City", "type" : "article-journal", "volume" : "41" }, "uris" : [ "http://www.mendeley.com/documents/?uuid=ab365af9-173c-43c9-857e-2412ebb51d07" ] } ], "mendeley" : { "formattedCitation" : "(Clarke et al., 2013; Frank et al., 2016; Howell et al., 2015; Lincoln et al., 2009; Thibodeau et al., 2010; Valera et al., 2016)", "plainTextFormattedCitation" : "(Clarke et al., 2013; Frank et al., 2016; Howell et al., 2015; Lincoln et al., 2009; Thibodeau et al., 2010; Valera et al., 2016)", "previouslyFormattedCitation" : "(Clarke et al., 2013; Frank et al., 2016; Howell et al., 2015; Lincoln et al., 2009; Thibodeau et al., 2010; Valera et al., 2016)" }, "properties" : {  }, "schema" : "https://github.com/citation-style-language/schema/raw/master/csl-citation.json" }</w:instrText>
      </w:r>
      <w:r w:rsidRPr="00D672DF">
        <w:rPr>
          <w:rFonts w:cs="Times New Roman"/>
          <w:szCs w:val="24"/>
        </w:rPr>
        <w:fldChar w:fldCharType="separate"/>
      </w:r>
      <w:r w:rsidR="00CF23B1" w:rsidRPr="00CF23B1">
        <w:rPr>
          <w:rFonts w:cs="Times New Roman"/>
          <w:noProof/>
          <w:szCs w:val="24"/>
        </w:rPr>
        <w:t>(Clarke et al., 2013; Frank et al., 2016; Howell et al., 2015; Lincoln et al., 2009; Thibodeau et al., 2010; Valera et al., 2016)</w:t>
      </w:r>
      <w:r w:rsidRPr="00D672DF">
        <w:rPr>
          <w:rFonts w:cs="Times New Roman"/>
          <w:szCs w:val="24"/>
        </w:rPr>
        <w:fldChar w:fldCharType="end"/>
      </w:r>
      <w:r w:rsidRPr="00D672DF">
        <w:rPr>
          <w:rFonts w:cs="Times New Roman"/>
          <w:szCs w:val="24"/>
        </w:rPr>
        <w:t xml:space="preserve"> have found that the majority of people resume smoking upon release from smoke-free prisons; between </w:t>
      </w:r>
      <w:r w:rsidR="004A25F3">
        <w:rPr>
          <w:rFonts w:cs="Times New Roman"/>
          <w:szCs w:val="24"/>
        </w:rPr>
        <w:t xml:space="preserve">60% </w:t>
      </w:r>
      <w:r w:rsidR="004A25F3" w:rsidRPr="00D672DF">
        <w:rPr>
          <w:rFonts w:cs="Times New Roman"/>
          <w:szCs w:val="24"/>
        </w:rPr>
        <w:fldChar w:fldCharType="begin" w:fldLock="1"/>
      </w:r>
      <w:r w:rsidR="00454F32">
        <w:rPr>
          <w:rFonts w:cs="Times New Roman"/>
          <w:szCs w:val="24"/>
        </w:rPr>
        <w:instrText>ADDIN CSL_CITATION { "citationItems" : [ { "id" : "ITEM-1", "itemData" : { "DOI" : "10.1001/jamainternmed.2013.197", "ISSN" : "2168-6114", "PMID" : "23567902", "abstract" : "IMPORTANCE: Millions of Americans are forced to quit smoking as they enter tobacco-free prisons and jails, but most return to smoking within days of release. Interventions are needed to sustain tobacco abstinence after release from incarceration. OBJECTIVE: To evaluate the extent to which the WISE intervention (Working Inside for Smoking Elimination), based on motivational interviewing (MI) and cognitive behavioral therapy (CBT), decreases relapse to smoking after release from a smoke-free prison. DESIGN: Participants were recruited approximately 8 weeks prior to their release from a smoke-free prison and randomized to 6 weekly sessions of either education videos (control) or the WISE intervention. SETTING: A tobacco-free prison in the United States. PARTICIPANTS: A total of 262 inmates (35% female). MAIN OUTCOME MEASURE: Continued smoking abstinence was defined as 7-day point-prevalence abstinence validated by urine cotinine measurement. RESULTS: At the 3-week follow-up, 25% of participants in the WISE intervention (31 of 122) and 7% of the control participants (9 of 125) continued to be tobacco abstinent (odds ratio [OR], 4.4; 95% CI, 2.0-9.7). In addition to the intervention, Hispanic ethnicity, a plan to remain abstinent, and being incarcerated for more than 6 months were all associated with increased likelihood of remaining abstinent. In the logistic regression analysis, participants randomized to the WISE intervention were 6.6 times more likely to remain tobacco abstinent at the 3-week follow up than those randomized to the control condition (95% CI, 2.5-17.0). Nonsmokers at the 3-week follow-up had an additional follow-up 3 months after release, and overall 12% of the participants in the WISE intervention (14 of 122) and 2% of the control participants (3 of 125) were tobacco free at 3 months, as confirmed by urine cotinine measurement (OR, 5.3; 95% CI, 1.4-23.8). CONCLUSIONS AND RELEVANCE: Forced tobacco abstinence alone during incarceration has little impact on postrelease smoking status. A behavioral intervention provided prior to release greatly improves cotinine-confirmed smoking cessation in the community. TRIAL REGISTRATION: clinicaltrials.gov Identifier: NCT01122589.", "author" : [ { "dropping-particle" : "", "family" : "Clarke", "given" : "J. G.", "non-dropping-particle" : "", "parse-names" : false, "suffix" : "" }, { "dropping-particle" : "", "family" : "Stein", "given" : "L. A. R", "non-dropping-particle" : "", "parse-names" : false, "suffix" : "" }, { "dropping-particle" : "", "family" : "Martin", "given" : "Rosemarie A", "non-dropping-particle" : "", "parse-names" : false, "suffix" : "" }, { "dropping-particle" : "", "family" : "Martin", "given" : "Stephen A", "non-dropping-particle" : "", "parse-names" : false, "suffix" : "" }, { "dropping-particle" : "", "family" : "Parker", "given" : "Donna", "non-dropping-particle" : "", "parse-names" : false, "suffix" : "" }, { "dropping-particle" : "", "family" : "Lopes", "given" : "Cheryl E", "non-dropping-particle" : "", "parse-names" : false, "suffix" : "" }, { "dropping-particle" : "", "family" : "McGovern", "given" : "Arthur R", "non-dropping-particle" : "", "parse-names" : false, "suffix" : "" }, { "dropping-particle" : "", "family" : "Simon", "given" : "Rachel", "non-dropping-particle" : "", "parse-names" : false, "suffix" : "" }, { "dropping-particle" : "", "family" : "Roberts", "given" : "Mary", "non-dropping-particle" : "", "parse-names" : false, "suffix" : "" }, { "dropping-particle" : "", "family" : "Friedman", "given" : "Peter", "non-dropping-particle" : "", "parse-names" : false, "suffix" : "" }, { "dropping-particle" : "", "family" : "Bock", "given" : "Beth", "non-dropping-particle" : "", "parse-names" : false, "suffix" : "" } ], "container-title" : "JAMA internal medicine", "id" : "ITEM-1", "issue" : "9", "issued" : { "date-parts" : [ [ "2013" ] ] }, "note" : "- urine cotinine measurement\n- approx 60% of prisons in US have smoking bans\n- minorities etc underrepresented in prison\n\n\n- success of smoking relapse presevention interventions is limited\n- challenges of abstinence after release\n\n\n- randomisation procedures\n\n\n- WISE programme explained\n\n\n- tests used to measure stress, nicotene dependence etc\n\n\n- stats: chi-squared and t-tests\n\n\n- unique setting\n\n\n- no evidence for pharmacotherapy success after prolonged tobacco abstinence\n\n\n- contraband tobacco exists but prisoners don't use it due to high costs and consequences\n\n\n- why this is important\n\n\n- longer post-release follow-up is important", "page" : "789-94", "title" : "Forced smoking abstinence: not enough for smoking cessation.", "type" : "article-journal", "volume" : "173" }, "uris" : [ "http://www.mendeley.com/documents/?uuid=d20c6752-879c-4daf-8aa8-8e9d84a52966" ] }, { "id" : "ITEM-2", "itemData" : { "DOI" : "10.1177/1078345809333388", "ISSN" : "1940-5200", "PMID" : "19477804", "abstract" : "Approximately 70% of incarcerated people smoke tobacco, and an estimated 12% of all smokers in the United States leave correctional facilities annually. Many facilities prohibit smoking, but no published study has measured the relapse to tobacco after release. In a study of 200 people with chronic health conditions reentering the community from jail, 165 (83%) were cigarette smokers. Of these, 129 were interviewed at 1 and/or 6 months after release. Self-reported sustained abstinence rates were 37.3% at the end of the first day, 17.7% for the first week, 13.7% for 1 month, and 3.1% for 6 months. These abstinence rates are lower than those reported after military basic training and medical hospitalization but similar to rates after inpatient psychiatric and addiction programs. More efforts and resources are needed to determine successful tobacco cessation interventions during incarceration and after release.", "author" : [ { "dropping-particle" : "", "family" : "Lincoln", "given" : "Thomas", "non-dropping-particle" : "", "parse-names" : false, "suffix" : "" }, { "dropping-particle" : "", "family" : "Tuthill", "given" : "Robert W.", "non-dropping-particle" : "", "parse-names" : false, "suffix" : "" }, { "dropping-particle" : "", "family" : "Roberts", "given" : "Cheryl A.", "non-dropping-particle" : "", "parse-names" : false, "suffix" : "" }, { "dropping-particle" : "", "family" : "Kennedy", "given" : "Sofia", "non-dropping-particle" : "", "parse-names" : false, "suffix" : "" }, { "dropping-particle" : "", "family" : "Hammett", "given" : "Theodore M.", "non-dropping-particle" : "", "parse-names" : false, "suffix" : "" } ], "container-title" : "Journal of Correctional Health Care", "id" : "ITEM-2", "issue" : "3", "issued" : { "date-parts" : [ [ "2009" ] ] }, "note" : "- only 3.1% of prisoners were abstinent from cigarettes after 6 months.\n\n\n- important - More efforts and resources are needed to determine successful tobacco cessation inter- ventions during incarceration and after release.\n\n\n- Chavez et al (2004)- survey- respondents indicated that between 76 and 100% of inmates had returned to smoking post release\n\n\n- important- figure 1\n\n\n- rates are similar to general population\n\n\n- benefits of a smoking ban\n\n\n- moment of opportunity\n\n\n- wider community benefits- important\n\n\n- transtheoretical- stages of change- &amp;quot;matching the interventions to the stage of change may be helpful&amp;quot;\n\n\n- smokers describe the differece between forced and chosen abstinence: &amp;quot;Smoking is not quitting&amp;quot;.\n\n\n- the importance of a behavioural intervention to mainatain abstinence rates- important\n\n\n- randomized controlled trails in psychiatric hospitals have supported interventions\n\n\n- stats of smokers wanting to quit\n\n\n-even small improvements in tobacco relapse prevention could have significant benefits.", "page" : "190-6", "title" : "Resumption of Smoking After Release From a Tobacco-Free Correctional Facility", "type" : "article-journal", "volume" : "15" }, "uris" : [ "http://www.mendeley.com/documents/?uuid=72012d15-b671-4e97-9bbf-81ee6648aa73" ] } ], "mendeley" : { "formattedCitation" : "(Clarke et al., 2013; Lincoln et al., 2009)", "plainTextFormattedCitation" : "(Clarke et al., 2013; Lincoln et al., 2009)", "previouslyFormattedCitation" : "(Clarke et al., 2013; Lincoln et al., 2009)" }, "properties" : {  }, "schema" : "https://github.com/citation-style-language/schema/raw/master/csl-citation.json" }</w:instrText>
      </w:r>
      <w:r w:rsidR="004A25F3" w:rsidRPr="00D672DF">
        <w:rPr>
          <w:rFonts w:cs="Times New Roman"/>
          <w:szCs w:val="24"/>
        </w:rPr>
        <w:fldChar w:fldCharType="separate"/>
      </w:r>
      <w:r w:rsidR="00CF23B1" w:rsidRPr="00CF23B1">
        <w:rPr>
          <w:rFonts w:cs="Times New Roman"/>
          <w:noProof/>
          <w:szCs w:val="24"/>
        </w:rPr>
        <w:t>(Clarke et al., 2013; Lincoln et al., 2009)</w:t>
      </w:r>
      <w:r w:rsidR="004A25F3" w:rsidRPr="00D672DF">
        <w:rPr>
          <w:rFonts w:cs="Times New Roman"/>
          <w:szCs w:val="24"/>
        </w:rPr>
        <w:fldChar w:fldCharType="end"/>
      </w:r>
      <w:r w:rsidR="004A25F3">
        <w:rPr>
          <w:rFonts w:cs="Times New Roman"/>
          <w:szCs w:val="24"/>
        </w:rPr>
        <w:t xml:space="preserve"> and </w:t>
      </w:r>
      <w:r w:rsidRPr="00D672DF">
        <w:rPr>
          <w:rFonts w:cs="Times New Roman"/>
          <w:szCs w:val="24"/>
        </w:rPr>
        <w:t xml:space="preserve">74% </w:t>
      </w:r>
      <w:r w:rsidRPr="00D672DF">
        <w:rPr>
          <w:rFonts w:cs="Times New Roman"/>
          <w:szCs w:val="24"/>
        </w:rPr>
        <w:fldChar w:fldCharType="begin" w:fldLock="1"/>
      </w:r>
      <w:r w:rsidR="00454F32">
        <w:rPr>
          <w:rFonts w:cs="Times New Roman"/>
          <w:szCs w:val="24"/>
        </w:rPr>
        <w:instrText>ADDIN CSL_CITATION { "citationItems" : [ { "id" : "ITEM-1", "itemData" : { "DOI" : "10.1017/jsc.2016.3", "ISSN" : "1834-2612", "abstract" : "Introduction: Tobacco use is common among people who have been in prison. The relationship between social stressors, risky health behaviours, and smoking cessation has not been studied in people recently released from prison. Studying this relationship could yield information that guides strategic and cost-effective tobacco cessation interventions for an under-resourced population.", "author" : [ { "dropping-particle" : "", "family" : "Frank", "given" : "Michael R", "non-dropping-particle" : "", "parse-names" : false, "suffix" : "" }, { "dropping-particle" : "", "family" : "Blumhagen", "given" : "Rachel", "non-dropping-particle" : "", "parse-names" : false, "suffix" : "" }, { "dropping-particle" : "", "family" : "Weitzenkamp", "given" : "David", "non-dropping-particle" : "", "parse-names" : false, "suffix" : "" }, { "dropping-particle" : "", "family" : "Mueller", "given" : "Shane R", "non-dropping-particle" : "", "parse-names" : false, "suffix" : "" }, { "dropping-particle" : "", "family" : "Beaty", "given" : "Brenda", "non-dropping-particle" : "", "parse-names" : false, "suffix" : "" }, { "dropping-particle" : "", "family" : "Min", "given" : "Sung-joon", "non-dropping-particle" : "", "parse-names" : false, "suffix" : "" }, { "dropping-particle" : "", "family" : "Binswanger", "given" : "Ingrid A.", "non-dropping-particle" : "", "parse-names" : false, "suffix" : "" } ], "container-title" : "Journal of Smoking Cessation", "id" : "ITEM-1", "issued" : { "date-parts" : [ [ "2016", "3", "16" ] ] }, "note" : "NULL", "page" : "1-10", "title" : "Tobacco Use Among People Who Have Been in Prison: Relapse and Factors Associated with Trying to Quit", "type" : "article-journal" }, "uris" : [ "http://www.mendeley.com/documents/?uuid=2968250d-ce39-4e89-9e15-49419a4de67f" ] } ], "mendeley" : { "formattedCitation" : "(Frank et al., 2016)", "plainTextFormattedCitation" : "(Frank et al., 2016)", "previouslyFormattedCitation" : "(Frank et al., 2016)" }, "properties" : {  }, "schema" : "https://github.com/citation-style-language/schema/raw/master/csl-citation.json" }</w:instrText>
      </w:r>
      <w:r w:rsidRPr="00D672DF">
        <w:rPr>
          <w:rFonts w:cs="Times New Roman"/>
          <w:szCs w:val="24"/>
        </w:rPr>
        <w:fldChar w:fldCharType="separate"/>
      </w:r>
      <w:r w:rsidR="00CF23B1" w:rsidRPr="00CF23B1">
        <w:rPr>
          <w:rFonts w:cs="Times New Roman"/>
          <w:noProof/>
          <w:szCs w:val="24"/>
        </w:rPr>
        <w:t>(Frank et al., 2016)</w:t>
      </w:r>
      <w:r w:rsidRPr="00D672DF">
        <w:rPr>
          <w:rFonts w:cs="Times New Roman"/>
          <w:szCs w:val="24"/>
        </w:rPr>
        <w:fldChar w:fldCharType="end"/>
      </w:r>
      <w:r w:rsidRPr="00D672DF">
        <w:rPr>
          <w:rFonts w:cs="Times New Roman"/>
          <w:szCs w:val="24"/>
        </w:rPr>
        <w:t xml:space="preserve"> resume smoking on the day of release, and 97%  relapse within six months</w:t>
      </w:r>
      <w:r>
        <w:rPr>
          <w:rFonts w:cs="Times New Roman"/>
          <w:szCs w:val="24"/>
        </w:rPr>
        <w:t xml:space="preserve"> of release</w:t>
      </w:r>
      <w:r w:rsidRPr="005C29C4">
        <w:rPr>
          <w:rFonts w:cs="Times New Roman"/>
          <w:szCs w:val="24"/>
        </w:rPr>
        <w:t xml:space="preserve"> </w:t>
      </w:r>
      <w:r w:rsidRPr="00D672DF">
        <w:rPr>
          <w:rFonts w:cs="Times New Roman"/>
          <w:szCs w:val="24"/>
        </w:rPr>
        <w:fldChar w:fldCharType="begin" w:fldLock="1"/>
      </w:r>
      <w:r w:rsidR="00454F32">
        <w:rPr>
          <w:rFonts w:cs="Times New Roman"/>
          <w:szCs w:val="24"/>
        </w:rPr>
        <w:instrText>ADDIN CSL_CITATION { "citationItems" : [ { "id" : "ITEM-1", "itemData" : { "DOI" : "10.1177/1078345809333388", "ISSN" : "1940-5200", "PMID" : "19477804", "abstract" : "Approximately 70% of incarcerated people smoke tobacco, and an estimated 12% of all smokers in the United States leave correctional facilities annually. Many facilities prohibit smoking, but no published study has measured the relapse to tobacco after release. In a study of 200 people with chronic health conditions reentering the community from jail, 165 (83%) were cigarette smokers. Of these, 129 were interviewed at 1 and/or 6 months after release. Self-reported sustained abstinence rates were 37.3% at the end of the first day, 17.7% for the first week, 13.7% for 1 month, and 3.1% for 6 months. These abstinence rates are lower than those reported after military basic training and medical hospitalization but similar to rates after inpatient psychiatric and addiction programs. More efforts and resources are needed to determine successful tobacco cessation interventions during incarceration and after release.", "author" : [ { "dropping-particle" : "", "family" : "Lincoln", "given" : "Thomas", "non-dropping-particle" : "", "parse-names" : false, "suffix" : "" }, { "dropping-particle" : "", "family" : "Tuthill", "given" : "Robert W.", "non-dropping-particle" : "", "parse-names" : false, "suffix" : "" }, { "dropping-particle" : "", "family" : "Roberts", "given" : "Cheryl A.", "non-dropping-particle" : "", "parse-names" : false, "suffix" : "" }, { "dropping-particle" : "", "family" : "Kennedy", "given" : "Sofia", "non-dropping-particle" : "", "parse-names" : false, "suffix" : "" }, { "dropping-particle" : "", "family" : "Hammett", "given" : "Theodore M.", "non-dropping-particle" : "", "parse-names" : false, "suffix" : "" } ], "container-title" : "Journal of Correctional Health Care", "id" : "ITEM-1", "issue" : "3", "issued" : { "date-parts" : [ [ "2009" ] ] }, "note" : "- only 3.1% of prisoners were abstinent from cigarettes after 6 months.\n\n\n- important - More efforts and resources are needed to determine successful tobacco cessation inter- ventions during incarceration and after release.\n\n\n- Chavez et al (2004)- survey- respondents indicated that between 76 and 100% of inmates had returned to smoking post release\n\n\n- important- figure 1\n\n\n- rates are similar to general population\n\n\n- benefits of a smoking ban\n\n\n- moment of opportunity\n\n\n- wider community benefits- important\n\n\n- transtheoretical- stages of change- &amp;quot;matching the interventions to the stage of change may be helpful&amp;quot;\n\n\n- smokers describe the differece between forced and chosen abstinence: &amp;quot;Smoking is not quitting&amp;quot;.\n\n\n- the importance of a behavioural intervention to mainatain abstinence rates- important\n\n\n- randomized controlled trails in psychiatric hospitals have supported interventions\n\n\n- stats of smokers wanting to quit\n\n\n-even small improvements in tobacco relapse prevention could have significant benefits.", "page" : "190-6", "title" : "Resumption of Smoking After Release From a Tobacco-Free Correctional Facility", "type" : "article-journal", "volume" : "15" }, "uris" : [ "http://www.mendeley.com/documents/?uuid=72012d15-b671-4e97-9bbf-81ee6648aa73" ] } ], "mendeley" : { "formattedCitation" : "(Lincoln et al., 2009)", "plainTextFormattedCitation" : "(Lincoln et al., 2009)", "previouslyFormattedCitation" : "(Lincoln et al., 2009)" }, "properties" : {  }, "schema" : "https://github.com/citation-style-language/schema/raw/master/csl-citation.json" }</w:instrText>
      </w:r>
      <w:r w:rsidRPr="00D672DF">
        <w:rPr>
          <w:rFonts w:cs="Times New Roman"/>
          <w:szCs w:val="24"/>
        </w:rPr>
        <w:fldChar w:fldCharType="separate"/>
      </w:r>
      <w:r w:rsidR="00CF23B1" w:rsidRPr="00CF23B1">
        <w:rPr>
          <w:rFonts w:cs="Times New Roman"/>
          <w:noProof/>
          <w:szCs w:val="24"/>
        </w:rPr>
        <w:t>(Lincoln et al., 2009)</w:t>
      </w:r>
      <w:r w:rsidRPr="00D672DF">
        <w:rPr>
          <w:rFonts w:cs="Times New Roman"/>
          <w:szCs w:val="24"/>
        </w:rPr>
        <w:fldChar w:fldCharType="end"/>
      </w:r>
      <w:r w:rsidR="0005741A">
        <w:rPr>
          <w:rFonts w:cs="Times New Roman"/>
          <w:szCs w:val="24"/>
        </w:rPr>
        <w:t>.</w:t>
      </w:r>
      <w:r w:rsidRPr="00D672DF">
        <w:rPr>
          <w:rFonts w:cs="Times New Roman"/>
          <w:szCs w:val="24"/>
        </w:rPr>
        <w:t xml:space="preserve"> A recent systematic review</w:t>
      </w:r>
      <w:r w:rsidR="00FF0C23">
        <w:rPr>
          <w:rFonts w:cs="Times New Roman"/>
          <w:szCs w:val="24"/>
        </w:rPr>
        <w:t xml:space="preserve"> of this literature</w:t>
      </w:r>
      <w:r w:rsidRPr="00D672DF">
        <w:rPr>
          <w:rFonts w:cs="Times New Roman"/>
          <w:szCs w:val="24"/>
        </w:rPr>
        <w:t xml:space="preserve"> </w:t>
      </w:r>
      <w:r w:rsidRPr="00D672DF">
        <w:rPr>
          <w:rFonts w:cs="Times New Roman"/>
          <w:szCs w:val="24"/>
        </w:rPr>
        <w:fldChar w:fldCharType="begin" w:fldLock="1"/>
      </w:r>
      <w:r w:rsidR="00454F32">
        <w:rPr>
          <w:rFonts w:cs="Times New Roman"/>
          <w:szCs w:val="24"/>
        </w:rPr>
        <w:instrText>ADDIN CSL_CITATION { "citationItems" : [ { "id" : "ITEM-1", "itemData" : { "DOI" : "10.1136/tobaccocontrol-2016-053297", "ISSN" : "0964-4563", "author" : [ { "dropping-particle" : "", "family" : "Andrade", "given" : "Dominique", "non-dropping-particle" : "de", "parse-names" : false, "suffix" : "" }, { "dropping-particle" : "", "family" : "Kinner", "given" : "Stuart A.", "non-dropping-particle" : "", "parse-names" : false, "suffix" : "" } ], "container-title" : "Tobacco Control", "id" : "ITEM-1", "issued" : { "date-parts" : [ [ "2016" ] ] }, "page" : "495-501", "title" : "Systematic review of health and behavioural outcomes of smoking cessation interventions in prisons", "type" : "article-journal", "volume" : "26" }, "uris" : [ "http://www.mendeley.com/documents/?uuid=503d2e7e-c48b-4316-bd25-8dd1978e0340" ] } ], "mendeley" : { "formattedCitation" : "(de Andrade and Kinner, 2016)", "plainTextFormattedCitation" : "(de Andrade and Kinner, 2016)", "previouslyFormattedCitation" : "(de Andrade and Kinner, 2016)" }, "properties" : {  }, "schema" : "https://github.com/citation-style-language/schema/raw/master/csl-citation.json" }</w:instrText>
      </w:r>
      <w:r w:rsidRPr="00D672DF">
        <w:rPr>
          <w:rFonts w:cs="Times New Roman"/>
          <w:szCs w:val="24"/>
        </w:rPr>
        <w:fldChar w:fldCharType="separate"/>
      </w:r>
      <w:r w:rsidR="00CF23B1" w:rsidRPr="00CF23B1">
        <w:rPr>
          <w:rFonts w:cs="Times New Roman"/>
          <w:noProof/>
          <w:szCs w:val="24"/>
        </w:rPr>
        <w:t>(de Andrade and Kinner, 2016)</w:t>
      </w:r>
      <w:r w:rsidRPr="00D672DF">
        <w:rPr>
          <w:rFonts w:cs="Times New Roman"/>
          <w:szCs w:val="24"/>
        </w:rPr>
        <w:fldChar w:fldCharType="end"/>
      </w:r>
      <w:r w:rsidRPr="00D672DF">
        <w:rPr>
          <w:rFonts w:cs="Times New Roman"/>
          <w:szCs w:val="24"/>
        </w:rPr>
        <w:t xml:space="preserve"> confirmed that correctional smoking bans result in short-term smoking cessation only, and are insufficient to promote long-term smoking abstinence following release from prison.</w:t>
      </w:r>
      <w:r w:rsidR="00AB5D0B">
        <w:rPr>
          <w:rFonts w:cs="Times New Roman"/>
          <w:szCs w:val="24"/>
        </w:rPr>
        <w:t xml:space="preserve"> These high rates of tobacco relapse among people leaving prison are </w:t>
      </w:r>
      <w:r w:rsidR="00385583">
        <w:rPr>
          <w:rFonts w:cs="Times New Roman"/>
          <w:szCs w:val="24"/>
        </w:rPr>
        <w:t>especially</w:t>
      </w:r>
      <w:r w:rsidR="00AB5D0B">
        <w:rPr>
          <w:rFonts w:cs="Times New Roman"/>
          <w:szCs w:val="24"/>
        </w:rPr>
        <w:t xml:space="preserve"> discouraging </w:t>
      </w:r>
      <w:r w:rsidR="00497A99">
        <w:rPr>
          <w:rFonts w:cs="Times New Roman"/>
          <w:szCs w:val="24"/>
        </w:rPr>
        <w:t>given evidence that c</w:t>
      </w:r>
      <w:r w:rsidR="00497A99" w:rsidRPr="00D672DF">
        <w:rPr>
          <w:rFonts w:cs="Times New Roman"/>
          <w:szCs w:val="24"/>
        </w:rPr>
        <w:t>orrectional populations experience particularly poor</w:t>
      </w:r>
      <w:r w:rsidR="00497A99">
        <w:rPr>
          <w:rFonts w:cs="Times New Roman"/>
          <w:szCs w:val="24"/>
        </w:rPr>
        <w:t xml:space="preserve"> </w:t>
      </w:r>
      <w:r w:rsidR="0005741A">
        <w:rPr>
          <w:rFonts w:cs="Times New Roman"/>
          <w:szCs w:val="24"/>
        </w:rPr>
        <w:t>physical</w:t>
      </w:r>
      <w:r w:rsidR="0045761E" w:rsidRPr="00D672DF">
        <w:rPr>
          <w:rFonts w:cs="Times New Roman"/>
          <w:szCs w:val="24"/>
        </w:rPr>
        <w:t xml:space="preserve"> </w:t>
      </w:r>
      <w:r w:rsidR="0045761E" w:rsidRPr="00D672DF">
        <w:rPr>
          <w:rFonts w:cs="Times New Roman"/>
          <w:szCs w:val="24"/>
        </w:rPr>
        <w:fldChar w:fldCharType="begin" w:fldLock="1"/>
      </w:r>
      <w:r w:rsidR="00454F32">
        <w:rPr>
          <w:rFonts w:cs="Times New Roman"/>
          <w:szCs w:val="24"/>
        </w:rPr>
        <w:instrText>ADDIN CSL_CITATION { "citationItems" : [ { "id" : "ITEM-1", "itemData" : { "DOI" : "10.1056/NEJMsa064115", "ISSN" : "0028-4793", "author" : [ { "dropping-particle" : "", "family" : "Binswanger", "given" : "Ingrid A.", "non-dropping-particle" : "", "parse-names" : false, "suffix" : "" }, { "dropping-particle" : "", "family" : "Stern", "given" : "Marc F.", "non-dropping-particle" : "", "parse-names" : false, "suffix" : "" }, { "dropping-particle" : "", "family" : "Deyo", "given" : "Richard A.", "non-dropping-particle" : "", "parse-names" : false, "suffix" : "" }, { "dropping-particle" : "", "family" : "Heagerty", "given" : "Patrick J.", "non-dropping-particle" : "", "parse-names" : false, "suffix" : "" }, { "dropping-particle" : "", "family" : "Cheadle", "given" : "Allen", "non-dropping-particle" : "", "parse-names" : false, "suffix" : "" }, { "dropping-particle" : "", "family" : "Elmore", "given" : "Joann G", "non-dropping-particle" : "", "parse-names" : false, "suffix" : "" }, { "dropping-particle" : "", "family" : "Koepsell", "given" : "Thomas D", "non-dropping-particle" : "", "parse-names" : false, "suffix" : "" } ], "container-title" : "New England Journal of Medicine", "id" : "ITEM-1", "issue" : "2", "issued" : { "date-parts" : [ [ "2007" ] ] }, "page" : "157-165", "title" : "Release from Prison \u2014 A High Risk of Death for Former Inmates", "type" : "article-journal", "volume" : "356" }, "uris" : [ "http://www.mendeley.com/documents/?uuid=ad387024-8f44-4c9a-8b21-1814b85e6140" ] }, { "id" : "ITEM-2", "itemData" : { "DOI" : "10.1080/09540120802017586", "ISBN" : "0954012080201", "ISSN" : "1360-0451", "PMID" : "19229694", "abstract" : "High rates of HIV, STD and hepatitis and associated risk behaviors have been documented among persons entering correctional facilities. However, there is a paucity of data on risk behaviors after release from custody. This study documents risk behaviors and informs intervention development targeting young men leaving incarcerated settings. We enrolled and interviewed 106 men from five prisons up to 60 days prior to their release from prison and interviewed them again four times after their release (at 1-week, 1-, 3- and 6-months). At enrollment, men were 18-29 years of age. Nearly 54% identified as African American, while 27% identified as White, 10% identified as Hispanic/Latino and 10% identified as \"other\". Approximately 83% had been incarcerated multiple times, 37% reported a prior STD diagnosis and their mean lifetime number of sex partners was 36 (median = 20). Many reported multiple sex partners and inconsistent condom use after release. A significant decrease in condom use during vaginal sex with primary committed female partners and in oral sex with both committed and casual female partners after release from prison were reported from 1-6 months. These young men are at sexual risk of HIV, STD and hepatitis infection after release from prison. Interventions are needed to prevent this population from acquiring and transmitting HIV, STD and hepatitis.", "author" : [ { "dropping-particle" : "", "family" : "Morrow", "given" : "K M", "non-dropping-particle" : "", "parse-names" : false, "suffix" : "" } ], "container-title" : "AIDS care", "id" : "ITEM-2", "issue" : "2", "issued" : { "date-parts" : [ [ "2009" ] ] }, "page" : "235-43", "title" : "HIV, STD, and hepatitis risk behaviors of young men before and after incarceration", "type" : "article-journal", "volume" : "21" }, "uris" : [ "http://www.mendeley.com/documents/?uuid=3a09a19a-68a7-4350-bdcc-940aaa1b6f36" ] } ], "mendeley" : { "formattedCitation" : "(Binswanger et al., 2007; Morrow, 2009)", "plainTextFormattedCitation" : "(Binswanger et al., 2007; Morrow, 2009)", "previouslyFormattedCitation" : "(Binswanger et al., 2007; Morrow, 2009)" }, "properties" : {  }, "schema" : "https://github.com/citation-style-language/schema/raw/master/csl-citation.json" }</w:instrText>
      </w:r>
      <w:r w:rsidR="0045761E" w:rsidRPr="00D672DF">
        <w:rPr>
          <w:rFonts w:cs="Times New Roman"/>
          <w:szCs w:val="24"/>
        </w:rPr>
        <w:fldChar w:fldCharType="separate"/>
      </w:r>
      <w:r w:rsidR="00CF23B1" w:rsidRPr="00CF23B1">
        <w:rPr>
          <w:rFonts w:cs="Times New Roman"/>
          <w:noProof/>
          <w:szCs w:val="24"/>
        </w:rPr>
        <w:t>(Binswanger et al., 2007; Morrow, 2009)</w:t>
      </w:r>
      <w:r w:rsidR="0045761E" w:rsidRPr="00D672DF">
        <w:rPr>
          <w:rFonts w:cs="Times New Roman"/>
          <w:szCs w:val="24"/>
        </w:rPr>
        <w:fldChar w:fldCharType="end"/>
      </w:r>
      <w:r w:rsidR="0045761E" w:rsidRPr="00D672DF">
        <w:rPr>
          <w:rFonts w:cs="Times New Roman"/>
          <w:szCs w:val="24"/>
        </w:rPr>
        <w:t xml:space="preserve"> and mental </w:t>
      </w:r>
      <w:r w:rsidR="0045761E" w:rsidRPr="00D672DF">
        <w:rPr>
          <w:rFonts w:cs="Times New Roman"/>
          <w:szCs w:val="24"/>
        </w:rPr>
        <w:fldChar w:fldCharType="begin" w:fldLock="1"/>
      </w:r>
      <w:r w:rsidR="00454F32">
        <w:rPr>
          <w:rFonts w:cs="Times New Roman"/>
          <w:szCs w:val="24"/>
        </w:rPr>
        <w:instrText>ADDIN CSL_CITATION { "citationItems" : [ { "id" : "ITEM-1", "itemData" : { "DOI" : "10.1017/S0033291715002123", "ISSN" : "0033-2917", "PMID" : "26549475", "abstract" : "BACKGROUND:Understanding individual-level changes in mental health status after prison release is crucial to providing targeted and effective mental health care to ex-prisoners. We aimed to describe trajectories of psychological distress following prison discharge and compare these trajectories with mental health service use in the community.\\n\\nMETHOD:The Kessler Psychological Distress Scale (K10) was administered to 1216 sentenced adult prisoners in Queensland, Australia, before prison release and approximately 1, 3 and 6 months after release. We used group-based trajectory modeling to identify K10 trajectories after release. Contact with community mental health services in the year following release was assessed via data linkage.\\n\\nRESULTS:We identified five trajectory groups, representing consistently low (51.1% of the cohort), consistently moderate (29.8%), high increasing (11.6%), high declining (5.5%) and consistently very high (1.9%) psychological distress. Mood disorder, anxiety disorder, history of self-harm and risky drug use were risk factors for the high increasing, very high and high declining trajectory groups. Women were over-represented in the high increasing and high declining groups, but men were at higher risk of very high psychological distress. Within the high increasing and very high groups, 25% of participants accessed community mental health services in the first year post-release, for a median of 4.4 contact hours.\\n\\nCONCLUSIONS:For the majority of prisoners with high to very high psychological distress, distress persists after release. However, contact with mental health services in the community appears low. Further research is required to understand barriers to mental health service access among ex-prisoners.", "author" : [ { "dropping-particle" : "", "family" : "Thomas", "given" : "E G", "non-dropping-particle" : "", "parse-names" : false, "suffix" : "" }, { "dropping-particle" : "", "family" : "Spittal", "given" : "M J", "non-dropping-particle" : "", "parse-names" : false, "suffix" : "" }, { "dropping-particle" : "", "family" : "Heffernan", "given" : "E B", "non-dropping-particle" : "", "parse-names" : false, "suffix" : "" }, { "dropping-particle" : "", "family" : "Taxman", "given" : "F S", "non-dropping-particle" : "", "parse-names" : false, "suffix" : "" }, { "dropping-particle" : "", "family" : "Alati", "given" : "R", "non-dropping-particle" : "", "parse-names" : false, "suffix" : "" }, { "dropping-particle" : "", "family" : "Kinner", "given" : "Stuart A.", "non-dropping-particle" : "", "parse-names" : false, "suffix" : "" } ], "container-title" : "Psychological Medicine", "id" : "ITEM-1", "issue" : "3", "issued" : { "date-parts" : [ [ "2016" ] ] }, "page" : "611-621", "title" : "Trajectories of psychological distress after prison release: implications for mental health service need in ex-prisoners.", "type" : "article-journal", "volume" : "46" }, "uris" : [ "http://www.mendeley.com/documents/?uuid=80a6396b-84d2-4597-9e5d-ae6c6c623146" ] }, { "id" : "ITEM-2", "itemData" : { "DOI" : "10.1177/0004867416640090", "ISBN" : "0004867416", "ISSN" : "0004-8674", "PMID" : "27012967", "abstract" : "OBJECTIVE: Prisoners are at increased risk of both self-harm and suicide compared with the general population, and the risk of suicide after release from prison is three times greater than for those still incarcerated. However, surprisingly little is known about the incidence of self-harm following release from prison. We aimed to determine the incidence of, identify risk factors for and characterise emergency department presentations resulting from self-harm in adults after release from prison. METHOD: Cohort study of 1325 adults interviewed prior to release from prison, linked prospectively with State correctional and emergency department records. Data from all emergency department presentations resulting from self-harm were secondarily coded to characterise these presentations. We used negative binomial regression to identify independent predictors of such presentations. RESULTS: During 3192 person-years of follow-up (median 2.6 years per participant), there were 3755 emergency department presentations. In all, 83 (6.4%) participants presented due to self-harm, accounting for 165 (4.4%) presentations. The crude incidence rates of self-harm for males and females were 49.2 (95% confidence interval: [41.2, 58.7]) and 60.5 (95% confidence interval: [44.9, 81.6]) per 1000 person-years, respectively. Presenting due to self-harm was associated with being Indigenous (incidence rate ratio: 2.01; 95% confidence interval: [1.11, 3.62]), having a lifetime history of a mental disorder (incidence rate ratio: 2.13; 95% confidence interval: [1.19, 3.82]), having previously been hospitalised for psychiatric treatment (incidence rate ratio: 2.68; 95% confidence interval: [1.40, 5.14]) and having previously presented due to self-harm (incidence rate ratio: 3.91; 95% confidence interval: [1.85, 8.30]). CONCLUSION: Following release from prison, one in 15 ex-prisoners presented to an emergency department due to self-harm, within an average of 2.6 years of release. Demographic and mental health variables help to identify at-risk groups, and such presentations could provide opportunities for suicide prevention in this population. Transition from prison to the community is challenging, particularly for those with a history of mental disorder; mental health support during and after release may reduce the risk of adverse outcomes, including self-harm. \u00a9 The Royal Australian and New Zealand College of Psychiatrists 2016. Language: en", "author" : [ { "dropping-particle" : "", "family" : "Borschmann", "given" : "Rohan", "non-dropping-particle" : "", "parse-names" : false, "suffix" : "" }, { "dropping-particle" : "", "family" : "Thomas", "given" : "Emma", "non-dropping-particle" : "", "parse-names" : false, "suffix" : "" }, { "dropping-particle" : "", "family" : "Moran", "given" : "Paul", "non-dropping-particle" : "", "parse-names" : false, "suffix" : "" }, { "dropping-particle" : "", "family" : "Carroll", "given" : "Megan", "non-dropping-particle" : "", "parse-names" : false, "suffix" : "" }, { "dropping-particle" : "", "family" : "Heffernan", "given" : "Ed", "non-dropping-particle" : "", "parse-names" : false, "suffix" : "" }, { "dropping-particle" : "", "family" : "Spittal", "given" : "Matthew J", "non-dropping-particle" : "", "parse-names" : false, "suffix" : "" }, { "dropping-particle" : "", "family" : "Sutherland", "given" : "Georgina", "non-dropping-particle" : "", "parse-names" : false, "suffix" : "" }, { "dropping-particle" : "", "family" : "Alati", "given" : "Rosa", "non-dropping-particle" : "", "parse-names" : false, "suffix" : "" }, { "dropping-particle" : "", "family" : "Kinner", "given" : "Stuart A.", "non-dropping-particle" : "", "parse-names" : false, "suffix" : "" } ], "container-title" : "Australian and New Zealand Journal of Psychiatry", "id" : "ITEM-2", "issued" : { "date-parts" : [ [ "2016" ] ] }, "page" : "1-10", "title" : "Self-harm following release from prison: a prospective data linkage study", "type" : "article-journal" }, "uris" : [ "http://www.mendeley.com/documents/?uuid=1f7026bc-e15e-4f49-8bc1-596e93875891" ] } ], "mendeley" : { "formattedCitation" : "(Borschmann et al., 2016; Thomas et al., 2016)", "plainTextFormattedCitation" : "(Borschmann et al., 2016; Thomas et al., 2016)", "previouslyFormattedCitation" : "(Borschmann et al., 2016; Thomas et al., 2016)" }, "properties" : {  }, "schema" : "https://github.com/citation-style-language/schema/raw/master/csl-citation.json" }</w:instrText>
      </w:r>
      <w:r w:rsidR="0045761E" w:rsidRPr="00D672DF">
        <w:rPr>
          <w:rFonts w:cs="Times New Roman"/>
          <w:szCs w:val="24"/>
        </w:rPr>
        <w:fldChar w:fldCharType="separate"/>
      </w:r>
      <w:r w:rsidR="00E901BC" w:rsidRPr="00E901BC">
        <w:rPr>
          <w:rFonts w:cs="Times New Roman"/>
          <w:noProof/>
          <w:szCs w:val="24"/>
        </w:rPr>
        <w:t>(Borschmann et al., 2016; Thomas et al., 2016)</w:t>
      </w:r>
      <w:r w:rsidR="0045761E" w:rsidRPr="00D672DF">
        <w:rPr>
          <w:rFonts w:cs="Times New Roman"/>
          <w:szCs w:val="24"/>
        </w:rPr>
        <w:fldChar w:fldCharType="end"/>
      </w:r>
      <w:r w:rsidR="0045761E" w:rsidRPr="00D672DF">
        <w:rPr>
          <w:rFonts w:cs="Times New Roman"/>
          <w:szCs w:val="24"/>
        </w:rPr>
        <w:t xml:space="preserve"> health outcomes</w:t>
      </w:r>
      <w:r w:rsidR="003A1DC7">
        <w:rPr>
          <w:rFonts w:cs="Times New Roman"/>
          <w:szCs w:val="24"/>
        </w:rPr>
        <w:t xml:space="preserve"> following release from prison</w:t>
      </w:r>
      <w:r w:rsidR="00DB3A2D">
        <w:rPr>
          <w:rFonts w:cs="Times New Roman"/>
          <w:szCs w:val="24"/>
        </w:rPr>
        <w:t>, including</w:t>
      </w:r>
      <w:r w:rsidR="003A1DC7">
        <w:rPr>
          <w:rFonts w:cs="Times New Roman"/>
          <w:szCs w:val="24"/>
        </w:rPr>
        <w:t xml:space="preserve"> significantly higher rates of smoking-related illness </w:t>
      </w:r>
      <w:r w:rsidR="003A1DC7" w:rsidRPr="00D672DF">
        <w:rPr>
          <w:rFonts w:cs="Times New Roman"/>
          <w:szCs w:val="24"/>
        </w:rPr>
        <w:fldChar w:fldCharType="begin" w:fldLock="1"/>
      </w:r>
      <w:r w:rsidR="00454F32">
        <w:rPr>
          <w:rFonts w:cs="Times New Roman"/>
          <w:szCs w:val="24"/>
        </w:rPr>
        <w:instrText>ADDIN CSL_CITATION { "citationItems" : [ { "id" : "ITEM-1", "itemData" : { "DOI" : "10.2105/AJPH.2007.121855", "ISBN" : "0090-0036", "ISSN" : "00900036", "PMID" : "18923131", "abstract" : "OBJECTIVES: We compared mortality of ex-prisoners and other state residents to identify unmet health care needs among former prisoners.\\n\\nMETHODS: We linked North Carolina prison records with state death records for 1980 to 2005 to estimate the number of overall and cause-specific deaths among male ex-prisoners aged 20 to 69 years and used standardized mortality ratios (SMRs) to compare these observed deaths with the number of expected deaths had they experienced the same age-, race-, and cause-specific death rates as other state residents.\\n\\nRESULTS: All-cause mortality among White (SMR = 2.08; 95% confidence interval [CI] = 2.04, 2.13) and Black (SMR = 1.03; 95% CI = 1.01, 1.05) ex-prisoners was greater than for other male NC residents. Ex-prisoners' deaths from homicide, accidents, substance use, HIV, liver disease, and liver cancer were greater than the expected number of deaths estimated using death rates among other NC residents. Deaths from cardiovascular disease, lung cancer, respiratory diseases, and diabetes were at least 30% greater than expected for White ex-prisoners, but less than expected for Black ex-prisoners.\\n\\nCONCLUSIONS: Ex-prisoners experienced more deaths than would have been expected among other NC residents. Excess deaths from injuries and medical conditions common to prison populations highlight ex-prisoners' medical vulnerability and the need to improve correctional and community preventive health services.", "author" : [ { "dropping-particle" : "", "family" : "Rosen", "given" : "David L.", "non-dropping-particle" : "", "parse-names" : false, "suffix" : "" }, { "dropping-particle" : "", "family" : "Schoenbach", "given" : "Victor J.", "non-dropping-particle" : "", "parse-names" : false, "suffix" : "" }, { "dropping-particle" : "", "family" : "Wohl", "given" : "David A.", "non-dropping-particle" : "", "parse-names" : false, "suffix" : "" } ], "container-title" : "American Journal of Public Health", "id" : "ITEM-1", "issue" : "12", "issued" : { "date-parts" : [ [ "2008" ] ] }, "page" : "2278-2284", "title" : "All-cause and cause-specific mortality among men released from state prison, 1980-2005", "type" : "article-journal", "volume" : "98" }, "uris" : [ "http://www.mendeley.com/documents/?uuid=17555993-688b-485a-a9c8-a5cea62d27f7" ] }, { "id" : "ITEM-2", "itemData" : { "DOI" : "10.1056/NEJMsa064115", "ISSN" : "0028-4793", "author" : [ { "dropping-particle" : "", "family" : "Binswanger", "given" : "Ingrid A.", "non-dropping-particle" : "", "parse-names" : false, "suffix" : "" }, { "dropping-particle" : "", "family" : "Stern", "given" : "Marc F.", "non-dropping-particle" : "", "parse-names" : false, "suffix" : "" }, { "dropping-particle" : "", "family" : "Deyo", "given" : "Richard A.", "non-dropping-particle" : "", "parse-names" : false, "suffix" : "" }, { "dropping-particle" : "", "family" : "Heagerty", "given" : "Patrick J.", "non-dropping-particle" : "", "parse-names" : false, "suffix" : "" }, { "dropping-particle" : "", "family" : "Cheadle", "given" : "Allen", "non-dropping-particle" : "", "parse-names" : false, "suffix" : "" }, { "dropping-particle" : "", "family" : "Elmore", "given" : "Joann G", "non-dropping-particle" : "", "parse-names" : false, "suffix" : "" }, { "dropping-particle" : "", "family" : "Koepsell", "given" : "Thomas D", "non-dropping-particle" : "", "parse-names" : false, "suffix" : "" } ], "container-title" : "New England Journal of Medicine", "id" : "ITEM-2", "issue" : "2", "issued" : { "date-parts" : [ [ "2007" ] ] }, "page" : "157-165", "title" : "Release from Prison \u2014 A High Risk of Death for Former Inmates", "type" : "article-journal", "volume" : "356" }, "uris" : [ "http://www.mendeley.com/documents/?uuid=ad387024-8f44-4c9a-8b21-1814b85e6140" ] } ], "mendeley" : { "formattedCitation" : "(Binswanger et al., 2007; Rosen et al., 2008)", "plainTextFormattedCitation" : "(Binswanger et al., 2007; Rosen et al., 2008)", "previouslyFormattedCitation" : "(Binswanger et al., 2007; Rosen et al., 2008)" }, "properties" : {  }, "schema" : "https://github.com/citation-style-language/schema/raw/master/csl-citation.json" }</w:instrText>
      </w:r>
      <w:r w:rsidR="003A1DC7" w:rsidRPr="00D672DF">
        <w:rPr>
          <w:rFonts w:cs="Times New Roman"/>
          <w:szCs w:val="24"/>
        </w:rPr>
        <w:fldChar w:fldCharType="separate"/>
      </w:r>
      <w:r w:rsidR="00CF23B1" w:rsidRPr="00CF23B1">
        <w:rPr>
          <w:rFonts w:cs="Times New Roman"/>
          <w:noProof/>
          <w:szCs w:val="24"/>
        </w:rPr>
        <w:t>(Binswanger et al., 2007; Rosen et al., 2008)</w:t>
      </w:r>
      <w:r w:rsidR="003A1DC7" w:rsidRPr="00D672DF">
        <w:rPr>
          <w:rFonts w:cs="Times New Roman"/>
          <w:szCs w:val="24"/>
        </w:rPr>
        <w:fldChar w:fldCharType="end"/>
      </w:r>
      <w:r w:rsidR="003A1DC7">
        <w:rPr>
          <w:rFonts w:cs="Times New Roman"/>
          <w:szCs w:val="24"/>
        </w:rPr>
        <w:t xml:space="preserve"> and mortality</w:t>
      </w:r>
      <w:r w:rsidR="00DB3A2D">
        <w:rPr>
          <w:rFonts w:cs="Times New Roman"/>
          <w:szCs w:val="24"/>
        </w:rPr>
        <w:t xml:space="preserve"> </w:t>
      </w:r>
      <w:r w:rsidR="00DB3A2D" w:rsidRPr="00D672DF">
        <w:rPr>
          <w:rFonts w:cs="Times New Roman"/>
          <w:szCs w:val="24"/>
        </w:rPr>
        <w:fldChar w:fldCharType="begin" w:fldLock="1"/>
      </w:r>
      <w:r w:rsidR="00454F32">
        <w:rPr>
          <w:rFonts w:cs="Times New Roman"/>
          <w:szCs w:val="24"/>
        </w:rPr>
        <w:instrText>ADDIN CSL_CITATION { "citationItems" : [ { "id" : "ITEM-1", "itemData" : { "DOI" : "10.1111/add.13200", "ISSN" : "09652140", "author" : [ { "dropping-particle" : "", "family" : "Binswanger", "given" : "Ingrid A.", "non-dropping-particle" : "", "parse-names" : false, "suffix" : "" }, { "dropping-particle" : "", "family" : "Stern", "given" : "Marc F", "non-dropping-particle" : "", "parse-names" : false, "suffix" : "" }, { "dropping-particle" : "", "family" : "Yamashita", "given" : "Traci E", "non-dropping-particle" : "", "parse-names" : false, "suffix" : "" }, { "dropping-particle" : "", "family" : "Mueller", "given" : "Shane R", "non-dropping-particle" : "", "parse-names" : false, "suffix" : "" }, { "dropping-particle" : "", "family" : "Baggett", "given" : "Travis P", "non-dropping-particle" : "", "parse-names" : false, "suffix" : "" }, { "dropping-particle" : "", "family" : "Blatchford", "given" : "Patrick J", "non-dropping-particle" : "", "parse-names" : false, "suffix" : "" } ], "container-title" : "Addiction", "id" : "ITEM-1", "issue" : "3", "issued" : { "date-parts" : [ [ "2016", "3" ] ] }, "page" : "499-510", "title" : "Clinical risk factors for death after release from prison in Washington State: a nested case-control study", "type" : "article-journal", "volume" : "111" }, "uris" : [ "http://www.mendeley.com/documents/?uuid=bcb5d161-9243-4fde-b9f3-bfc90b98d922" ] } ], "mendeley" : { "formattedCitation" : "(Binswanger et al., 2016)", "plainTextFormattedCitation" : "(Binswanger et al., 2016)", "previouslyFormattedCitation" : "(Binswanger et al., 2016)" }, "properties" : {  }, "schema" : "https://github.com/citation-style-language/schema/raw/master/csl-citation.json" }</w:instrText>
      </w:r>
      <w:r w:rsidR="00DB3A2D" w:rsidRPr="00D672DF">
        <w:rPr>
          <w:rFonts w:cs="Times New Roman"/>
          <w:szCs w:val="24"/>
        </w:rPr>
        <w:fldChar w:fldCharType="separate"/>
      </w:r>
      <w:r w:rsidR="00CF23B1" w:rsidRPr="00CF23B1">
        <w:rPr>
          <w:rFonts w:cs="Times New Roman"/>
          <w:noProof/>
          <w:szCs w:val="24"/>
        </w:rPr>
        <w:t>(Binswanger et al., 2016)</w:t>
      </w:r>
      <w:r w:rsidR="00DB3A2D" w:rsidRPr="00D672DF">
        <w:rPr>
          <w:rFonts w:cs="Times New Roman"/>
          <w:szCs w:val="24"/>
        </w:rPr>
        <w:fldChar w:fldCharType="end"/>
      </w:r>
      <w:r w:rsidR="00DB3A2D">
        <w:rPr>
          <w:rFonts w:cs="Times New Roman"/>
          <w:szCs w:val="24"/>
        </w:rPr>
        <w:t xml:space="preserve"> compared to the general community. </w:t>
      </w:r>
      <w:r w:rsidR="0045761E" w:rsidRPr="00D672DF">
        <w:rPr>
          <w:rFonts w:cs="Times New Roman"/>
          <w:szCs w:val="24"/>
        </w:rPr>
        <w:t>People leaving prison also experience numerous challenges to successful community re-entry, such as finding h</w:t>
      </w:r>
      <w:r w:rsidR="0005741A">
        <w:rPr>
          <w:rFonts w:cs="Times New Roman"/>
          <w:szCs w:val="24"/>
        </w:rPr>
        <w:t xml:space="preserve">ousing and employment </w:t>
      </w:r>
      <w:r w:rsidR="0045761E" w:rsidRPr="00D672DF">
        <w:rPr>
          <w:rFonts w:cs="Times New Roman"/>
          <w:szCs w:val="24"/>
        </w:rPr>
        <w:fldChar w:fldCharType="begin" w:fldLock="1"/>
      </w:r>
      <w:r w:rsidR="00454F32">
        <w:rPr>
          <w:rFonts w:cs="Times New Roman"/>
          <w:szCs w:val="24"/>
        </w:rPr>
        <w:instrText>ADDIN CSL_CITATION { "citationItems" : [ { "id" : "ITEM-1", "itemData" : { "DOI" : "10.1177/0022146514531438", "ISBN" : "0022146514531", "ISSN" : "2150-6000", "PMID" : "24872468", "abstract" : "This study investigates the link between incarceration and health behavior among a sample of young adults from the National Longitudinal Study of Adolescent Health (N = 1,670). The association is analyzed using propensity score methods and a strategic comparison group: respondents who have been convicted of crimes, but not incarcerated. Findings suggest that former inmates consume more fast food and have a higher likelihood of smoking than do similarly situated peers. These associations operate partly through increased financial strife and decreased social standing. Given the role of health behavior in predicting future health outcomes, poor health behavior may be a salient force driving health and mortality risk among the formerly incarcerated population.", "author" : [ { "dropping-particle" : "", "family" : "Porter", "given" : "Lauren C", "non-dropping-particle" : "", "parse-names" : false, "suffix" : "" } ], "container-title" : "Journal of health and social behavior", "id" : "ITEM-1", "issue" : "2", "issued" : { "date-parts" : [ [ "2014" ] ] }, "note" : "NULL", "page" : "234-249", "title" : "Incarceration and Post-release Health Behavior.", "type" : "article-journal", "volume" : "55" }, "uris" : [ "http://www.mendeley.com/documents/?uuid=f3f3a19e-6434-436f-9f60-0745bf3aff51" ] }, { "id" : "ITEM-2", "itemData" : { "abstract" : "This paper provides a review and analysis of current international and Australian research literature on the re-entry experiences of people being released from prison, with a specific focus on housing and associated social matters. The intent is to further the research and policy agenda on this matter in Australia by identifying current information and gaps in knowledge.", "author" : [ { "dropping-particle" : "", "family" : "Baldry", "given" : "E", "non-dropping-particle" : "", "parse-names" : false, "suffix" : "" }, { "dropping-particle" : "", "family" : "McDonnell", "given" : "D", "non-dropping-particle" : "", "parse-names" : false, "suffix" : "" }, { "dropping-particle" : "", "family" : "Maplestone", "given" : "P", "non-dropping-particle" : "", "parse-names" : false, "suffix" : "" }, { "dropping-particle" : "", "family" : "Peeters", "given" : "M", "non-dropping-particle" : "", "parse-names" : false, "suffix" : "" } ], "container-title" : "Current Issues in Criminal Justice", "id" : "ITEM-2", "issue" : "2", "issued" : { "date-parts" : [ [ "2003" ] ] }, "page" : "155-169", "title" : "Australian prisoners' post-release housing", "type" : "article-journal", "volume" : "15" }, "uris" : [ "http://www.mendeley.com/documents/?uuid=7e4c0565-e259-4c75-b563-045b2233bfaa" ] } ], "mendeley" : { "formattedCitation" : "(Baldry et al., 2003; Porter, 2014)", "plainTextFormattedCitation" : "(Baldry et al., 2003; Porter, 2014)", "previouslyFormattedCitation" : "(Baldry et al., 2003; Porter, 2014)" }, "properties" : {  }, "schema" : "https://github.com/citation-style-language/schema/raw/master/csl-citation.json" }</w:instrText>
      </w:r>
      <w:r w:rsidR="0045761E" w:rsidRPr="00D672DF">
        <w:rPr>
          <w:rFonts w:cs="Times New Roman"/>
          <w:szCs w:val="24"/>
        </w:rPr>
        <w:fldChar w:fldCharType="separate"/>
      </w:r>
      <w:r w:rsidR="00E901BC" w:rsidRPr="00E901BC">
        <w:rPr>
          <w:rFonts w:cs="Times New Roman"/>
          <w:noProof/>
          <w:szCs w:val="24"/>
        </w:rPr>
        <w:t>(Baldry et al., 2003; Porter, 2014)</w:t>
      </w:r>
      <w:r w:rsidR="0045761E" w:rsidRPr="00D672DF">
        <w:rPr>
          <w:rFonts w:cs="Times New Roman"/>
          <w:szCs w:val="24"/>
        </w:rPr>
        <w:fldChar w:fldCharType="end"/>
      </w:r>
      <w:r w:rsidR="0005741A">
        <w:rPr>
          <w:rFonts w:cs="Times New Roman"/>
          <w:szCs w:val="24"/>
        </w:rPr>
        <w:t xml:space="preserve">, re-establishing relationships </w:t>
      </w:r>
      <w:r w:rsidR="0045761E" w:rsidRPr="00D672DF">
        <w:rPr>
          <w:rFonts w:cs="Times New Roman"/>
          <w:szCs w:val="24"/>
        </w:rPr>
        <w:fldChar w:fldCharType="begin" w:fldLock="1"/>
      </w:r>
      <w:r w:rsidR="00454F32">
        <w:rPr>
          <w:rFonts w:cs="Times New Roman"/>
          <w:szCs w:val="24"/>
        </w:rPr>
        <w:instrText>ADDIN CSL_CITATION { "citationItems" : [ { "id" : "ITEM-1", "itemData" : { "abstract" : "Prior research suggests a correlation between incarceration and marital dissolution, al- though questions remain as to why this association exists. Is it the stigma associated with \u201cdoing time\u201d that drives couples apart? Or is it simply the duration of physical separation that leads to divorce? This research utilizes data from the National Longitudinal Survey of Youth (NLSY79) and the Survey of Officer and Enlisted Personnel to shed light on these questions. The findings generally support a separation explanation of the incarceration- divorce relationship. Specifically, the data show that exposure to incarceration has no effect on marital dissolution after duration of incarceration is taken into account. In addition, across both datasets we find that individuals who spend substantial time away from spouses are at higher risk of divorce. The findings point to the importance of spousal separation for understanding the incarceration-marital dissolution relationship. Moreover, and in contrast to settings in which stigma appears quite salient (e.g., labor markets), our results suggest that the shared history and degree of intimacy among married partners may weaken the salience of the stigma of incarceration. Findings are discussed in the context of a burgeoning body of work on the collateral consequences of incarceration and have implications for the growing pool of men in American society returning from prison.", "author" : [ { "dropping-particle" : "", "family" : "Massoglia", "given" : "Michael", "non-dropping-particle" : "", "parse-names" : false, "suffix" : "" }, { "dropping-particle" : "", "family" : "Remster", "given" : "Brianna", "non-dropping-particle" : "", "parse-names" : false, "suffix" : "" }, { "dropping-particle" : "", "family" : "King", "given" : "Ryan D.", "non-dropping-particle" : "", "parse-names" : false, "suffix" : "" } ], "container-title" : "Social Forces", "id" : "ITEM-1", "issue" : "September", "issued" : { "date-parts" : [ [ "2011" ] ] }, "page" : "1-24", "title" : "Stigma or Separation ? Understanding the Incarceration \u2013 Divorce Relationship", "type" : "article-journal", "volume" : "90" }, "uris" : [ "http://www.mendeley.com/documents/?uuid=c65d74e5-516f-4a8a-a840-1790d9323af3" ] } ], "mendeley" : { "formattedCitation" : "(Massoglia et al., 2011)", "plainTextFormattedCitation" : "(Massoglia et al., 2011)", "previouslyFormattedCitation" : "(Massoglia et al., 2011)" }, "properties" : {  }, "schema" : "https://github.com/citation-style-language/schema/raw/master/csl-citation.json" }</w:instrText>
      </w:r>
      <w:r w:rsidR="0045761E" w:rsidRPr="00D672DF">
        <w:rPr>
          <w:rFonts w:cs="Times New Roman"/>
          <w:szCs w:val="24"/>
        </w:rPr>
        <w:fldChar w:fldCharType="separate"/>
      </w:r>
      <w:r w:rsidR="00CF23B1" w:rsidRPr="00CF23B1">
        <w:rPr>
          <w:rFonts w:cs="Times New Roman"/>
          <w:noProof/>
          <w:szCs w:val="24"/>
        </w:rPr>
        <w:t>(Massoglia et al., 2011)</w:t>
      </w:r>
      <w:r w:rsidR="0045761E" w:rsidRPr="00D672DF">
        <w:rPr>
          <w:rFonts w:cs="Times New Roman"/>
          <w:szCs w:val="24"/>
        </w:rPr>
        <w:fldChar w:fldCharType="end"/>
      </w:r>
      <w:r w:rsidR="0005741A">
        <w:rPr>
          <w:rFonts w:cs="Times New Roman"/>
          <w:szCs w:val="24"/>
        </w:rPr>
        <w:t>,</w:t>
      </w:r>
      <w:r w:rsidR="0045761E" w:rsidRPr="00D672DF">
        <w:rPr>
          <w:rFonts w:cs="Times New Roman"/>
          <w:szCs w:val="24"/>
        </w:rPr>
        <w:t xml:space="preserve"> </w:t>
      </w:r>
      <w:r w:rsidR="0046331D">
        <w:rPr>
          <w:rFonts w:cs="Times New Roman"/>
          <w:szCs w:val="24"/>
        </w:rPr>
        <w:t>and</w:t>
      </w:r>
      <w:r w:rsidR="0046331D" w:rsidRPr="00D672DF">
        <w:rPr>
          <w:rFonts w:cs="Times New Roman"/>
          <w:szCs w:val="24"/>
        </w:rPr>
        <w:t xml:space="preserve"> </w:t>
      </w:r>
      <w:r w:rsidR="0045761E" w:rsidRPr="00D672DF">
        <w:rPr>
          <w:rFonts w:cs="Times New Roman"/>
          <w:szCs w:val="24"/>
        </w:rPr>
        <w:t>dealin</w:t>
      </w:r>
      <w:r w:rsidR="00EE5B18">
        <w:rPr>
          <w:rFonts w:cs="Times New Roman"/>
          <w:szCs w:val="24"/>
        </w:rPr>
        <w:t>g with substance use disorders,</w:t>
      </w:r>
      <w:r w:rsidR="0045761E" w:rsidRPr="00D672DF">
        <w:rPr>
          <w:rFonts w:cs="Times New Roman"/>
          <w:szCs w:val="24"/>
        </w:rPr>
        <w:fldChar w:fldCharType="begin" w:fldLock="1"/>
      </w:r>
      <w:r w:rsidR="00454F32">
        <w:rPr>
          <w:rFonts w:cs="Times New Roman"/>
          <w:szCs w:val="24"/>
        </w:rPr>
        <w:instrText>ADDIN CSL_CITATION { "citationItems" : [ { "id" : "ITEM-1", "itemData" : { "DOI" : "10.1016/j.drugalcdep.2015.06.011", "ISSN" : "03768716", "author" : [ { "dropping-particle" : "", "family" : "Winter", "given" : "R.J.", "non-dropping-particle" : "", "parse-names" : false, "suffix" : "" }, { "dropping-particle" : "", "family" : "Stoov\u00e9", "given" : "M.", "non-dropping-particle" : "", "parse-names" : false, "suffix" : "" }, { "dropping-particle" : "", "family" : "Degenhardt", "given" : "L.", "non-dropping-particle" : "", "parse-names" : false, "suffix" : "" }, { "dropping-particle" : "", "family" : "Hellard", "given" : "M.E.", "non-dropping-particle" : "", "parse-names" : false, "suffix" : "" }, { "dropping-particle" : "", "family" : "Spelman", "given" : "T.", "non-dropping-particle" : "", "parse-names" : false, "suffix" : "" }, { "dropping-particle" : "", "family" : "Jenkinson", "given" : "R.", "non-dropping-particle" : "", "parse-names" : false, "suffix" : "" }, { "dropping-particle" : "", "family" : "McCarthy", "given" : "D.R.", "non-dropping-particle" : "", "parse-names" : false, "suffix" : "" }, { "dropping-particle" : "", "family" : "Kinner", "given" : "Stuart A.", "non-dropping-particle" : "", "parse-names" : false, "suffix" : "" } ], "container-title" : "Drug and Alcohol Dependence", "id" : "ITEM-1", "issued" : { "date-parts" : [ [ "2015" ] ] }, "page" : "43-49", "publisher" : "Elsevier Ireland Ltd", "title" : "Incidence and predictors of non-fatal drug overdose after release from prison among people who inject drugs in Queensland, Australia", "type" : "article-journal", "volume" : "153" }, "uris" : [ "http://www.mendeley.com/documents/?uuid=00781773-f4b4-47db-8458-d38093655fc1" ] }, { "id" : "ITEM-2", "itemData" : { "DOI" : "10.1111/j.1360-0443.2007.02081.x", "ISBN" : "0965-2140 (Print)\\r0965-2140 (Linking)", "ISSN" : "09652140", "PMID" : "18199304", "abstract" : "AIMS: To investigate drug-related deaths among newly released prisoners in England and Wales.\\n\\nDESIGN: Database linkage study.\\n\\nPARTICIPANTS: National sample of 48,771 male and female sentenced prisoners released during 1998-2000 with all recorded deaths included to November 2003.\\n\\nFINDINGS: There were 442 recorded deaths, of which 261 (59%) were drug-related. In the year following index release, the drug-related mortality rate was 5.2 per 1000 among men and 5.9 per 1000 among women. All-cause mortality in the first and second weeks following release for men was 37 and 26 deaths per 1000 per annum, respectively (95% of which were drug-related). There were 47 and 38 deaths per 1000 per annum, respectively, among women, all of which were drug-related. In the first year after prison release, there were 342 male deaths (45.8 were expected in the general population) and there were 100 female deaths (8.3 expected in the general population). Drug-related deaths were attributed mainly to substance use disorders and drug overdose. Coronial records cited the involvement of opioids in 95% of deaths, benzodiazepines in 20%, cocaine in 14% and tricyclic antidepressants in 10%. Drug-related deaths among men were more likely to involve heroin and deaths among women were more likely to involve benzodiazepines, cocaine and tricyclic antidepressants.\\n\\nCONCLUSIONS: Newly released male and female prisoners are at acute risk of drug-related death. Appropriate prevention measures include overdose awareness education, opioid maintenance pharmacotherapy, planned referral to community-based treatment services and a community overdose-response using opioid antagonists.", "author" : [ { "dropping-particle" : "", "family" : "Farrell", "given" : "Michael", "non-dropping-particle" : "", "parse-names" : false, "suffix" : "" }, { "dropping-particle" : "", "family" : "Marsden", "given" : "John", "non-dropping-particle" : "", "parse-names" : false, "suffix" : "" } ], "container-title" : "Addiction", "id" : "ITEM-2", "issue" : "2", "issued" : { "date-parts" : [ [ "2008" ] ] }, "page" : "251-255", "title" : "Acute risk of drug-related death among newly released prisoners in England and Wales", "type" : "article-journal", "volume" : "103" }, "uris" : [ "http://www.mendeley.com/documents/?uuid=fc67a4f6-2b20-4c35-8ae3-b0f9e6846654" ] } ], "mendeley" : { "formattedCitation" : "(Farrell and Marsden, 2008; Winter et al., 2015)", "plainTextFormattedCitation" : "(Farrell and Marsden, 2008; Winter et al., 2015)", "previouslyFormattedCitation" : "(Farrell and Marsden, 2008; Winter et al., 2015)" }, "properties" : {  }, "schema" : "https://github.com/citation-style-language/schema/raw/master/csl-citation.json" }</w:instrText>
      </w:r>
      <w:r w:rsidR="0045761E" w:rsidRPr="00D672DF">
        <w:rPr>
          <w:rFonts w:cs="Times New Roman"/>
          <w:szCs w:val="24"/>
        </w:rPr>
        <w:fldChar w:fldCharType="separate"/>
      </w:r>
      <w:r w:rsidR="00CF23B1" w:rsidRPr="00CF23B1">
        <w:rPr>
          <w:rFonts w:cs="Times New Roman"/>
          <w:noProof/>
          <w:szCs w:val="24"/>
        </w:rPr>
        <w:t>(Farrell and Marsden, 2008; Winter et al., 2015)</w:t>
      </w:r>
      <w:r w:rsidR="0045761E" w:rsidRPr="00D672DF">
        <w:rPr>
          <w:rFonts w:cs="Times New Roman"/>
          <w:szCs w:val="24"/>
        </w:rPr>
        <w:fldChar w:fldCharType="end"/>
      </w:r>
      <w:r w:rsidR="0045761E" w:rsidRPr="00D672DF">
        <w:rPr>
          <w:rFonts w:cs="Times New Roman"/>
          <w:szCs w:val="24"/>
        </w:rPr>
        <w:t xml:space="preserve"> </w:t>
      </w:r>
      <w:r w:rsidR="0046331D">
        <w:rPr>
          <w:rFonts w:cs="Times New Roman"/>
          <w:szCs w:val="24"/>
        </w:rPr>
        <w:t>such that</w:t>
      </w:r>
      <w:r w:rsidR="0045761E" w:rsidRPr="00D672DF">
        <w:rPr>
          <w:rFonts w:cs="Times New Roman"/>
          <w:szCs w:val="24"/>
        </w:rPr>
        <w:t xml:space="preserve"> tobacco smoking cessation </w:t>
      </w:r>
      <w:r w:rsidR="004A25F3">
        <w:rPr>
          <w:rFonts w:cs="Times New Roman"/>
          <w:szCs w:val="24"/>
        </w:rPr>
        <w:t xml:space="preserve">may not be a high </w:t>
      </w:r>
      <w:r w:rsidR="0045761E" w:rsidRPr="00D672DF">
        <w:rPr>
          <w:rFonts w:cs="Times New Roman"/>
          <w:szCs w:val="24"/>
        </w:rPr>
        <w:t>priority among this</w:t>
      </w:r>
      <w:r w:rsidR="0045761E">
        <w:rPr>
          <w:rFonts w:cs="Times New Roman"/>
          <w:szCs w:val="24"/>
        </w:rPr>
        <w:t xml:space="preserve"> vulnerable</w:t>
      </w:r>
      <w:r w:rsidR="0005741A">
        <w:rPr>
          <w:rFonts w:cs="Times New Roman"/>
          <w:szCs w:val="24"/>
        </w:rPr>
        <w:t xml:space="preserve"> population</w:t>
      </w:r>
      <w:r w:rsidR="0045761E" w:rsidRPr="00D672DF">
        <w:rPr>
          <w:rFonts w:cs="Times New Roman"/>
          <w:szCs w:val="24"/>
        </w:rPr>
        <w:t xml:space="preserve"> </w:t>
      </w:r>
      <w:r w:rsidR="0045761E" w:rsidRPr="00D672DF">
        <w:rPr>
          <w:rFonts w:cs="Times New Roman"/>
          <w:szCs w:val="24"/>
        </w:rPr>
        <w:fldChar w:fldCharType="begin" w:fldLock="1"/>
      </w:r>
      <w:r w:rsidR="00454F32">
        <w:rPr>
          <w:rFonts w:cs="Times New Roman"/>
          <w:szCs w:val="24"/>
        </w:rPr>
        <w:instrText>ADDIN CSL_CITATION { "citationItems" : [ { "id" : "ITEM-1", "itemData" : { "DOI" : "10.1093/ntr/ntp188", "ISBN" : "6082632672", "ISSN" : "1469-994X", "PMID" : "20038510", "abstract" : "INTRODUCTION: More than 2 million persons are incarcerated in the United States. Most are young minority men, soon to reenter the community. The majority are also lifelong smokers with high rates of health-related problems. As prisons implement smoking bans, it is not known whether health behavior change that is mandated, rather than selected, can be maintained. The Wisconsin Department of Corrections smoking ban is a unique opportunity to investigate determinants of smoking behavior after release from prison. METHODS: A convenience sample of 49 incarcerated men near release participated in two interviews (1-month prerelease, in prison, and 1-month postrelease via telephone). Descriptive analyses and multivariate modeling were conducted to determine associations with postrelease smoking. RESULTS: Participants had a mean age of 36.7 years, 12.4 years of education, and a 2.3-year incarceration; 47% were Black and 41% White. They had smoked 14.5 years. Most (67%) believed that their health was improved after the smoking ban. Paired t tests revealed decreases in Positive and Negative Affect Scale negative affect (p = .001) and Patient Health Questionnaire-8 depression (p = .009) postrelease. Univariate analysis showed correlations of intent to smoke upon release with smoking relapse postrelease (p = .001), White race with smoking relapse postrelease (p = .045), and perceived better health since the prison smoking ban with nonsmoking on release (p = .01). There was a trend toward use of alcohol with smoking relapse on release (p = .061). DISCUSSION: Prerelease smoking intention predicted postrelease behavior. Belief in improved health after the prison smoking ban correlated with nonsmoking on release. Targeted relapse prevention interventions are needed for people reentering the community.", "author" : [ { "dropping-particle" : "", "family" : "Thibodeau", "given" : "Laura", "non-dropping-particle" : "", "parse-names" : false, "suffix" : "" }, { "dropping-particle" : "", "family" : "Jorenby", "given" : "D. E.", "non-dropping-particle" : "", "parse-names" : false, "suffix" : "" }, { "dropping-particle" : "", "family" : "Seal", "given" : "David", "non-dropping-particle" : "", "parse-names" : false, "suffix" : "" }, { "dropping-particle" : "", "family" : "Kim", "given" : "Su-Young", "non-dropping-particle" : "", "parse-names" : false, "suffix" : "" }, { "dropping-particle" : "", "family" : "Sosman", "given" : "James M", "non-dropping-particle" : "", "parse-names" : false, "suffix" : "" } ], "container-title" : "Nicotine &amp; tobacco research : official journal of the Society for Research on Nicotine and Tobacco", "id" : "ITEM-1", "issue" : "2", "issued" : { "date-parts" : [ [ "2010", "2" ] ] }, "note" : "- Summary: Prerelease smoking intention predicts postrelease behaviour\n\n\n- Important - Targeted relapse prevention interventions are needed for people reentering the community.- post release int necessary\n- reentry challenges, including reestablishing relationships, finding employment and housing, and dealing with addictions and mental health issues\n\n\n- culture\n\n\n- reasons why ban\n\n\n- the probability of maintaining a behaviour increases after several years of succesful behaviour change. But prison sentences are usually 1 year. Can this behaviour be maintaned post release? important\n\n\n- predictors of smoking relapse in the general population- important\n\n\n- exclusion criteria for participants\n\n\n- measures\n\n\n- important important- 91% of prisoners thought a program to help people remain quit on release rom prison would be helpful and 84% thought it would be helpful to them personally\n\n\n- A belief in improved health status after the prison smoking ban was significantly correlated with nonsmok- ing status on release.\n\n\n-Since incarceration is a time when people frequently express interest in making positive health behavior changes (Gaiter &amp;amp; Doll, 1996) - moment of opportunity\n-important limitation- those who answer to flyers are interested in quitting\n\n\n- important- The period before release presents an important opportunity to reach and motivate these individuals to maintain smoking abstinence on return to the community (Catz, Sosman, Crumble, &amp;amp; Scheuerell, 2002; Morrow &amp;amp; Group, 2009).\n\n\n-the effect of prison reentry interventions on men\u2019s smok- ing behavior has not been the subject of published reports. \n-observed relationship between improved health status and non-smoking postrelease may pro- vide a useful motivational element for such programs\n\n\n- this paper STRONGLY calls for my study", "page" : "152-8", "title" : "Prerelease intent predicts smoking behavior postrelease following a prison smoking ban.", "type" : "article-journal", "volume" : "12" }, "uris" : [ "http://www.mendeley.com/documents/?uuid=bdd72aa5-0df5-436b-8df1-f2b338a511f4" ] } ], "mendeley" : { "formattedCitation" : "(Thibodeau et al., 2010)", "plainTextFormattedCitation" : "(Thibodeau et al., 2010)", "previouslyFormattedCitation" : "(Thibodeau et al., 2010)" }, "properties" : {  }, "schema" : "https://github.com/citation-style-language/schema/raw/master/csl-citation.json" }</w:instrText>
      </w:r>
      <w:r w:rsidR="0045761E" w:rsidRPr="00D672DF">
        <w:rPr>
          <w:rFonts w:cs="Times New Roman"/>
          <w:szCs w:val="24"/>
        </w:rPr>
        <w:fldChar w:fldCharType="separate"/>
      </w:r>
      <w:r w:rsidR="00CF23B1" w:rsidRPr="00CF23B1">
        <w:rPr>
          <w:rFonts w:cs="Times New Roman"/>
          <w:noProof/>
          <w:szCs w:val="24"/>
        </w:rPr>
        <w:t>(Thibodeau et al., 2010)</w:t>
      </w:r>
      <w:r w:rsidR="0045761E" w:rsidRPr="00D672DF">
        <w:rPr>
          <w:rFonts w:cs="Times New Roman"/>
          <w:szCs w:val="24"/>
        </w:rPr>
        <w:fldChar w:fldCharType="end"/>
      </w:r>
      <w:r w:rsidR="0005741A">
        <w:rPr>
          <w:rFonts w:cs="Times New Roman"/>
          <w:szCs w:val="24"/>
        </w:rPr>
        <w:t>.</w:t>
      </w:r>
    </w:p>
    <w:p w14:paraId="2956F012" w14:textId="07A702C4" w:rsidR="00887CFB" w:rsidRPr="00D672DF" w:rsidRDefault="00497A99" w:rsidP="00034106">
      <w:pPr>
        <w:spacing w:line="480" w:lineRule="auto"/>
        <w:ind w:firstLine="720"/>
        <w:rPr>
          <w:rFonts w:cs="Times New Roman"/>
          <w:szCs w:val="24"/>
        </w:rPr>
      </w:pPr>
      <w:r>
        <w:rPr>
          <w:rFonts w:cs="Times New Roman"/>
          <w:szCs w:val="24"/>
        </w:rPr>
        <w:t>Currently</w:t>
      </w:r>
      <w:r w:rsidR="00953537" w:rsidRPr="00D672DF">
        <w:rPr>
          <w:rFonts w:cs="Times New Roman"/>
          <w:szCs w:val="24"/>
        </w:rPr>
        <w:t>, t</w:t>
      </w:r>
      <w:r w:rsidR="00104A12" w:rsidRPr="00D672DF">
        <w:rPr>
          <w:rFonts w:cs="Times New Roman"/>
          <w:szCs w:val="24"/>
        </w:rPr>
        <w:t xml:space="preserve">he </w:t>
      </w:r>
      <w:r w:rsidR="00E32401" w:rsidRPr="00D672DF">
        <w:rPr>
          <w:rFonts w:cs="Times New Roman"/>
          <w:szCs w:val="24"/>
        </w:rPr>
        <w:t>literature investigating rates of smoking relapse following release from smoke-free prisons is exclusively US-based, and these studies</w:t>
      </w:r>
      <w:r w:rsidR="001A302C">
        <w:rPr>
          <w:rFonts w:cs="Times New Roman"/>
          <w:szCs w:val="24"/>
        </w:rPr>
        <w:t xml:space="preserve"> all</w:t>
      </w:r>
      <w:r w:rsidR="00E32401" w:rsidRPr="00D672DF">
        <w:rPr>
          <w:rFonts w:cs="Times New Roman"/>
          <w:szCs w:val="24"/>
        </w:rPr>
        <w:t xml:space="preserve"> </w:t>
      </w:r>
      <w:r w:rsidR="001A302C">
        <w:rPr>
          <w:rFonts w:cs="Times New Roman"/>
          <w:szCs w:val="24"/>
        </w:rPr>
        <w:t>report</w:t>
      </w:r>
      <w:r w:rsidR="00E32401" w:rsidRPr="00D672DF">
        <w:rPr>
          <w:rFonts w:cs="Times New Roman"/>
          <w:szCs w:val="24"/>
        </w:rPr>
        <w:t xml:space="preserve"> absolute </w:t>
      </w:r>
      <w:r w:rsidR="00F30EB1" w:rsidRPr="00D672DF">
        <w:rPr>
          <w:rFonts w:cs="Times New Roman"/>
          <w:szCs w:val="24"/>
        </w:rPr>
        <w:t xml:space="preserve">post-release </w:t>
      </w:r>
      <w:r w:rsidR="00E32401" w:rsidRPr="00D672DF">
        <w:rPr>
          <w:rFonts w:cs="Times New Roman"/>
          <w:szCs w:val="24"/>
        </w:rPr>
        <w:lastRenderedPageBreak/>
        <w:t>smoking status only; none</w:t>
      </w:r>
      <w:r w:rsidR="00201528">
        <w:rPr>
          <w:rFonts w:cs="Times New Roman"/>
          <w:szCs w:val="24"/>
        </w:rPr>
        <w:t xml:space="preserve"> have</w:t>
      </w:r>
      <w:r w:rsidR="00E32401" w:rsidRPr="00D672DF">
        <w:rPr>
          <w:rFonts w:cs="Times New Roman"/>
          <w:szCs w:val="24"/>
        </w:rPr>
        <w:t xml:space="preserve"> </w:t>
      </w:r>
      <w:r w:rsidR="001A302C">
        <w:rPr>
          <w:rFonts w:cs="Times New Roman"/>
          <w:szCs w:val="24"/>
        </w:rPr>
        <w:t>compare</w:t>
      </w:r>
      <w:r w:rsidR="0046331D">
        <w:rPr>
          <w:rFonts w:cs="Times New Roman"/>
          <w:szCs w:val="24"/>
        </w:rPr>
        <w:t>d</w:t>
      </w:r>
      <w:r w:rsidR="00CF6699" w:rsidRPr="00D672DF">
        <w:rPr>
          <w:rFonts w:cs="Times New Roman"/>
          <w:szCs w:val="24"/>
        </w:rPr>
        <w:t xml:space="preserve"> pre- and post</w:t>
      </w:r>
      <w:r w:rsidR="002170EF" w:rsidRPr="00D672DF">
        <w:rPr>
          <w:rFonts w:cs="Times New Roman"/>
          <w:szCs w:val="24"/>
        </w:rPr>
        <w:t>-incarceration daily tobacco smoking</w:t>
      </w:r>
      <w:r w:rsidR="00CF6699" w:rsidRPr="00D672DF">
        <w:rPr>
          <w:rFonts w:cs="Times New Roman"/>
          <w:szCs w:val="24"/>
        </w:rPr>
        <w:t xml:space="preserve"> </w:t>
      </w:r>
      <w:r w:rsidR="00EE5B18">
        <w:rPr>
          <w:rFonts w:cs="Times New Roman"/>
          <w:szCs w:val="24"/>
        </w:rPr>
        <w:t>rates</w:t>
      </w:r>
      <w:r w:rsidR="002170EF" w:rsidRPr="00D672DF">
        <w:rPr>
          <w:rFonts w:cs="Times New Roman"/>
          <w:szCs w:val="24"/>
        </w:rPr>
        <w:t xml:space="preserve"> to </w:t>
      </w:r>
      <w:r w:rsidR="005B2E6B">
        <w:rPr>
          <w:rFonts w:cs="Times New Roman"/>
          <w:szCs w:val="24"/>
        </w:rPr>
        <w:t xml:space="preserve">examine </w:t>
      </w:r>
      <w:r w:rsidR="00E32401" w:rsidRPr="00D672DF">
        <w:rPr>
          <w:rFonts w:cs="Times New Roman"/>
          <w:szCs w:val="24"/>
        </w:rPr>
        <w:t xml:space="preserve">the effect of </w:t>
      </w:r>
      <w:r w:rsidR="00953537" w:rsidRPr="00D672DF">
        <w:rPr>
          <w:rFonts w:cs="Times New Roman"/>
          <w:szCs w:val="24"/>
        </w:rPr>
        <w:t>incarceration in smoke-free correctional facilities</w:t>
      </w:r>
      <w:r w:rsidR="00E32401" w:rsidRPr="00D672DF">
        <w:rPr>
          <w:rFonts w:cs="Times New Roman"/>
          <w:szCs w:val="24"/>
        </w:rPr>
        <w:t xml:space="preserve"> on </w:t>
      </w:r>
      <w:r w:rsidR="008D361C">
        <w:rPr>
          <w:rFonts w:cs="Times New Roman"/>
          <w:szCs w:val="24"/>
        </w:rPr>
        <w:t xml:space="preserve">levels of </w:t>
      </w:r>
      <w:r w:rsidR="002170EF" w:rsidRPr="00D672DF">
        <w:rPr>
          <w:rFonts w:cs="Times New Roman"/>
          <w:szCs w:val="24"/>
        </w:rPr>
        <w:t xml:space="preserve">tobacco </w:t>
      </w:r>
      <w:r w:rsidR="008D361C">
        <w:rPr>
          <w:rFonts w:cs="Times New Roman"/>
          <w:szCs w:val="24"/>
        </w:rPr>
        <w:t>use</w:t>
      </w:r>
      <w:r w:rsidR="005B2E6B">
        <w:rPr>
          <w:rFonts w:cs="Times New Roman"/>
          <w:szCs w:val="24"/>
        </w:rPr>
        <w:t xml:space="preserve"> after release from prison</w:t>
      </w:r>
      <w:r w:rsidR="00E32401" w:rsidRPr="00D672DF">
        <w:rPr>
          <w:rFonts w:cs="Times New Roman"/>
          <w:szCs w:val="24"/>
        </w:rPr>
        <w:t xml:space="preserve">. </w:t>
      </w:r>
      <w:r w:rsidR="00F677ED">
        <w:rPr>
          <w:rFonts w:cs="Times New Roman"/>
          <w:szCs w:val="24"/>
        </w:rPr>
        <w:t>Using</w:t>
      </w:r>
      <w:r w:rsidR="00EE5B18" w:rsidRPr="00D672DF">
        <w:rPr>
          <w:rFonts w:cs="Times New Roman"/>
          <w:szCs w:val="24"/>
        </w:rPr>
        <w:t xml:space="preserve"> a </w:t>
      </w:r>
      <w:r w:rsidR="004A25F3">
        <w:rPr>
          <w:rFonts w:cs="Times New Roman"/>
          <w:szCs w:val="24"/>
        </w:rPr>
        <w:t>sample</w:t>
      </w:r>
      <w:r w:rsidR="004A25F3" w:rsidRPr="00D672DF">
        <w:rPr>
          <w:rFonts w:cs="Times New Roman"/>
          <w:szCs w:val="24"/>
        </w:rPr>
        <w:t xml:space="preserve"> </w:t>
      </w:r>
      <w:r w:rsidR="00EE5B18" w:rsidRPr="00D672DF">
        <w:rPr>
          <w:rFonts w:cs="Times New Roman"/>
          <w:szCs w:val="24"/>
        </w:rPr>
        <w:t xml:space="preserve">of </w:t>
      </w:r>
      <w:r w:rsidR="004A25F3">
        <w:rPr>
          <w:rFonts w:cs="Times New Roman"/>
          <w:szCs w:val="24"/>
        </w:rPr>
        <w:t xml:space="preserve">adults </w:t>
      </w:r>
      <w:r w:rsidR="00EE5B18" w:rsidRPr="00D672DF">
        <w:rPr>
          <w:rFonts w:cs="Times New Roman"/>
          <w:szCs w:val="24"/>
        </w:rPr>
        <w:t xml:space="preserve">recently released from smoke-free </w:t>
      </w:r>
      <w:r w:rsidR="002766F1">
        <w:rPr>
          <w:rFonts w:cs="Times New Roman"/>
          <w:szCs w:val="24"/>
        </w:rPr>
        <w:t>prisons</w:t>
      </w:r>
      <w:r w:rsidR="00EE5B18" w:rsidRPr="00D672DF">
        <w:rPr>
          <w:rFonts w:cs="Times New Roman"/>
          <w:szCs w:val="24"/>
        </w:rPr>
        <w:t xml:space="preserve"> in Queensland, Australia</w:t>
      </w:r>
      <w:r w:rsidR="00EE5B18">
        <w:rPr>
          <w:rFonts w:cs="Times New Roman"/>
          <w:szCs w:val="24"/>
        </w:rPr>
        <w:t xml:space="preserve">, </w:t>
      </w:r>
      <w:r w:rsidR="00CF6699" w:rsidRPr="00D672DF">
        <w:rPr>
          <w:rFonts w:cs="Times New Roman"/>
          <w:szCs w:val="24"/>
        </w:rPr>
        <w:t xml:space="preserve">this study </w:t>
      </w:r>
      <w:r w:rsidR="00F677ED">
        <w:rPr>
          <w:rFonts w:cs="Times New Roman"/>
          <w:szCs w:val="24"/>
        </w:rPr>
        <w:t>aim</w:t>
      </w:r>
      <w:r w:rsidR="0046331D">
        <w:rPr>
          <w:rFonts w:cs="Times New Roman"/>
          <w:szCs w:val="24"/>
        </w:rPr>
        <w:t>ed</w:t>
      </w:r>
      <w:r w:rsidR="00CF6699" w:rsidRPr="00D672DF">
        <w:rPr>
          <w:rFonts w:cs="Times New Roman"/>
          <w:szCs w:val="24"/>
        </w:rPr>
        <w:t xml:space="preserve"> to</w:t>
      </w:r>
      <w:r w:rsidR="001A302C">
        <w:rPr>
          <w:rFonts w:cs="Times New Roman"/>
          <w:szCs w:val="24"/>
        </w:rPr>
        <w:t xml:space="preserve"> </w:t>
      </w:r>
      <w:r w:rsidR="001A302C" w:rsidRPr="00D672DF">
        <w:rPr>
          <w:rFonts w:cs="Times New Roman"/>
          <w:szCs w:val="24"/>
        </w:rPr>
        <w:t>(a)</w:t>
      </w:r>
      <w:r w:rsidR="00A26218" w:rsidRPr="00D672DF">
        <w:rPr>
          <w:rFonts w:cs="Times New Roman"/>
          <w:szCs w:val="24"/>
        </w:rPr>
        <w:t xml:space="preserve"> investigate</w:t>
      </w:r>
      <w:r w:rsidR="00CF6699" w:rsidRPr="00D672DF">
        <w:rPr>
          <w:rFonts w:cs="Times New Roman"/>
          <w:szCs w:val="24"/>
        </w:rPr>
        <w:t xml:space="preserve"> </w:t>
      </w:r>
      <w:r w:rsidR="00A26218" w:rsidRPr="00D672DF">
        <w:rPr>
          <w:rFonts w:cs="Times New Roman"/>
          <w:szCs w:val="24"/>
        </w:rPr>
        <w:t>time to</w:t>
      </w:r>
      <w:r w:rsidR="00CF6699" w:rsidRPr="00D672DF">
        <w:rPr>
          <w:rFonts w:cs="Times New Roman"/>
          <w:szCs w:val="24"/>
        </w:rPr>
        <w:t xml:space="preserve"> tobacco smoking</w:t>
      </w:r>
      <w:r w:rsidR="00A26218" w:rsidRPr="00D672DF">
        <w:rPr>
          <w:rFonts w:cs="Times New Roman"/>
          <w:szCs w:val="24"/>
        </w:rPr>
        <w:t xml:space="preserve"> relapse</w:t>
      </w:r>
      <w:r w:rsidR="001A302C">
        <w:rPr>
          <w:rFonts w:cs="Times New Roman"/>
          <w:szCs w:val="24"/>
        </w:rPr>
        <w:t xml:space="preserve"> following release</w:t>
      </w:r>
      <w:r w:rsidR="005B2E6B">
        <w:rPr>
          <w:rFonts w:cs="Times New Roman"/>
          <w:szCs w:val="24"/>
        </w:rPr>
        <w:t xml:space="preserve"> from prison</w:t>
      </w:r>
      <w:r w:rsidR="008E3C8A" w:rsidRPr="00D672DF">
        <w:rPr>
          <w:rFonts w:cs="Times New Roman"/>
          <w:szCs w:val="24"/>
        </w:rPr>
        <w:t>,</w:t>
      </w:r>
      <w:r w:rsidR="001A302C">
        <w:rPr>
          <w:rFonts w:cs="Times New Roman"/>
          <w:szCs w:val="24"/>
        </w:rPr>
        <w:t xml:space="preserve"> (b) compare pre- and post-incarceration daily smoking rates, and</w:t>
      </w:r>
      <w:r w:rsidR="008E3C8A" w:rsidRPr="00D672DF">
        <w:rPr>
          <w:rFonts w:cs="Times New Roman"/>
          <w:szCs w:val="24"/>
        </w:rPr>
        <w:t xml:space="preserve"> </w:t>
      </w:r>
      <w:r w:rsidR="00CF6699" w:rsidRPr="00D672DF">
        <w:rPr>
          <w:rFonts w:cs="Times New Roman"/>
          <w:szCs w:val="24"/>
        </w:rPr>
        <w:t>(c)</w:t>
      </w:r>
      <w:r w:rsidR="001A302C">
        <w:rPr>
          <w:rFonts w:cs="Times New Roman"/>
          <w:szCs w:val="24"/>
        </w:rPr>
        <w:t xml:space="preserve"> </w:t>
      </w:r>
      <w:r w:rsidR="0046331D">
        <w:rPr>
          <w:rFonts w:cs="Times New Roman"/>
          <w:szCs w:val="24"/>
        </w:rPr>
        <w:t>identify</w:t>
      </w:r>
      <w:r w:rsidR="0046331D" w:rsidRPr="00D672DF">
        <w:rPr>
          <w:rFonts w:cs="Times New Roman"/>
          <w:szCs w:val="24"/>
        </w:rPr>
        <w:t xml:space="preserve"> </w:t>
      </w:r>
      <w:r w:rsidR="004A25F3">
        <w:rPr>
          <w:rFonts w:cs="Times New Roman"/>
          <w:szCs w:val="24"/>
        </w:rPr>
        <w:t>correlates</w:t>
      </w:r>
      <w:r w:rsidR="004A25F3" w:rsidRPr="00D672DF">
        <w:rPr>
          <w:rFonts w:cs="Times New Roman"/>
          <w:szCs w:val="24"/>
        </w:rPr>
        <w:t xml:space="preserve"> </w:t>
      </w:r>
      <w:r w:rsidR="00CF6699" w:rsidRPr="00D672DF">
        <w:rPr>
          <w:rFonts w:cs="Times New Roman"/>
          <w:szCs w:val="24"/>
        </w:rPr>
        <w:t xml:space="preserve">of smoking </w:t>
      </w:r>
      <w:r w:rsidR="00E67293" w:rsidRPr="00D672DF">
        <w:rPr>
          <w:rFonts w:cs="Times New Roman"/>
          <w:szCs w:val="24"/>
        </w:rPr>
        <w:t xml:space="preserve">at </w:t>
      </w:r>
      <w:r w:rsidR="00A26218" w:rsidRPr="00D672DF">
        <w:rPr>
          <w:rFonts w:cs="Times New Roman"/>
          <w:szCs w:val="24"/>
        </w:rPr>
        <w:t>reduced</w:t>
      </w:r>
      <w:r w:rsidR="00D672DF" w:rsidRPr="00D672DF">
        <w:rPr>
          <w:rFonts w:cs="Times New Roman"/>
          <w:szCs w:val="24"/>
        </w:rPr>
        <w:t xml:space="preserve"> daily</w:t>
      </w:r>
      <w:r w:rsidR="00E67293" w:rsidRPr="00D672DF">
        <w:rPr>
          <w:rFonts w:cs="Times New Roman"/>
          <w:szCs w:val="24"/>
        </w:rPr>
        <w:t xml:space="preserve"> levels</w:t>
      </w:r>
      <w:r w:rsidR="00EE5B18">
        <w:rPr>
          <w:rFonts w:cs="Times New Roman"/>
          <w:szCs w:val="24"/>
        </w:rPr>
        <w:t xml:space="preserve"> following </w:t>
      </w:r>
      <w:r w:rsidR="004A25F3">
        <w:rPr>
          <w:rFonts w:cs="Times New Roman"/>
          <w:szCs w:val="24"/>
        </w:rPr>
        <w:t xml:space="preserve">release from </w:t>
      </w:r>
      <w:r w:rsidR="00EE5B18">
        <w:rPr>
          <w:rFonts w:cs="Times New Roman"/>
          <w:szCs w:val="24"/>
        </w:rPr>
        <w:t>prison.</w:t>
      </w:r>
    </w:p>
    <w:p w14:paraId="07449A5D" w14:textId="0B1DF702" w:rsidR="00672189" w:rsidRPr="00D672DF" w:rsidRDefault="00CF6699" w:rsidP="008D361C">
      <w:pPr>
        <w:pStyle w:val="Heading1"/>
        <w:numPr>
          <w:ilvl w:val="0"/>
          <w:numId w:val="7"/>
        </w:numPr>
        <w:ind w:left="426"/>
      </w:pPr>
      <w:r w:rsidRPr="00D672DF">
        <w:t>METHOD</w:t>
      </w:r>
    </w:p>
    <w:p w14:paraId="2E19D85C" w14:textId="1A464AE3" w:rsidR="00053C36" w:rsidRDefault="004E5B87" w:rsidP="00053C36">
      <w:pPr>
        <w:spacing w:line="480" w:lineRule="auto"/>
        <w:ind w:firstLine="720"/>
        <w:rPr>
          <w:rFonts w:cs="Times New Roman"/>
          <w:szCs w:val="24"/>
        </w:rPr>
      </w:pPr>
      <w:r>
        <w:rPr>
          <w:rFonts w:cs="Times New Roman"/>
          <w:szCs w:val="24"/>
        </w:rPr>
        <w:t>This study measured return to tobacco smoking among ex-smokers released from smoke-free prisons in Queensland, Australia, in two phases</w:t>
      </w:r>
      <w:r w:rsidR="00C357FB">
        <w:rPr>
          <w:rFonts w:cs="Times New Roman"/>
          <w:szCs w:val="24"/>
        </w:rPr>
        <w:t xml:space="preserve">: </w:t>
      </w:r>
      <w:r w:rsidR="00497A99">
        <w:rPr>
          <w:rFonts w:cs="Times New Roman"/>
          <w:szCs w:val="24"/>
        </w:rPr>
        <w:t>a</w:t>
      </w:r>
      <w:r>
        <w:rPr>
          <w:rFonts w:cs="Times New Roman"/>
          <w:szCs w:val="24"/>
        </w:rPr>
        <w:t xml:space="preserve"> cross-</w:t>
      </w:r>
      <w:r w:rsidR="00C75BEC">
        <w:rPr>
          <w:rFonts w:cs="Times New Roman"/>
          <w:szCs w:val="24"/>
        </w:rPr>
        <w:t xml:space="preserve">sectional </w:t>
      </w:r>
      <w:r>
        <w:rPr>
          <w:rFonts w:cs="Times New Roman"/>
          <w:szCs w:val="24"/>
        </w:rPr>
        <w:t>survey, and a two</w:t>
      </w:r>
      <w:r w:rsidR="00505B04">
        <w:rPr>
          <w:rFonts w:cs="Times New Roman"/>
          <w:szCs w:val="24"/>
        </w:rPr>
        <w:t>-</w:t>
      </w:r>
      <w:r>
        <w:rPr>
          <w:rFonts w:cs="Times New Roman"/>
          <w:szCs w:val="24"/>
        </w:rPr>
        <w:t>month telephon</w:t>
      </w:r>
      <w:r w:rsidR="00C357FB">
        <w:rPr>
          <w:rFonts w:cs="Times New Roman"/>
          <w:szCs w:val="24"/>
        </w:rPr>
        <w:t>e</w:t>
      </w:r>
      <w:r>
        <w:rPr>
          <w:rFonts w:cs="Times New Roman"/>
          <w:szCs w:val="24"/>
        </w:rPr>
        <w:t xml:space="preserve"> follow-up.</w:t>
      </w:r>
      <w:r w:rsidR="002766F1" w:rsidRPr="002766F1">
        <w:rPr>
          <w:rFonts w:cs="Times New Roman"/>
          <w:szCs w:val="24"/>
        </w:rPr>
        <w:t xml:space="preserve"> </w:t>
      </w:r>
    </w:p>
    <w:p w14:paraId="2A5F47AD" w14:textId="3E1278F6" w:rsidR="00CF6699" w:rsidRPr="00D672DF" w:rsidRDefault="00CD1431" w:rsidP="008D361C">
      <w:pPr>
        <w:pStyle w:val="Heading2"/>
      </w:pPr>
      <w:r>
        <w:t xml:space="preserve">2.1. </w:t>
      </w:r>
      <w:r w:rsidR="00CF6699" w:rsidRPr="00D672DF">
        <w:t>Participant</w:t>
      </w:r>
      <w:r w:rsidR="00027289">
        <w:t xml:space="preserve"> Recruitment</w:t>
      </w:r>
    </w:p>
    <w:p w14:paraId="244D7584" w14:textId="5ED3E6AF" w:rsidR="00247C3A" w:rsidRDefault="00247C3A" w:rsidP="00682702">
      <w:pPr>
        <w:spacing w:line="480" w:lineRule="auto"/>
        <w:ind w:firstLine="720"/>
        <w:rPr>
          <w:rFonts w:cs="Times New Roman"/>
          <w:szCs w:val="24"/>
        </w:rPr>
      </w:pPr>
      <w:r>
        <w:rPr>
          <w:rFonts w:cs="Times New Roman"/>
          <w:szCs w:val="24"/>
        </w:rPr>
        <w:t>Participants were recruited from 12 Probation and Parole office</w:t>
      </w:r>
      <w:r w:rsidR="00AD5B3F">
        <w:rPr>
          <w:rFonts w:cs="Times New Roman"/>
          <w:szCs w:val="24"/>
        </w:rPr>
        <w:t>s across South-East Queensland</w:t>
      </w:r>
      <w:r w:rsidR="0059602F" w:rsidRPr="00D672DF">
        <w:rPr>
          <w:rFonts w:cs="Times New Roman"/>
          <w:szCs w:val="24"/>
        </w:rPr>
        <w:t>.</w:t>
      </w:r>
      <w:r w:rsidR="002766F1">
        <w:rPr>
          <w:rFonts w:cs="Times New Roman"/>
          <w:szCs w:val="24"/>
        </w:rPr>
        <w:t xml:space="preserve"> </w:t>
      </w:r>
      <w:r w:rsidR="00672189" w:rsidRPr="00D672DF">
        <w:rPr>
          <w:rFonts w:cs="Times New Roman"/>
          <w:szCs w:val="24"/>
        </w:rPr>
        <w:t>Participants w</w:t>
      </w:r>
      <w:r w:rsidR="00CF6699" w:rsidRPr="00D672DF">
        <w:rPr>
          <w:rFonts w:cs="Times New Roman"/>
          <w:szCs w:val="24"/>
        </w:rPr>
        <w:t xml:space="preserve">ere eligible to </w:t>
      </w:r>
      <w:r w:rsidR="00602143" w:rsidRPr="00D672DF">
        <w:rPr>
          <w:rFonts w:cs="Times New Roman"/>
          <w:szCs w:val="24"/>
        </w:rPr>
        <w:t>take part in the study</w:t>
      </w:r>
      <w:r w:rsidR="00CF6699" w:rsidRPr="00D672DF">
        <w:rPr>
          <w:rFonts w:cs="Times New Roman"/>
          <w:szCs w:val="24"/>
        </w:rPr>
        <w:t xml:space="preserve"> if (1</w:t>
      </w:r>
      <w:r w:rsidR="00672189" w:rsidRPr="00D672DF">
        <w:rPr>
          <w:rFonts w:cs="Times New Roman"/>
          <w:szCs w:val="24"/>
        </w:rPr>
        <w:t xml:space="preserve">) they were </w:t>
      </w:r>
      <w:r w:rsidR="00DC6621" w:rsidRPr="00D672DF">
        <w:rPr>
          <w:rFonts w:cs="Times New Roman"/>
          <w:szCs w:val="24"/>
        </w:rPr>
        <w:t>daily</w:t>
      </w:r>
      <w:r w:rsidR="009E3836" w:rsidRPr="00D672DF">
        <w:rPr>
          <w:rFonts w:cs="Times New Roman"/>
          <w:szCs w:val="24"/>
        </w:rPr>
        <w:t xml:space="preserve"> </w:t>
      </w:r>
      <w:r w:rsidR="00672189" w:rsidRPr="00D672DF">
        <w:rPr>
          <w:rFonts w:cs="Times New Roman"/>
          <w:szCs w:val="24"/>
        </w:rPr>
        <w:t>smo</w:t>
      </w:r>
      <w:r w:rsidR="00CF6699" w:rsidRPr="00D672DF">
        <w:rPr>
          <w:rFonts w:cs="Times New Roman"/>
          <w:szCs w:val="24"/>
        </w:rPr>
        <w:t>kers</w:t>
      </w:r>
      <w:r w:rsidR="00DF027B" w:rsidRPr="00D672DF">
        <w:rPr>
          <w:rFonts w:cs="Times New Roman"/>
          <w:szCs w:val="24"/>
        </w:rPr>
        <w:t xml:space="preserve"> </w:t>
      </w:r>
      <w:r w:rsidR="00EE48CE" w:rsidRPr="00D672DF">
        <w:rPr>
          <w:rFonts w:cs="Times New Roman"/>
          <w:szCs w:val="24"/>
        </w:rPr>
        <w:t>on entry to prison,</w:t>
      </w:r>
      <w:r w:rsidR="00CF6699" w:rsidRPr="00D672DF">
        <w:rPr>
          <w:rFonts w:cs="Times New Roman"/>
          <w:szCs w:val="24"/>
        </w:rPr>
        <w:t xml:space="preserve"> (2</w:t>
      </w:r>
      <w:r w:rsidR="00672189" w:rsidRPr="00D672DF">
        <w:rPr>
          <w:rFonts w:cs="Times New Roman"/>
          <w:szCs w:val="24"/>
        </w:rPr>
        <w:t>) they had been released from prison within the past two months</w:t>
      </w:r>
      <w:r w:rsidR="00454F32">
        <w:rPr>
          <w:rFonts w:cs="Times New Roman"/>
          <w:szCs w:val="24"/>
        </w:rPr>
        <w:t xml:space="preserve"> (as the majority of relapses occur within two months of a quit attempt; </w:t>
      </w:r>
      <w:r w:rsidR="00454F32">
        <w:rPr>
          <w:rFonts w:cs="Times New Roman"/>
          <w:szCs w:val="24"/>
        </w:rPr>
        <w:fldChar w:fldCharType="begin" w:fldLock="1"/>
      </w:r>
      <w:r w:rsidR="00454F32">
        <w:rPr>
          <w:rFonts w:cs="Times New Roman"/>
          <w:szCs w:val="24"/>
        </w:rPr>
        <w:instrText>ADDIN CSL_CITATION { "citationItems" : [ { "id" : "ITEM-1", "itemData" : { "DOI" : "10.1111/j.1360-0443.2004.00540.x", "ISBN" : "0965-2140 (Print)", "ISSN" : "09652140", "PMID" : "14678060", "abstract" : "OBJECTIVE: To describe the relapse curve and rate of long-term prolonged abstinence among smokers who try to quit without treatment. METHOD: Systematic literature review. DATA SOURCES: Cochrane Reviews, Dissertation Abstracts, Excerpt Medica, Medline, Psych Abstracts and US Center for Disease Control databases plus bibliographies of articles and requests of scientists. STUDY SELECTION: Prospective studies of self-quitters or studies that included a no-treatment control group. DATA EXTRACTION: Two reviewers independently extracted data in a non-blind manner. DATA SYNTHESIS: The number of studies was too small and the data too heterogeneous for meta-analysis or other statistical techniques. RESULTS: There is a paucity of studies reporting relapse curves of self-quitters. The existing eight relapse curves from two studies of self-quitters and five no-treatment control groups indicate most relapse occurs in the first 8 days. These relapse curves were heterogeneous even when the final outcome was made similar. In terms of prolonged abstinence rates, a prior summary of 10 self-quitting studies, two other studies of self-quitters and three no-treatment control groups indicate 3-5% of self-quitters achieve prolonged abstinence for 6-12 month after a given quit attempt. CONCLUSIONS: More reports of relapse curves of self-quitters are needed. Smoking cessation interventions should focus on the first week of abstinence. Interventions that produce abstinence rates of 5-10% may be effective. Cessation studies should report relapse curves.", "author" : [ { "dropping-particle" : "", "family" : "Hughes", "given" : "John R.", "non-dropping-particle" : "", "parse-names" : false, "suffix" : "" }, { "dropping-particle" : "", "family" : "Keely", "given" : "Josue", "non-dropping-particle" : "", "parse-names" : false, "suffix" : "" }, { "dropping-particle" : "", "family" : "Naud", "given" : "Shelly", "non-dropping-particle" : "", "parse-names" : false, "suffix" : "" } ], "container-title" : "Addiction", "id" : "ITEM-1", "issue" : "1", "issued" : { "date-parts" : [ [ "2004" ] ] }, "page" : "29-38", "title" : "Shape of the relapse curve and long-term abstinence among untreated smokers", "type" : "article-journal", "volume" : "99" }, "uris" : [ "http://www.mendeley.com/documents/?uuid=41ee4088-d463-415a-851b-b66a98feda45" ] } ], "mendeley" : { "formattedCitation" : "(Hughes et al., 2004)", "manualFormatting" : "Hughes et al., 2004)", "plainTextFormattedCitation" : "(Hughes et al., 2004)", "previouslyFormattedCitation" : "(Hughes et al., 2004)" }, "properties" : {  }, "schema" : "https://github.com/citation-style-language/schema/raw/master/csl-citation.json" }</w:instrText>
      </w:r>
      <w:r w:rsidR="00454F32">
        <w:rPr>
          <w:rFonts w:cs="Times New Roman"/>
          <w:szCs w:val="24"/>
        </w:rPr>
        <w:fldChar w:fldCharType="separate"/>
      </w:r>
      <w:r w:rsidR="00454F32" w:rsidRPr="00454F32">
        <w:rPr>
          <w:rFonts w:cs="Times New Roman"/>
          <w:noProof/>
          <w:szCs w:val="24"/>
        </w:rPr>
        <w:t>Hughes et al., 2004)</w:t>
      </w:r>
      <w:r w:rsidR="00454F32">
        <w:rPr>
          <w:rFonts w:cs="Times New Roman"/>
          <w:szCs w:val="24"/>
        </w:rPr>
        <w:fldChar w:fldCharType="end"/>
      </w:r>
      <w:r w:rsidR="00EE48CE" w:rsidRPr="00D672DF">
        <w:rPr>
          <w:rFonts w:cs="Times New Roman"/>
          <w:szCs w:val="24"/>
        </w:rPr>
        <w:t>,</w:t>
      </w:r>
      <w:r w:rsidR="00201528">
        <w:rPr>
          <w:rFonts w:cs="Times New Roman"/>
          <w:szCs w:val="24"/>
        </w:rPr>
        <w:t xml:space="preserve"> (3) they were on parole and reporting in person to a Probation and Parole office, (4</w:t>
      </w:r>
      <w:r w:rsidR="00EE48CE" w:rsidRPr="00D672DF">
        <w:rPr>
          <w:rFonts w:cs="Times New Roman"/>
          <w:szCs w:val="24"/>
        </w:rPr>
        <w:t xml:space="preserve">) they had been out of prison for </w:t>
      </w:r>
      <w:r w:rsidR="001259F7">
        <w:rPr>
          <w:rFonts w:cs="Times New Roman"/>
          <w:szCs w:val="24"/>
        </w:rPr>
        <w:t xml:space="preserve">at least </w:t>
      </w:r>
      <w:r w:rsidR="00EE48CE" w:rsidRPr="00D672DF">
        <w:rPr>
          <w:rFonts w:cs="Times New Roman"/>
          <w:szCs w:val="24"/>
        </w:rPr>
        <w:t xml:space="preserve">one </w:t>
      </w:r>
      <w:r w:rsidR="001259F7">
        <w:rPr>
          <w:rFonts w:cs="Times New Roman"/>
          <w:szCs w:val="24"/>
        </w:rPr>
        <w:t xml:space="preserve">full </w:t>
      </w:r>
      <w:r w:rsidR="00EE48CE" w:rsidRPr="00D672DF">
        <w:rPr>
          <w:rFonts w:cs="Times New Roman"/>
          <w:szCs w:val="24"/>
        </w:rPr>
        <w:t>day</w:t>
      </w:r>
      <w:r w:rsidR="001259F7">
        <w:rPr>
          <w:rFonts w:cs="Times New Roman"/>
          <w:szCs w:val="24"/>
        </w:rPr>
        <w:t xml:space="preserve"> (24 hours)</w:t>
      </w:r>
      <w:r w:rsidR="00201528">
        <w:rPr>
          <w:rFonts w:cs="Times New Roman"/>
          <w:szCs w:val="24"/>
        </w:rPr>
        <w:t>, and (5</w:t>
      </w:r>
      <w:r w:rsidR="00EE48CE" w:rsidRPr="00D672DF">
        <w:rPr>
          <w:rFonts w:cs="Times New Roman"/>
          <w:szCs w:val="24"/>
        </w:rPr>
        <w:t xml:space="preserve">) their most recent </w:t>
      </w:r>
      <w:r w:rsidR="00D672DF">
        <w:rPr>
          <w:rFonts w:cs="Times New Roman"/>
          <w:szCs w:val="24"/>
        </w:rPr>
        <w:t>period of imprisonment was</w:t>
      </w:r>
      <w:r w:rsidR="00EE48CE" w:rsidRPr="00D672DF">
        <w:rPr>
          <w:rFonts w:cs="Times New Roman"/>
          <w:szCs w:val="24"/>
        </w:rPr>
        <w:t xml:space="preserve"> longer than </w:t>
      </w:r>
      <w:r w:rsidR="00472779">
        <w:rPr>
          <w:rFonts w:cs="Times New Roman"/>
          <w:szCs w:val="24"/>
        </w:rPr>
        <w:t>one</w:t>
      </w:r>
      <w:r w:rsidR="00EE48CE" w:rsidRPr="00D672DF">
        <w:rPr>
          <w:rFonts w:cs="Times New Roman"/>
          <w:szCs w:val="24"/>
        </w:rPr>
        <w:t xml:space="preserve"> week</w:t>
      </w:r>
      <w:r w:rsidR="00AB5D0B">
        <w:rPr>
          <w:rFonts w:cs="Times New Roman"/>
          <w:szCs w:val="24"/>
        </w:rPr>
        <w:t xml:space="preserve"> (≥ 8 days)</w:t>
      </w:r>
      <w:r w:rsidR="00EE48CE" w:rsidRPr="00D672DF">
        <w:rPr>
          <w:rFonts w:cs="Times New Roman"/>
          <w:szCs w:val="24"/>
        </w:rPr>
        <w:t xml:space="preserve">, to </w:t>
      </w:r>
      <w:r w:rsidR="001259F7">
        <w:rPr>
          <w:rFonts w:cs="Times New Roman"/>
          <w:szCs w:val="24"/>
        </w:rPr>
        <w:t xml:space="preserve">provide sufficient </w:t>
      </w:r>
      <w:r w:rsidR="00EE48CE" w:rsidRPr="00D672DF">
        <w:rPr>
          <w:rFonts w:cs="Times New Roman"/>
          <w:szCs w:val="24"/>
        </w:rPr>
        <w:t>exposure to the smoking ban</w:t>
      </w:r>
      <w:r w:rsidR="00672189" w:rsidRPr="00D672DF">
        <w:rPr>
          <w:rFonts w:cs="Times New Roman"/>
          <w:szCs w:val="24"/>
        </w:rPr>
        <w:t>.</w:t>
      </w:r>
      <w:r w:rsidR="00740020" w:rsidRPr="00D672DF">
        <w:rPr>
          <w:rFonts w:cs="Times New Roman"/>
          <w:szCs w:val="24"/>
        </w:rPr>
        <w:t xml:space="preserve"> </w:t>
      </w:r>
      <w:r w:rsidR="00291F49">
        <w:rPr>
          <w:rFonts w:cs="Times New Roman"/>
          <w:szCs w:val="24"/>
        </w:rPr>
        <w:t xml:space="preserve">The Australian correctional system consists of prisons only, and the median expected time to serve for sentenced prisoners is 1.8 years </w:t>
      </w:r>
      <w:r w:rsidR="00291F49">
        <w:rPr>
          <w:rFonts w:cs="Times New Roman"/>
          <w:szCs w:val="24"/>
        </w:rPr>
        <w:fldChar w:fldCharType="begin" w:fldLock="1"/>
      </w:r>
      <w:r w:rsidR="00291F49">
        <w:rPr>
          <w:rFonts w:cs="Times New Roman"/>
          <w:szCs w:val="24"/>
        </w:rPr>
        <w:instrText>ADDIN CSL_CITATION { "citationItems" : [ { "id" : "ITEM-1", "itemData" : { "author" : [ { "dropping-particle" : "", "family" : "Australian Bureau of Statistics", "given" : "", "non-dropping-particle" : "", "parse-names" : false, "suffix" : "" } ], "id" : "ITEM-1", "issued" : { "date-parts" : [ [ "2017" ] ] }, "publisher-place" : "Canberra, Australia", "title" : "Prisoners in Australia 2017", "type" : "report" }, "uris" : [ "http://www.mendeley.com/documents/?uuid=896946e7-ab3f-4b2a-952b-8d03cd8a25a0" ] } ], "mendeley" : { "formattedCitation" : "(Australian Bureau of Statistics, 2017a)", "plainTextFormattedCitation" : "(Australian Bureau of Statistics, 2017a)", "previouslyFormattedCitation" : "(Australian Bureau of Statistics, 2017a)" }, "properties" : {  }, "schema" : "https://github.com/citation-style-language/schema/raw/master/csl-citation.json" }</w:instrText>
      </w:r>
      <w:r w:rsidR="00291F49">
        <w:rPr>
          <w:rFonts w:cs="Times New Roman"/>
          <w:szCs w:val="24"/>
        </w:rPr>
        <w:fldChar w:fldCharType="separate"/>
      </w:r>
      <w:r w:rsidR="00291F49" w:rsidRPr="00053C36">
        <w:rPr>
          <w:rFonts w:cs="Times New Roman"/>
          <w:noProof/>
          <w:szCs w:val="24"/>
        </w:rPr>
        <w:t>(Australian Bureau of Statistics, 2017a)</w:t>
      </w:r>
      <w:r w:rsidR="00291F49">
        <w:rPr>
          <w:rFonts w:cs="Times New Roman"/>
          <w:szCs w:val="24"/>
        </w:rPr>
        <w:fldChar w:fldCharType="end"/>
      </w:r>
      <w:r w:rsidR="00291F49">
        <w:rPr>
          <w:rFonts w:cs="Times New Roman"/>
          <w:szCs w:val="24"/>
        </w:rPr>
        <w:t>. Twenty-one percent of people serving community-based corrections orders</w:t>
      </w:r>
      <w:r w:rsidR="00034106">
        <w:rPr>
          <w:rFonts w:cs="Times New Roman"/>
          <w:szCs w:val="24"/>
        </w:rPr>
        <w:t xml:space="preserve"> in Australia</w:t>
      </w:r>
      <w:r w:rsidR="00291F49">
        <w:rPr>
          <w:rFonts w:cs="Times New Roman"/>
          <w:szCs w:val="24"/>
        </w:rPr>
        <w:t xml:space="preserve"> have been released from full-time prison custody to parole </w:t>
      </w:r>
      <w:r w:rsidR="00291F49">
        <w:rPr>
          <w:rFonts w:cs="Times New Roman"/>
          <w:szCs w:val="24"/>
        </w:rPr>
        <w:fldChar w:fldCharType="begin" w:fldLock="1"/>
      </w:r>
      <w:r w:rsidR="00291F49">
        <w:rPr>
          <w:rFonts w:cs="Times New Roman"/>
          <w:szCs w:val="24"/>
        </w:rPr>
        <w:instrText>ADDIN CSL_CITATION { "citationItems" : [ { "id" : "ITEM-1", "itemData" : { "abstract" : "This publication presents information on persons in custody and community-based corrections. The statistics are derived from information provided to the Australian Bureau of Statistics (ABS) from administrative records held by corrective services agencies in each state and territory, and from the Australian Government Attorney-General's Department for details on federal prisoners. Details are provided for each state and territory on: prisoner numbers and imprisonment rates by type of custody; prisoner numbers by legal status for all prisoners and for Aboriginal and Torres Strait Islander prisoners; the number of sentenced receptions into custody; the number of federal prisoners; the numbers and rates of persons serving community-based corrections orders; and data on the Aboriginal and Torres Strait Islander status of persons in community-based corrections.", "author" : [ { "dropping-particle" : "", "family" : "Australian Bureau of Statistics", "given" : "", "non-dropping-particle" : "", "parse-names" : false, "suffix" : "" } ], "id" : "ITEM-1", "issued" : { "date-parts" : [ [ "2017" ] ] }, "publisher-place" : "Canberra, Australia", "title" : "Corrective services, Australia, September quarter 2017", "type" : "report" }, "uris" : [ "http://www.mendeley.com/documents/?uuid=d9b73993-4b8e-4abe-9553-dd4b1f89c544" ] } ], "mendeley" : { "formattedCitation" : "(Australian Bureau of Statistics, 2017b)", "plainTextFormattedCitation" : "(Australian Bureau of Statistics, 2017b)", "previouslyFormattedCitation" : "(Australian Bureau of Statistics, 2017b)" }, "properties" : {  }, "schema" : "https://github.com/citation-style-language/schema/raw/master/csl-citation.json" }</w:instrText>
      </w:r>
      <w:r w:rsidR="00291F49">
        <w:rPr>
          <w:rFonts w:cs="Times New Roman"/>
          <w:szCs w:val="24"/>
        </w:rPr>
        <w:fldChar w:fldCharType="separate"/>
      </w:r>
      <w:r w:rsidR="00291F49" w:rsidRPr="00053C36">
        <w:rPr>
          <w:rFonts w:cs="Times New Roman"/>
          <w:noProof/>
          <w:szCs w:val="24"/>
        </w:rPr>
        <w:t>(Australian Bureau of Statistics, 2017b)</w:t>
      </w:r>
      <w:r w:rsidR="00291F49">
        <w:rPr>
          <w:rFonts w:cs="Times New Roman"/>
          <w:szCs w:val="24"/>
        </w:rPr>
        <w:fldChar w:fldCharType="end"/>
      </w:r>
      <w:r w:rsidR="00291F49">
        <w:rPr>
          <w:rFonts w:cs="Times New Roman"/>
          <w:szCs w:val="24"/>
        </w:rPr>
        <w:t>.</w:t>
      </w:r>
    </w:p>
    <w:p w14:paraId="4AA20F3C" w14:textId="1FEF656B" w:rsidR="00247C3A" w:rsidRPr="00247C3A" w:rsidRDefault="00CD1431" w:rsidP="008D361C">
      <w:pPr>
        <w:pStyle w:val="Heading2"/>
      </w:pPr>
      <w:r>
        <w:t xml:space="preserve">2.2. </w:t>
      </w:r>
      <w:r w:rsidR="00247C3A" w:rsidRPr="00247C3A">
        <w:t>Data Collection</w:t>
      </w:r>
    </w:p>
    <w:p w14:paraId="3ABD45D0" w14:textId="61A5A54A" w:rsidR="004E5B87" w:rsidRDefault="00DB3A2D" w:rsidP="00682702">
      <w:pPr>
        <w:spacing w:line="480" w:lineRule="auto"/>
        <w:ind w:firstLine="720"/>
        <w:rPr>
          <w:rFonts w:cs="Times New Roman"/>
          <w:szCs w:val="24"/>
        </w:rPr>
      </w:pPr>
      <w:r w:rsidRPr="00DB3A2D">
        <w:rPr>
          <w:rFonts w:cs="Times New Roman"/>
          <w:szCs w:val="24"/>
        </w:rPr>
        <w:t>In phase one of the study,</w:t>
      </w:r>
      <w:r w:rsidR="004E5B87" w:rsidRPr="00DB3A2D">
        <w:rPr>
          <w:rFonts w:cs="Times New Roman"/>
          <w:szCs w:val="24"/>
        </w:rPr>
        <w:t xml:space="preserve"> </w:t>
      </w:r>
      <w:r w:rsidRPr="00DB3A2D">
        <w:rPr>
          <w:rFonts w:cs="Times New Roman"/>
          <w:szCs w:val="24"/>
        </w:rPr>
        <w:t>p</w:t>
      </w:r>
      <w:r w:rsidR="00B63275" w:rsidRPr="00DB3A2D">
        <w:rPr>
          <w:rFonts w:cs="Times New Roman"/>
          <w:szCs w:val="24"/>
        </w:rPr>
        <w:t xml:space="preserve">arole </w:t>
      </w:r>
      <w:r w:rsidR="00B63275">
        <w:rPr>
          <w:rFonts w:cs="Times New Roman"/>
          <w:szCs w:val="24"/>
        </w:rPr>
        <w:t xml:space="preserve">officers identified potentially eligible participants and referred them to </w:t>
      </w:r>
      <w:r w:rsidR="00B63275" w:rsidRPr="00D672DF">
        <w:rPr>
          <w:rFonts w:cs="Times New Roman"/>
          <w:szCs w:val="24"/>
        </w:rPr>
        <w:t>meet with the primary researcher in a private room within the parole office</w:t>
      </w:r>
      <w:r w:rsidR="00B63275">
        <w:rPr>
          <w:rFonts w:cs="Times New Roman"/>
          <w:szCs w:val="24"/>
        </w:rPr>
        <w:t>.</w:t>
      </w:r>
      <w:r w:rsidR="00B63275" w:rsidRPr="00D672DF">
        <w:rPr>
          <w:rFonts w:cs="Times New Roman"/>
          <w:szCs w:val="24"/>
        </w:rPr>
        <w:t xml:space="preserve"> </w:t>
      </w:r>
      <w:r w:rsidR="001A302C">
        <w:rPr>
          <w:rFonts w:cs="Times New Roman"/>
          <w:szCs w:val="24"/>
        </w:rPr>
        <w:t>Following</w:t>
      </w:r>
      <w:r w:rsidR="00794C86" w:rsidRPr="00D672DF">
        <w:rPr>
          <w:rFonts w:cs="Times New Roman"/>
          <w:szCs w:val="24"/>
        </w:rPr>
        <w:t xml:space="preserve"> screening for eligibility, the researcher explained the study and provided a written, plain language information sheet. Those who agreed to participate </w:t>
      </w:r>
      <w:r w:rsidR="001259F7">
        <w:rPr>
          <w:rFonts w:cs="Times New Roman"/>
          <w:szCs w:val="24"/>
        </w:rPr>
        <w:t xml:space="preserve">provided written </w:t>
      </w:r>
      <w:r w:rsidR="00794C86" w:rsidRPr="00D672DF">
        <w:rPr>
          <w:rFonts w:cs="Times New Roman"/>
          <w:szCs w:val="24"/>
        </w:rPr>
        <w:t xml:space="preserve">consent. </w:t>
      </w:r>
      <w:r w:rsidR="004153FA" w:rsidRPr="00D672DF">
        <w:rPr>
          <w:rFonts w:cs="Times New Roman"/>
          <w:szCs w:val="24"/>
        </w:rPr>
        <w:t>Surveys</w:t>
      </w:r>
      <w:r w:rsidR="009E3836" w:rsidRPr="00D672DF">
        <w:rPr>
          <w:rFonts w:cs="Times New Roman"/>
          <w:szCs w:val="24"/>
        </w:rPr>
        <w:t xml:space="preserve"> typically took 20 minutes to complete, and participants were provided with a $20 supermarket voucher as a reciprocity payment. </w:t>
      </w:r>
    </w:p>
    <w:p w14:paraId="462F592C" w14:textId="058CFCCD" w:rsidR="00A07D86" w:rsidRPr="00D672DF" w:rsidRDefault="002C2CBC" w:rsidP="00682702">
      <w:pPr>
        <w:spacing w:line="480" w:lineRule="auto"/>
        <w:ind w:firstLine="720"/>
        <w:rPr>
          <w:rFonts w:cs="Times New Roman"/>
          <w:szCs w:val="24"/>
        </w:rPr>
      </w:pPr>
      <w:r>
        <w:rPr>
          <w:rFonts w:cs="Times New Roman"/>
          <w:szCs w:val="24"/>
        </w:rPr>
        <w:t>In phase two</w:t>
      </w:r>
      <w:r w:rsidR="00DB3A2D" w:rsidRPr="00DB3A2D">
        <w:rPr>
          <w:rFonts w:cs="Times New Roman"/>
          <w:szCs w:val="24"/>
        </w:rPr>
        <w:t>,</w:t>
      </w:r>
      <w:r w:rsidR="00DB3A2D">
        <w:rPr>
          <w:rFonts w:cs="Times New Roman"/>
          <w:b/>
          <w:szCs w:val="24"/>
        </w:rPr>
        <w:t xml:space="preserve"> </w:t>
      </w:r>
      <w:r w:rsidR="00DB3A2D">
        <w:rPr>
          <w:rFonts w:cs="Times New Roman"/>
          <w:szCs w:val="24"/>
        </w:rPr>
        <w:t>p</w:t>
      </w:r>
      <w:r w:rsidR="00743DF6" w:rsidRPr="00D672DF">
        <w:rPr>
          <w:rFonts w:cs="Times New Roman"/>
          <w:szCs w:val="24"/>
        </w:rPr>
        <w:t xml:space="preserve">articipants who </w:t>
      </w:r>
      <w:r>
        <w:rPr>
          <w:rFonts w:cs="Times New Roman"/>
          <w:szCs w:val="24"/>
        </w:rPr>
        <w:t xml:space="preserve">did </w:t>
      </w:r>
      <w:r w:rsidR="00743DF6" w:rsidRPr="00D672DF">
        <w:rPr>
          <w:rFonts w:cs="Times New Roman"/>
          <w:szCs w:val="24"/>
        </w:rPr>
        <w:t xml:space="preserve">not </w:t>
      </w:r>
      <w:r>
        <w:rPr>
          <w:rFonts w:cs="Times New Roman"/>
          <w:szCs w:val="24"/>
        </w:rPr>
        <w:t xml:space="preserve">report having </w:t>
      </w:r>
      <w:r w:rsidR="00743DF6" w:rsidRPr="00D672DF">
        <w:rPr>
          <w:rFonts w:cs="Times New Roman"/>
          <w:szCs w:val="24"/>
        </w:rPr>
        <w:t>returned to smoking at the time of the survey were asked for their telephone number, and the researcher contac</w:t>
      </w:r>
      <w:r w:rsidR="004153FA" w:rsidRPr="00D672DF">
        <w:rPr>
          <w:rFonts w:cs="Times New Roman"/>
          <w:szCs w:val="24"/>
        </w:rPr>
        <w:t xml:space="preserve">ted them two months </w:t>
      </w:r>
      <w:r w:rsidR="001259F7">
        <w:rPr>
          <w:rFonts w:cs="Times New Roman"/>
          <w:szCs w:val="24"/>
        </w:rPr>
        <w:t xml:space="preserve">after </w:t>
      </w:r>
      <w:r w:rsidR="004153FA" w:rsidRPr="00D672DF">
        <w:rPr>
          <w:rFonts w:cs="Times New Roman"/>
          <w:szCs w:val="24"/>
        </w:rPr>
        <w:t>their prison</w:t>
      </w:r>
      <w:r w:rsidR="00743DF6" w:rsidRPr="00D672DF">
        <w:rPr>
          <w:rFonts w:cs="Times New Roman"/>
          <w:szCs w:val="24"/>
        </w:rPr>
        <w:t xml:space="preserve"> release</w:t>
      </w:r>
      <w:r w:rsidR="004153FA" w:rsidRPr="00D672DF">
        <w:rPr>
          <w:rFonts w:cs="Times New Roman"/>
          <w:szCs w:val="24"/>
        </w:rPr>
        <w:t xml:space="preserve"> date</w:t>
      </w:r>
      <w:r w:rsidR="00743DF6" w:rsidRPr="00D672DF">
        <w:rPr>
          <w:rFonts w:cs="Times New Roman"/>
          <w:szCs w:val="24"/>
        </w:rPr>
        <w:t xml:space="preserve"> to assess their smoking status</w:t>
      </w:r>
      <w:r w:rsidR="001259F7">
        <w:rPr>
          <w:rFonts w:cs="Times New Roman"/>
          <w:szCs w:val="24"/>
        </w:rPr>
        <w:t xml:space="preserve"> at that time</w:t>
      </w:r>
      <w:r w:rsidR="00743DF6" w:rsidRPr="00D672DF">
        <w:rPr>
          <w:rFonts w:cs="Times New Roman"/>
          <w:szCs w:val="24"/>
        </w:rPr>
        <w:t>.</w:t>
      </w:r>
      <w:r w:rsidR="004153FA" w:rsidRPr="00D672DF">
        <w:rPr>
          <w:rFonts w:cs="Times New Roman"/>
          <w:szCs w:val="24"/>
        </w:rPr>
        <w:t xml:space="preserve"> </w:t>
      </w:r>
      <w:r w:rsidR="009E3836" w:rsidRPr="00D672DF">
        <w:rPr>
          <w:rFonts w:cs="Times New Roman"/>
          <w:szCs w:val="24"/>
        </w:rPr>
        <w:t xml:space="preserve">Ethical clearance for the study was granted by Griffith University’s </w:t>
      </w:r>
      <w:r w:rsidR="00DF027B" w:rsidRPr="00D672DF">
        <w:rPr>
          <w:rFonts w:cs="Times New Roman"/>
          <w:szCs w:val="24"/>
        </w:rPr>
        <w:t>Human Research Ethics Committee</w:t>
      </w:r>
      <w:r w:rsidR="00946210" w:rsidRPr="00D672DF">
        <w:rPr>
          <w:rFonts w:cs="Times New Roman"/>
          <w:szCs w:val="24"/>
        </w:rPr>
        <w:t>.</w:t>
      </w:r>
    </w:p>
    <w:p w14:paraId="217CC7CD" w14:textId="57C0F121" w:rsidR="008369D6" w:rsidRPr="00D672DF" w:rsidRDefault="00CD1431" w:rsidP="008D361C">
      <w:pPr>
        <w:pStyle w:val="Heading2"/>
      </w:pPr>
      <w:r>
        <w:t xml:space="preserve">2.3. </w:t>
      </w:r>
      <w:r w:rsidR="009E3836" w:rsidRPr="00D672DF">
        <w:t>Measures</w:t>
      </w:r>
    </w:p>
    <w:p w14:paraId="4B09BCA5" w14:textId="38600EF9" w:rsidR="009F5E49" w:rsidRDefault="002E0D4A" w:rsidP="00682702">
      <w:pPr>
        <w:spacing w:line="480" w:lineRule="auto"/>
        <w:rPr>
          <w:rFonts w:cs="Times New Roman"/>
          <w:szCs w:val="24"/>
        </w:rPr>
      </w:pPr>
      <w:r w:rsidRPr="00D672DF">
        <w:rPr>
          <w:rFonts w:cs="Times New Roman"/>
          <w:b/>
          <w:szCs w:val="24"/>
        </w:rPr>
        <w:tab/>
      </w:r>
      <w:r w:rsidRPr="00D672DF">
        <w:rPr>
          <w:rFonts w:cs="Times New Roman"/>
          <w:szCs w:val="24"/>
        </w:rPr>
        <w:t xml:space="preserve">Time to smoking relapse and daily smoking </w:t>
      </w:r>
      <w:r w:rsidR="00357457">
        <w:rPr>
          <w:rFonts w:cs="Times New Roman"/>
          <w:szCs w:val="24"/>
        </w:rPr>
        <w:t>rates</w:t>
      </w:r>
      <w:r w:rsidRPr="00D672DF">
        <w:rPr>
          <w:rFonts w:cs="Times New Roman"/>
          <w:szCs w:val="24"/>
        </w:rPr>
        <w:t xml:space="preserve"> for those who </w:t>
      </w:r>
      <w:r w:rsidR="00B67D17">
        <w:rPr>
          <w:rFonts w:cs="Times New Roman"/>
          <w:szCs w:val="24"/>
        </w:rPr>
        <w:t>reported relapse</w:t>
      </w:r>
      <w:r w:rsidRPr="00D672DF">
        <w:rPr>
          <w:rFonts w:cs="Times New Roman"/>
          <w:szCs w:val="24"/>
        </w:rPr>
        <w:t xml:space="preserve"> were measured </w:t>
      </w:r>
      <w:r w:rsidR="009E3836" w:rsidRPr="00D672DF">
        <w:rPr>
          <w:rFonts w:cs="Times New Roman"/>
          <w:szCs w:val="24"/>
        </w:rPr>
        <w:t xml:space="preserve">using the </w:t>
      </w:r>
      <w:r w:rsidR="004E5B87">
        <w:rPr>
          <w:rFonts w:cs="Times New Roman"/>
          <w:szCs w:val="24"/>
        </w:rPr>
        <w:t>t</w:t>
      </w:r>
      <w:r w:rsidR="004153FA" w:rsidRPr="00D672DF">
        <w:rPr>
          <w:rFonts w:cs="Times New Roman"/>
          <w:szCs w:val="24"/>
        </w:rPr>
        <w:t>i</w:t>
      </w:r>
      <w:r w:rsidR="004E5B87">
        <w:rPr>
          <w:rFonts w:cs="Times New Roman"/>
          <w:szCs w:val="24"/>
        </w:rPr>
        <w:t>meline f</w:t>
      </w:r>
      <w:r w:rsidR="004153FA" w:rsidRPr="00D672DF">
        <w:rPr>
          <w:rFonts w:cs="Times New Roman"/>
          <w:szCs w:val="24"/>
        </w:rPr>
        <w:t>ollow</w:t>
      </w:r>
      <w:r w:rsidR="00091279" w:rsidRPr="00D672DF">
        <w:rPr>
          <w:rFonts w:cs="Times New Roman"/>
          <w:szCs w:val="24"/>
        </w:rPr>
        <w:t>-</w:t>
      </w:r>
      <w:r w:rsidR="004E5B87">
        <w:rPr>
          <w:rFonts w:cs="Times New Roman"/>
          <w:szCs w:val="24"/>
        </w:rPr>
        <w:t>back m</w:t>
      </w:r>
      <w:r w:rsidR="004153FA" w:rsidRPr="00D672DF">
        <w:rPr>
          <w:rFonts w:cs="Times New Roman"/>
          <w:szCs w:val="24"/>
        </w:rPr>
        <w:t>ethod</w:t>
      </w:r>
      <w:r w:rsidR="00385583">
        <w:rPr>
          <w:rFonts w:cs="Times New Roman"/>
          <w:szCs w:val="24"/>
        </w:rPr>
        <w:t>,</w:t>
      </w:r>
      <w:r w:rsidR="004153FA" w:rsidRPr="00D672DF">
        <w:rPr>
          <w:rFonts w:cs="Times New Roman"/>
          <w:szCs w:val="24"/>
        </w:rPr>
        <w:t xml:space="preserve"> </w:t>
      </w:r>
      <w:r w:rsidR="004153FA" w:rsidRPr="00D672DF">
        <w:rPr>
          <w:rFonts w:cs="Times New Roman"/>
          <w:szCs w:val="24"/>
        </w:rPr>
        <w:fldChar w:fldCharType="begin" w:fldLock="1"/>
      </w:r>
      <w:r w:rsidR="00454F32">
        <w:rPr>
          <w:rFonts w:cs="Times New Roman"/>
          <w:szCs w:val="24"/>
        </w:rPr>
        <w:instrText>ADDIN CSL_CITATION { "citationItems" : [ { "id" : "ITEM-1", "itemData" : { "DOI" : "10.1007/978-1-4612-0357-5", "ISBN" : "978-1-4612-6723-2", "ISSN" : "1521-6918", "PMID" : "233172921", "abstract" : "This article is an overview of different approaches to measuring alcohol consumption: self-reports and objective measures such as blood alcohol concentration (BAC) and aggregate level measures. These approaches are evaluated as regards their ability to capture quantity, frequency, volume and variability of drinking. This review focuses on self-report measures and on the current knowledge of undercoverage error when compared with sales data. In the comparative evaluation of measures, two analytical aims are examined: a) description and testing of differences across groups for which ordinal information is sufficient and b) establishment of cutoff points and risk relationships for which unbiased interval scale level is required. First, minimal differences were found between self-report measures when the recall period was sufficiently long enough. Second, prospective diaries appear to he stronger measures than retrospective recalls. However, prospective diaries commonly cover only short reporting periods and should be combined with simple retrospective measures to capture tare and infrequent drinking episodes. In regard to undercoverage, the discrepancy cannot be fully explained by non-response or concealment of consumption by drinkers. It is argued that undercoverage of sales data may be more related to sample frame defects-e.g., the non-inclusion of particular subpopulations such as the homeless or institutionalized. [ABSTRACT FROM AUTHOR] Copyright of Contemporary Drug Problems is the property of Federal Legal Publicati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Sobell", "given" : "L. C.", "non-dropping-particle" : "", "parse-names" : false, "suffix" : "" }, { "dropping-particle" : "", "family" : "Sobell", "given" : "M. B.", "non-dropping-particle" : "", "parse-names" : false, "suffix" : "" } ], "editor" : [ { "dropping-particle" : "", "family" : "Litten", "given" : "Raye Z.", "non-dropping-particle" : "", "parse-names" : false, "suffix" : "" }, { "dropping-particle" : "", "family" : "Allen", "given" : "John P.", "non-dropping-particle" : "", "parse-names" : false, "suffix" : "" } ], "id" : "ITEM-1", "issued" : { "date-parts" : [ [ "1992" ] ] }, "publisher" : "Humana Press", "publisher-place" : "Totowa, NJ", "title" : "Measuring Alcohol Consumption", "type" : "chapter" }, "uris" : [ "http://www.mendeley.com/documents/?uuid=fde9491b-e88f-4779-93e9-bbcfc4e34a58" ] }, { "id" : "ITEM-2", "itemData" : { "DOI" : "10.1037/0893-164X.12.2.101", "ISSN" : "0893-164X", "abstract" : "Smokers with past major depressive disorder participating in a smoking cessation treatment study were interviewed at 6, 26, and 29 weeks postquit to retrospectively assess their smoking behavior using the timeline follow-back (TLFB) method. Participants also completed calendars by self-monitoring the number of cigarettes smoked each day for two 4-week periods over the 26-week follow-up. The 3- and 20-week test-retest reliabilities of the smoking TLFB interview were high. Agreement between participants' daily monitored smoking calendars and their self-reports from the TLFB interview was also high, providing strong evidence for the validity of the TLFB method for smoking. A smoking TLFB interview provides the opportunity to assess patterns of change in smoking and cessation longitudinally over extended time frames. (PsycINFO Database Record (c) 2010 APA, all rights reserved) (journal abstract)", "author" : [ { "dropping-particle" : "", "family" : "Brown", "given" : "Richard A", "non-dropping-particle" : "", "parse-names" : false, "suffix" : "" }, { "dropping-particle" : "", "family" : "Burgess", "given" : "Ellen S", "non-dropping-particle" : "", "parse-names" : false, "suffix" : "" }, { "dropping-particle" : "", "family" : "Sales", "given" : "Suzanne D", "non-dropping-particle" : "", "parse-names" : false, "suffix" : "" }, { "dropping-particle" : "", "family" : "Whiteley", "given" : "Jessica A", "non-dropping-particle" : "", "parse-names" : false, "suffix" : "" }, { "dropping-particle" : "", "family" : "Evans", "given" : "D Matthew", "non-dropping-particle" : "", "parse-names" : false, "suffix" : "" }, { "dropping-particle" : "", "family" : "Miller", "given" : "Ivan W", "non-dropping-particle" : "", "parse-names" : false, "suffix" : "" } ], "container-title" : "Psychology of Addictive Behaviors", "id" : "ITEM-2", "issue" : "2", "issued" : { "date-parts" : [ [ "1998" ] ] }, "page" : "101-112", "title" : "Reliability and validity of a smoking timeline follow-back interview", "type" : "article-journal", "volume" : "12" }, "uris" : [ "http://www.mendeley.com/documents/?uuid=752ff736-68fe-4430-9ea1-4377547ea7f6" ] } ], "mendeley" : { "formattedCitation" : "(Brown et al., 1998; Sobell and Sobell, 1992)", "plainTextFormattedCitation" : "(Brown et al., 1998; Sobell and Sobell, 1992)", "previouslyFormattedCitation" : "(Brown et al., 1998; Sobell and Sobell, 1992)" }, "properties" : {  }, "schema" : "https://github.com/citation-style-language/schema/raw/master/csl-citation.json" }</w:instrText>
      </w:r>
      <w:r w:rsidR="004153FA" w:rsidRPr="00D672DF">
        <w:rPr>
          <w:rFonts w:cs="Times New Roman"/>
          <w:szCs w:val="24"/>
        </w:rPr>
        <w:fldChar w:fldCharType="separate"/>
      </w:r>
      <w:r w:rsidR="00CF23B1" w:rsidRPr="00CF23B1">
        <w:rPr>
          <w:rFonts w:cs="Times New Roman"/>
          <w:noProof/>
          <w:szCs w:val="24"/>
        </w:rPr>
        <w:t>(Brown et al., 1998; Sobell and Sobell, 1992)</w:t>
      </w:r>
      <w:r w:rsidR="004153FA" w:rsidRPr="00D672DF">
        <w:rPr>
          <w:rFonts w:cs="Times New Roman"/>
          <w:szCs w:val="24"/>
        </w:rPr>
        <w:fldChar w:fldCharType="end"/>
      </w:r>
      <w:r w:rsidR="009E3836" w:rsidRPr="00D672DF">
        <w:rPr>
          <w:rFonts w:cs="Times New Roman"/>
          <w:szCs w:val="24"/>
        </w:rPr>
        <w:t xml:space="preserve"> where a calendar was used to record </w:t>
      </w:r>
      <w:r w:rsidR="00357457">
        <w:rPr>
          <w:rFonts w:cs="Times New Roman"/>
          <w:szCs w:val="24"/>
        </w:rPr>
        <w:t>the number of cigarettes smoked on each day</w:t>
      </w:r>
      <w:r w:rsidR="009E3836" w:rsidRPr="00D672DF">
        <w:rPr>
          <w:rFonts w:cs="Times New Roman"/>
          <w:szCs w:val="24"/>
        </w:rPr>
        <w:t xml:space="preserve"> </w:t>
      </w:r>
      <w:r w:rsidR="00331882" w:rsidRPr="00D672DF">
        <w:rPr>
          <w:rFonts w:cs="Times New Roman"/>
          <w:szCs w:val="24"/>
        </w:rPr>
        <w:t>since</w:t>
      </w:r>
      <w:r w:rsidR="009E3836" w:rsidRPr="00D672DF">
        <w:rPr>
          <w:rFonts w:cs="Times New Roman"/>
          <w:szCs w:val="24"/>
        </w:rPr>
        <w:t xml:space="preserve"> release from prison.</w:t>
      </w:r>
      <w:r w:rsidRPr="00D672DF">
        <w:rPr>
          <w:rFonts w:cs="Times New Roman"/>
          <w:szCs w:val="24"/>
        </w:rPr>
        <w:t xml:space="preserve"> </w:t>
      </w:r>
      <w:r w:rsidR="00C75BEC">
        <w:rPr>
          <w:rFonts w:cs="Times New Roman"/>
          <w:szCs w:val="24"/>
        </w:rPr>
        <w:t>The survey</w:t>
      </w:r>
      <w:r w:rsidR="009F5E49">
        <w:rPr>
          <w:rFonts w:cs="Times New Roman"/>
          <w:szCs w:val="24"/>
        </w:rPr>
        <w:t xml:space="preserve"> examined potential correlates of reduced tobacco </w:t>
      </w:r>
      <w:r w:rsidR="00DA41C4">
        <w:rPr>
          <w:rFonts w:cs="Times New Roman"/>
          <w:szCs w:val="24"/>
        </w:rPr>
        <w:t>use</w:t>
      </w:r>
      <w:r w:rsidR="008C0187">
        <w:rPr>
          <w:rFonts w:cs="Times New Roman"/>
          <w:szCs w:val="24"/>
        </w:rPr>
        <w:t xml:space="preserve"> following release across five</w:t>
      </w:r>
      <w:r w:rsidR="009F5E49">
        <w:rPr>
          <w:rFonts w:cs="Times New Roman"/>
          <w:szCs w:val="24"/>
        </w:rPr>
        <w:t xml:space="preserve"> domains</w:t>
      </w:r>
      <w:r w:rsidR="00FF3346">
        <w:rPr>
          <w:rFonts w:cs="Times New Roman"/>
          <w:szCs w:val="24"/>
        </w:rPr>
        <w:t>:</w:t>
      </w:r>
      <w:r w:rsidR="009F5E49">
        <w:rPr>
          <w:rFonts w:cs="Times New Roman"/>
          <w:szCs w:val="24"/>
        </w:rPr>
        <w:t xml:space="preserve"> socio-demographic, mental and physical health, incarceration histo</w:t>
      </w:r>
      <w:r w:rsidR="008C0187">
        <w:rPr>
          <w:rFonts w:cs="Times New Roman"/>
          <w:szCs w:val="24"/>
        </w:rPr>
        <w:t>ry, tobacco use, and other drug use</w:t>
      </w:r>
      <w:r w:rsidR="009F5E49">
        <w:rPr>
          <w:rFonts w:cs="Times New Roman"/>
          <w:szCs w:val="24"/>
        </w:rPr>
        <w:t>.</w:t>
      </w:r>
      <w:r w:rsidR="009F5E49" w:rsidRPr="009F5E49">
        <w:rPr>
          <w:rFonts w:cs="Times New Roman"/>
          <w:szCs w:val="24"/>
        </w:rPr>
        <w:t xml:space="preserve"> </w:t>
      </w:r>
      <w:r w:rsidR="009F5E49" w:rsidRPr="00CD1811">
        <w:rPr>
          <w:rFonts w:cs="Times New Roman"/>
          <w:szCs w:val="24"/>
        </w:rPr>
        <w:t>Exposed and unexposed categories for each variable, and the data source, are described in the Supplementary Table.</w:t>
      </w:r>
    </w:p>
    <w:p w14:paraId="4F96D01F" w14:textId="12E0DE68" w:rsidR="00DE504A" w:rsidRPr="00D672DF" w:rsidRDefault="00CD1431" w:rsidP="008D361C">
      <w:pPr>
        <w:pStyle w:val="Heading2"/>
      </w:pPr>
      <w:r>
        <w:t xml:space="preserve">2.4. </w:t>
      </w:r>
      <w:r w:rsidR="00DE504A" w:rsidRPr="00D672DF">
        <w:t>Data Analysis</w:t>
      </w:r>
    </w:p>
    <w:p w14:paraId="67BB085B" w14:textId="22BAE66F" w:rsidR="00DE504A" w:rsidRPr="00D672DF" w:rsidRDefault="00DE504A" w:rsidP="00682702">
      <w:pPr>
        <w:spacing w:line="480" w:lineRule="auto"/>
        <w:rPr>
          <w:rFonts w:cs="Times New Roman"/>
          <w:szCs w:val="24"/>
        </w:rPr>
      </w:pPr>
      <w:r w:rsidRPr="00D672DF">
        <w:rPr>
          <w:rFonts w:cs="Times New Roman"/>
          <w:szCs w:val="24"/>
        </w:rPr>
        <w:tab/>
      </w:r>
      <w:r w:rsidR="001A7B16" w:rsidRPr="00D672DF">
        <w:rPr>
          <w:rFonts w:cs="Times New Roman"/>
          <w:szCs w:val="24"/>
        </w:rPr>
        <w:t>First</w:t>
      </w:r>
      <w:r w:rsidR="00FF3346">
        <w:rPr>
          <w:rFonts w:cs="Times New Roman"/>
          <w:szCs w:val="24"/>
        </w:rPr>
        <w:t>, for participants who reported relapse</w:t>
      </w:r>
      <w:r w:rsidR="00012984">
        <w:rPr>
          <w:rFonts w:cs="Times New Roman"/>
          <w:szCs w:val="24"/>
        </w:rPr>
        <w:t xml:space="preserve"> to smoking</w:t>
      </w:r>
      <w:r w:rsidR="00FF3346">
        <w:rPr>
          <w:rFonts w:cs="Times New Roman"/>
          <w:szCs w:val="24"/>
        </w:rPr>
        <w:t>,</w:t>
      </w:r>
      <w:r w:rsidR="001A7B16" w:rsidRPr="00D672DF">
        <w:rPr>
          <w:rFonts w:cs="Times New Roman"/>
          <w:szCs w:val="24"/>
        </w:rPr>
        <w:t xml:space="preserve"> we </w:t>
      </w:r>
      <w:r w:rsidR="00FF3346">
        <w:rPr>
          <w:rFonts w:cs="Times New Roman"/>
          <w:szCs w:val="24"/>
        </w:rPr>
        <w:t>calculated</w:t>
      </w:r>
      <w:r w:rsidR="00FF3346" w:rsidRPr="00D672DF">
        <w:rPr>
          <w:rFonts w:cs="Times New Roman"/>
          <w:szCs w:val="24"/>
        </w:rPr>
        <w:t xml:space="preserve"> </w:t>
      </w:r>
      <w:r w:rsidR="001A7B16" w:rsidRPr="00D672DF">
        <w:rPr>
          <w:rFonts w:cs="Times New Roman"/>
          <w:szCs w:val="24"/>
        </w:rPr>
        <w:t>time to smoking relapse following release</w:t>
      </w:r>
      <w:r w:rsidR="009B6F7F" w:rsidRPr="00D672DF">
        <w:rPr>
          <w:rFonts w:cs="Times New Roman"/>
          <w:szCs w:val="24"/>
        </w:rPr>
        <w:t xml:space="preserve"> from prison</w:t>
      </w:r>
      <w:r w:rsidR="001A7B16" w:rsidRPr="00D672DF">
        <w:rPr>
          <w:rFonts w:cs="Times New Roman"/>
          <w:szCs w:val="24"/>
        </w:rPr>
        <w:t xml:space="preserve">. </w:t>
      </w:r>
      <w:r w:rsidR="009E58AF">
        <w:rPr>
          <w:rFonts w:cs="Times New Roman"/>
          <w:szCs w:val="24"/>
        </w:rPr>
        <w:t xml:space="preserve">Next, </w:t>
      </w:r>
      <w:r w:rsidR="000C282F">
        <w:rPr>
          <w:rFonts w:cs="Times New Roman"/>
          <w:szCs w:val="24"/>
        </w:rPr>
        <w:t xml:space="preserve">we compared the number of cigarettes smoked per day </w:t>
      </w:r>
      <w:r w:rsidR="00CD1431">
        <w:rPr>
          <w:rFonts w:cs="Times New Roman"/>
          <w:szCs w:val="24"/>
        </w:rPr>
        <w:t xml:space="preserve">before and after their most recent period of </w:t>
      </w:r>
      <w:r w:rsidR="000C282F">
        <w:rPr>
          <w:rFonts w:cs="Times New Roman"/>
          <w:szCs w:val="24"/>
        </w:rPr>
        <w:t>incarceration</w:t>
      </w:r>
      <w:r w:rsidRPr="00D672DF">
        <w:rPr>
          <w:rFonts w:cs="Times New Roman"/>
          <w:szCs w:val="24"/>
        </w:rPr>
        <w:t xml:space="preserve"> using a paired samples t-test. </w:t>
      </w:r>
      <w:r w:rsidR="009D5D14" w:rsidRPr="00D672DF">
        <w:rPr>
          <w:rFonts w:cs="Times New Roman"/>
          <w:szCs w:val="24"/>
        </w:rPr>
        <w:t xml:space="preserve">We performed univariate and multivariate logistic regression analyses with </w:t>
      </w:r>
      <w:r w:rsidR="00DA41C4">
        <w:rPr>
          <w:rFonts w:cs="Times New Roman"/>
          <w:szCs w:val="24"/>
        </w:rPr>
        <w:t>post-release tobacco use</w:t>
      </w:r>
      <w:r w:rsidR="009D5D14" w:rsidRPr="00D672DF">
        <w:rPr>
          <w:rFonts w:cs="Times New Roman"/>
          <w:szCs w:val="24"/>
        </w:rPr>
        <w:t xml:space="preserve"> </w:t>
      </w:r>
      <w:r w:rsidR="009E58AF">
        <w:rPr>
          <w:rFonts w:cs="Times New Roman"/>
          <w:szCs w:val="24"/>
        </w:rPr>
        <w:t xml:space="preserve">(reduced vs. same or more) </w:t>
      </w:r>
      <w:r w:rsidR="009D5D14" w:rsidRPr="00D672DF">
        <w:rPr>
          <w:rFonts w:cs="Times New Roman"/>
          <w:szCs w:val="24"/>
        </w:rPr>
        <w:t>as the outcome.</w:t>
      </w:r>
      <w:r w:rsidR="00EC68E9" w:rsidRPr="00D672DF">
        <w:rPr>
          <w:rFonts w:cs="Times New Roman"/>
          <w:szCs w:val="24"/>
        </w:rPr>
        <w:t xml:space="preserve"> </w:t>
      </w:r>
      <w:r w:rsidR="00B56A13" w:rsidRPr="00D672DF">
        <w:rPr>
          <w:rFonts w:cs="Times New Roman"/>
          <w:szCs w:val="24"/>
        </w:rPr>
        <w:t xml:space="preserve">Variables significant at </w:t>
      </w:r>
      <w:r w:rsidR="00B56A13" w:rsidRPr="00D672DF">
        <w:rPr>
          <w:rFonts w:cs="Times New Roman"/>
          <w:i/>
          <w:szCs w:val="24"/>
        </w:rPr>
        <w:t>p</w:t>
      </w:r>
      <w:r w:rsidR="001343D5" w:rsidRPr="00D672DF">
        <w:rPr>
          <w:rFonts w:cs="Times New Roman"/>
          <w:szCs w:val="24"/>
        </w:rPr>
        <w:t>&lt;0.05</w:t>
      </w:r>
      <w:r w:rsidR="00B56A13" w:rsidRPr="00D672DF">
        <w:rPr>
          <w:rFonts w:cs="Times New Roman"/>
          <w:szCs w:val="24"/>
        </w:rPr>
        <w:t xml:space="preserve"> in univariate analyses were</w:t>
      </w:r>
      <w:r w:rsidR="00B67D17">
        <w:rPr>
          <w:rFonts w:cs="Times New Roman"/>
          <w:szCs w:val="24"/>
        </w:rPr>
        <w:t xml:space="preserve"> included</w:t>
      </w:r>
      <w:r w:rsidR="00B56A13" w:rsidRPr="00D672DF">
        <w:rPr>
          <w:rFonts w:cs="Times New Roman"/>
          <w:szCs w:val="24"/>
        </w:rPr>
        <w:t xml:space="preserve"> </w:t>
      </w:r>
      <w:r w:rsidRPr="00D672DF">
        <w:rPr>
          <w:rFonts w:cs="Times New Roman"/>
          <w:szCs w:val="24"/>
        </w:rPr>
        <w:t xml:space="preserve">in </w:t>
      </w:r>
      <w:r w:rsidR="00DA6F79">
        <w:rPr>
          <w:rFonts w:cs="Times New Roman"/>
          <w:szCs w:val="24"/>
        </w:rPr>
        <w:t xml:space="preserve">a </w:t>
      </w:r>
      <w:r w:rsidRPr="00D672DF">
        <w:rPr>
          <w:rFonts w:cs="Times New Roman"/>
          <w:szCs w:val="24"/>
        </w:rPr>
        <w:t>multiva</w:t>
      </w:r>
      <w:r w:rsidR="001A67E2">
        <w:rPr>
          <w:rFonts w:cs="Times New Roman"/>
          <w:szCs w:val="24"/>
        </w:rPr>
        <w:t>riate logistic regression model</w:t>
      </w:r>
      <w:r w:rsidR="00DA41C4">
        <w:rPr>
          <w:rFonts w:cs="Times New Roman"/>
          <w:szCs w:val="24"/>
        </w:rPr>
        <w:t xml:space="preserve">. </w:t>
      </w:r>
      <w:r w:rsidR="00B67D17">
        <w:rPr>
          <w:rFonts w:cs="Times New Roman"/>
          <w:szCs w:val="24"/>
        </w:rPr>
        <w:t xml:space="preserve">An additional variable controlled for the </w:t>
      </w:r>
      <w:r w:rsidR="003713D0">
        <w:rPr>
          <w:rFonts w:cs="Times New Roman"/>
          <w:szCs w:val="24"/>
        </w:rPr>
        <w:t xml:space="preserve">amount of </w:t>
      </w:r>
      <w:r w:rsidR="00B67D17">
        <w:rPr>
          <w:rFonts w:cs="Times New Roman"/>
          <w:szCs w:val="24"/>
        </w:rPr>
        <w:t xml:space="preserve">time between prison release and participation in the study. </w:t>
      </w:r>
      <w:r w:rsidRPr="00D672DF">
        <w:rPr>
          <w:rFonts w:cs="Times New Roman"/>
          <w:szCs w:val="24"/>
        </w:rPr>
        <w:t>Statistical analyses were conducted using Stata version 13</w:t>
      </w:r>
      <w:r w:rsidR="001F71AC" w:rsidRPr="00D672DF">
        <w:rPr>
          <w:rFonts w:cs="Times New Roman"/>
          <w:szCs w:val="24"/>
        </w:rPr>
        <w:t>.</w:t>
      </w:r>
      <w:r w:rsidR="0005741A">
        <w:rPr>
          <w:rFonts w:cs="Times New Roman"/>
          <w:szCs w:val="24"/>
        </w:rPr>
        <w:t>1</w:t>
      </w:r>
      <w:r w:rsidR="001F71AC" w:rsidRPr="00D672DF">
        <w:rPr>
          <w:rFonts w:cs="Times New Roman"/>
          <w:szCs w:val="24"/>
        </w:rPr>
        <w:t xml:space="preserve"> </w:t>
      </w:r>
      <w:r w:rsidR="001F71AC" w:rsidRPr="00D672DF">
        <w:rPr>
          <w:rFonts w:cs="Times New Roman"/>
          <w:szCs w:val="24"/>
        </w:rPr>
        <w:fldChar w:fldCharType="begin" w:fldLock="1"/>
      </w:r>
      <w:r w:rsidR="00454F32">
        <w:rPr>
          <w:rFonts w:cs="Times New Roman"/>
          <w:szCs w:val="24"/>
        </w:rPr>
        <w:instrText>ADDIN CSL_CITATION { "citationItems" : [ { "id" : "ITEM-1", "itemData" : { "author" : [ { "dropping-particle" : "", "family" : "Stata", "given" : "", "non-dropping-particle" : "", "parse-names" : false, "suffix" : "" } ], "id" : "ITEM-1", "issued" : { "date-parts" : [ [ "2013" ] ] }, "number" : "13", "publisher" : "Stata Corporation", "publisher-place" : "Texas, USA", "title" : "Stata Release 13.0", "type" : "article" }, "uris" : [ "http://www.mendeley.com/documents/?uuid=da942003-0d41-4249-b346-7352ece1c529" ] } ], "mendeley" : { "formattedCitation" : "(Stata, 2013)", "plainTextFormattedCitation" : "(Stata, 2013)", "previouslyFormattedCitation" : "(Stata, 2013)" }, "properties" : {  }, "schema" : "https://github.com/citation-style-language/schema/raw/master/csl-citation.json" }</w:instrText>
      </w:r>
      <w:r w:rsidR="001F71AC" w:rsidRPr="00D672DF">
        <w:rPr>
          <w:rFonts w:cs="Times New Roman"/>
          <w:szCs w:val="24"/>
        </w:rPr>
        <w:fldChar w:fldCharType="separate"/>
      </w:r>
      <w:r w:rsidR="00CF23B1" w:rsidRPr="00CF23B1">
        <w:rPr>
          <w:rFonts w:cs="Times New Roman"/>
          <w:noProof/>
          <w:szCs w:val="24"/>
        </w:rPr>
        <w:t>(Stata, 2013)</w:t>
      </w:r>
      <w:r w:rsidR="001F71AC" w:rsidRPr="00D672DF">
        <w:rPr>
          <w:rFonts w:cs="Times New Roman"/>
          <w:szCs w:val="24"/>
        </w:rPr>
        <w:fldChar w:fldCharType="end"/>
      </w:r>
      <w:r w:rsidR="0005741A">
        <w:rPr>
          <w:rFonts w:cs="Times New Roman"/>
          <w:szCs w:val="24"/>
        </w:rPr>
        <w:t>.</w:t>
      </w:r>
    </w:p>
    <w:p w14:paraId="0D3C75C3" w14:textId="39A5A90A" w:rsidR="003834B6" w:rsidRPr="00D672DF" w:rsidRDefault="003834B6" w:rsidP="008D361C">
      <w:pPr>
        <w:pStyle w:val="Heading1"/>
        <w:numPr>
          <w:ilvl w:val="0"/>
          <w:numId w:val="7"/>
        </w:numPr>
        <w:ind w:left="426"/>
      </w:pPr>
      <w:r w:rsidRPr="00D672DF">
        <w:t>RESULTS</w:t>
      </w:r>
    </w:p>
    <w:p w14:paraId="637E6020" w14:textId="3D8675C5" w:rsidR="005D4439" w:rsidRPr="00D672DF" w:rsidRDefault="00CD1431" w:rsidP="00CD1431">
      <w:pPr>
        <w:pStyle w:val="Heading2"/>
      </w:pPr>
      <w:r w:rsidRPr="00CD1431">
        <w:rPr>
          <w:bCs w:val="0"/>
        </w:rPr>
        <w:t>3.</w:t>
      </w:r>
      <w:r>
        <w:t xml:space="preserve">1. </w:t>
      </w:r>
      <w:r w:rsidR="005D4439" w:rsidRPr="00D672DF">
        <w:t>Sample</w:t>
      </w:r>
    </w:p>
    <w:p w14:paraId="023AA4DD" w14:textId="177CB011" w:rsidR="003B4FA0" w:rsidRPr="00D672DF" w:rsidRDefault="007B022A" w:rsidP="00AA0544">
      <w:pPr>
        <w:spacing w:line="480" w:lineRule="auto"/>
        <w:ind w:firstLine="720"/>
        <w:rPr>
          <w:rFonts w:cs="Times New Roman"/>
          <w:szCs w:val="24"/>
        </w:rPr>
      </w:pPr>
      <w:r w:rsidRPr="00D672DF">
        <w:rPr>
          <w:rFonts w:cs="Times New Roman"/>
          <w:szCs w:val="24"/>
        </w:rPr>
        <w:t>A total of</w:t>
      </w:r>
      <w:r w:rsidR="00084A1B" w:rsidRPr="00D672DF">
        <w:rPr>
          <w:rFonts w:cs="Times New Roman"/>
          <w:szCs w:val="24"/>
        </w:rPr>
        <w:t xml:space="preserve"> 1</w:t>
      </w:r>
      <w:r w:rsidR="00741ABD">
        <w:rPr>
          <w:rFonts w:cs="Times New Roman"/>
          <w:szCs w:val="24"/>
        </w:rPr>
        <w:t xml:space="preserve">14 </w:t>
      </w:r>
      <w:r w:rsidR="00084A1B" w:rsidRPr="00D672DF">
        <w:rPr>
          <w:rFonts w:cs="Times New Roman"/>
          <w:szCs w:val="24"/>
        </w:rPr>
        <w:t>participants</w:t>
      </w:r>
      <w:r w:rsidRPr="00D672DF">
        <w:rPr>
          <w:rFonts w:cs="Times New Roman"/>
          <w:szCs w:val="24"/>
        </w:rPr>
        <w:t xml:space="preserve"> completed the survey</w:t>
      </w:r>
      <w:r w:rsidR="00741ABD">
        <w:rPr>
          <w:rFonts w:cs="Times New Roman"/>
          <w:szCs w:val="24"/>
        </w:rPr>
        <w:t xml:space="preserve">. </w:t>
      </w:r>
      <w:r w:rsidR="00084A1B" w:rsidRPr="00D672DF">
        <w:rPr>
          <w:rFonts w:cs="Times New Roman"/>
          <w:szCs w:val="24"/>
        </w:rPr>
        <w:t xml:space="preserve">The sample characteristics </w:t>
      </w:r>
      <w:r w:rsidR="00C431BC" w:rsidRPr="00D672DF">
        <w:rPr>
          <w:rFonts w:cs="Times New Roman"/>
          <w:szCs w:val="24"/>
        </w:rPr>
        <w:t>were generally reflective of</w:t>
      </w:r>
      <w:r w:rsidR="00084A1B" w:rsidRPr="00D672DF">
        <w:rPr>
          <w:rFonts w:cs="Times New Roman"/>
          <w:szCs w:val="24"/>
        </w:rPr>
        <w:t xml:space="preserve"> </w:t>
      </w:r>
      <w:r w:rsidR="00517B94">
        <w:rPr>
          <w:rFonts w:cs="Times New Roman"/>
          <w:szCs w:val="24"/>
        </w:rPr>
        <w:t xml:space="preserve">prisoners in </w:t>
      </w:r>
      <w:r w:rsidR="00084A1B" w:rsidRPr="00D672DF">
        <w:rPr>
          <w:rFonts w:cs="Times New Roman"/>
          <w:szCs w:val="24"/>
        </w:rPr>
        <w:t xml:space="preserve">Queensland </w:t>
      </w:r>
      <w:r w:rsidR="00714A8E" w:rsidRPr="00D672DF">
        <w:rPr>
          <w:rFonts w:cs="Times New Roman"/>
          <w:szCs w:val="24"/>
        </w:rPr>
        <w:fldChar w:fldCharType="begin" w:fldLock="1"/>
      </w:r>
      <w:r w:rsidR="00291F49">
        <w:rPr>
          <w:rFonts w:cs="Times New Roman"/>
          <w:szCs w:val="24"/>
        </w:rPr>
        <w:instrText>ADDIN CSL_CITATION { "citationItems" : [ { "id" : "ITEM-1", "itemData" : { "author" : [ { "dropping-particle" : "", "family" : "Australian Bureau of Statistics", "given" : "", "non-dropping-particle" : "", "parse-names" : false, "suffix" : "" } ], "id" : "ITEM-1", "issued" : { "date-parts" : [ [ "2017" ] ] }, "publisher-place" : "Canberra, Australia", "title" : "Prisoners in Australia 2017", "type" : "report" }, "uris" : [ "http://www.mendeley.com/documents/?uuid=896946e7-ab3f-4b2a-952b-8d03cd8a25a0" ] } ], "mendeley" : { "formattedCitation" : "(Australian Bureau of Statistics, 2017a)", "plainTextFormattedCitation" : "(Australian Bureau of Statistics, 2017a)", "previouslyFormattedCitation" : "(Australian Bureau of Statistics, 2017a)" }, "properties" : {  }, "schema" : "https://github.com/citation-style-language/schema/raw/master/csl-citation.json" }</w:instrText>
      </w:r>
      <w:r w:rsidR="00714A8E" w:rsidRPr="00D672DF">
        <w:rPr>
          <w:rFonts w:cs="Times New Roman"/>
          <w:szCs w:val="24"/>
        </w:rPr>
        <w:fldChar w:fldCharType="separate"/>
      </w:r>
      <w:r w:rsidR="00053C36" w:rsidRPr="00053C36">
        <w:rPr>
          <w:rFonts w:cs="Times New Roman"/>
          <w:noProof/>
          <w:szCs w:val="24"/>
        </w:rPr>
        <w:t>(Australian Bureau of Statistics, 2017a)</w:t>
      </w:r>
      <w:r w:rsidR="00714A8E" w:rsidRPr="00D672DF">
        <w:rPr>
          <w:rFonts w:cs="Times New Roman"/>
          <w:szCs w:val="24"/>
        </w:rPr>
        <w:fldChar w:fldCharType="end"/>
      </w:r>
      <w:r w:rsidR="0005741A">
        <w:rPr>
          <w:rFonts w:cs="Times New Roman"/>
          <w:szCs w:val="24"/>
        </w:rPr>
        <w:t>.</w:t>
      </w:r>
      <w:r w:rsidR="00084A1B" w:rsidRPr="00D672DF">
        <w:rPr>
          <w:rFonts w:cs="Times New Roman"/>
          <w:szCs w:val="24"/>
        </w:rPr>
        <w:t xml:space="preserve"> </w:t>
      </w:r>
      <w:r w:rsidR="001A67E2">
        <w:rPr>
          <w:rFonts w:cs="Times New Roman"/>
          <w:szCs w:val="24"/>
        </w:rPr>
        <w:t>Ninety-eight</w:t>
      </w:r>
      <w:r w:rsidR="005D4439" w:rsidRPr="00D672DF">
        <w:rPr>
          <w:rFonts w:cs="Times New Roman"/>
          <w:szCs w:val="24"/>
        </w:rPr>
        <w:t xml:space="preserve"> participants (86</w:t>
      </w:r>
      <w:r w:rsidR="003B4FA0" w:rsidRPr="00D672DF">
        <w:rPr>
          <w:rFonts w:cs="Times New Roman"/>
          <w:szCs w:val="24"/>
        </w:rPr>
        <w:t>%) were male, and</w:t>
      </w:r>
      <w:r w:rsidR="005D4439" w:rsidRPr="00D672DF">
        <w:rPr>
          <w:rFonts w:cs="Times New Roman"/>
          <w:szCs w:val="24"/>
        </w:rPr>
        <w:t xml:space="preserve"> </w:t>
      </w:r>
      <w:r w:rsidR="007F1C52">
        <w:rPr>
          <w:rFonts w:cs="Times New Roman"/>
          <w:szCs w:val="24"/>
        </w:rPr>
        <w:t xml:space="preserve">the </w:t>
      </w:r>
      <w:r w:rsidR="005D4439" w:rsidRPr="00D672DF">
        <w:rPr>
          <w:rFonts w:cs="Times New Roman"/>
          <w:szCs w:val="24"/>
        </w:rPr>
        <w:t>mean age was 33.8</w:t>
      </w:r>
      <w:r w:rsidR="003B4FA0" w:rsidRPr="00D672DF">
        <w:rPr>
          <w:rFonts w:cs="Times New Roman"/>
          <w:szCs w:val="24"/>
        </w:rPr>
        <w:t xml:space="preserve"> years </w:t>
      </w:r>
      <w:r w:rsidR="00F30EB1" w:rsidRPr="00D672DF">
        <w:rPr>
          <w:rFonts w:cs="Times New Roman"/>
          <w:szCs w:val="24"/>
        </w:rPr>
        <w:t>(range 18-63)</w:t>
      </w:r>
      <w:r w:rsidR="005D4439" w:rsidRPr="00D672DF">
        <w:rPr>
          <w:rFonts w:cs="Times New Roman"/>
          <w:szCs w:val="24"/>
        </w:rPr>
        <w:t xml:space="preserve">. </w:t>
      </w:r>
      <w:r w:rsidR="007F1C52">
        <w:rPr>
          <w:rFonts w:cs="Times New Roman"/>
          <w:szCs w:val="24"/>
        </w:rPr>
        <w:t xml:space="preserve">Seventy percent of </w:t>
      </w:r>
      <w:r w:rsidR="003B4FA0" w:rsidRPr="00D672DF">
        <w:rPr>
          <w:rFonts w:cs="Times New Roman"/>
          <w:szCs w:val="24"/>
        </w:rPr>
        <w:t>partici</w:t>
      </w:r>
      <w:r w:rsidR="00F30EB1" w:rsidRPr="00D672DF">
        <w:rPr>
          <w:rFonts w:cs="Times New Roman"/>
          <w:szCs w:val="24"/>
        </w:rPr>
        <w:t xml:space="preserve">pants were </w:t>
      </w:r>
      <w:r w:rsidR="00DA7819">
        <w:rPr>
          <w:rFonts w:cs="Times New Roman"/>
          <w:szCs w:val="24"/>
        </w:rPr>
        <w:t>C</w:t>
      </w:r>
      <w:r w:rsidR="00DA7819" w:rsidRPr="00D672DF">
        <w:rPr>
          <w:rFonts w:cs="Times New Roman"/>
          <w:szCs w:val="24"/>
        </w:rPr>
        <w:t>aucasian</w:t>
      </w:r>
      <w:r w:rsidR="005D4439" w:rsidRPr="00D672DF">
        <w:rPr>
          <w:rFonts w:cs="Times New Roman"/>
          <w:szCs w:val="24"/>
        </w:rPr>
        <w:t xml:space="preserve"> Australian</w:t>
      </w:r>
      <w:r w:rsidR="00F30EB1" w:rsidRPr="00D672DF">
        <w:rPr>
          <w:rFonts w:cs="Times New Roman"/>
          <w:szCs w:val="24"/>
        </w:rPr>
        <w:t>,</w:t>
      </w:r>
      <w:r w:rsidR="005D4439" w:rsidRPr="00D672DF">
        <w:rPr>
          <w:rFonts w:cs="Times New Roman"/>
          <w:szCs w:val="24"/>
        </w:rPr>
        <w:t xml:space="preserve"> 2</w:t>
      </w:r>
      <w:r w:rsidR="007F1C52">
        <w:rPr>
          <w:rFonts w:cs="Times New Roman"/>
          <w:szCs w:val="24"/>
        </w:rPr>
        <w:t xml:space="preserve">3% </w:t>
      </w:r>
      <w:r w:rsidR="003B4FA0" w:rsidRPr="00D672DF">
        <w:rPr>
          <w:rFonts w:cs="Times New Roman"/>
          <w:szCs w:val="24"/>
        </w:rPr>
        <w:t>identified as Indigenous</w:t>
      </w:r>
      <w:r w:rsidR="00F30EB1" w:rsidRPr="00D672DF">
        <w:rPr>
          <w:rFonts w:cs="Times New Roman"/>
          <w:szCs w:val="24"/>
        </w:rPr>
        <w:t xml:space="preserve"> Australian</w:t>
      </w:r>
      <w:r w:rsidR="005D4439" w:rsidRPr="00D672DF">
        <w:rPr>
          <w:rFonts w:cs="Times New Roman"/>
          <w:szCs w:val="24"/>
        </w:rPr>
        <w:t>, and 7</w:t>
      </w:r>
      <w:r w:rsidR="006556B5" w:rsidRPr="00D672DF">
        <w:rPr>
          <w:rFonts w:cs="Times New Roman"/>
          <w:szCs w:val="24"/>
        </w:rPr>
        <w:t>%</w:t>
      </w:r>
      <w:r w:rsidR="00F30EB1" w:rsidRPr="00D672DF">
        <w:rPr>
          <w:rFonts w:cs="Times New Roman"/>
          <w:szCs w:val="24"/>
        </w:rPr>
        <w:t xml:space="preserve"> were born outside of Australia</w:t>
      </w:r>
      <w:r w:rsidR="005D4439" w:rsidRPr="00D672DF">
        <w:rPr>
          <w:rFonts w:cs="Times New Roman"/>
          <w:szCs w:val="24"/>
        </w:rPr>
        <w:t>.</w:t>
      </w:r>
      <w:r w:rsidR="005967FF" w:rsidRPr="005967FF">
        <w:rPr>
          <w:rFonts w:cs="Times New Roman"/>
          <w:szCs w:val="24"/>
        </w:rPr>
        <w:t xml:space="preserve"> </w:t>
      </w:r>
      <w:r w:rsidR="005967FF" w:rsidRPr="0041653A">
        <w:rPr>
          <w:rFonts w:cs="Times New Roman"/>
          <w:szCs w:val="24"/>
        </w:rPr>
        <w:t>Participants had been</w:t>
      </w:r>
      <w:r w:rsidR="00AA0544">
        <w:rPr>
          <w:rFonts w:cs="Times New Roman"/>
          <w:szCs w:val="24"/>
        </w:rPr>
        <w:t xml:space="preserve"> incarcerated for </w:t>
      </w:r>
      <w:r w:rsidR="007C69D7">
        <w:rPr>
          <w:rFonts w:cs="Times New Roman"/>
          <w:szCs w:val="24"/>
        </w:rPr>
        <w:t>a median of 14 weeks (interquartile range (IQR) 9-24 weeks)</w:t>
      </w:r>
      <w:r w:rsidR="00AA0544">
        <w:rPr>
          <w:rFonts w:cs="Times New Roman"/>
          <w:szCs w:val="24"/>
        </w:rPr>
        <w:t>, and</w:t>
      </w:r>
      <w:r w:rsidR="005967FF" w:rsidRPr="0041653A">
        <w:rPr>
          <w:rFonts w:cs="Times New Roman"/>
          <w:szCs w:val="24"/>
        </w:rPr>
        <w:t xml:space="preserve"> out of prison for </w:t>
      </w:r>
      <w:r w:rsidR="00851E40">
        <w:rPr>
          <w:rFonts w:cs="Times New Roman"/>
          <w:szCs w:val="24"/>
        </w:rPr>
        <w:t>a median of 30 days</w:t>
      </w:r>
      <w:r w:rsidR="005967FF" w:rsidRPr="0041653A">
        <w:rPr>
          <w:rFonts w:cs="Times New Roman"/>
          <w:szCs w:val="24"/>
        </w:rPr>
        <w:t xml:space="preserve"> (</w:t>
      </w:r>
      <w:r w:rsidR="00851E40">
        <w:rPr>
          <w:rFonts w:cs="Times New Roman"/>
          <w:szCs w:val="24"/>
        </w:rPr>
        <w:t>IQR 19-48 days</w:t>
      </w:r>
      <w:r w:rsidR="005967FF" w:rsidRPr="0041653A">
        <w:rPr>
          <w:rFonts w:cs="Times New Roman"/>
          <w:szCs w:val="24"/>
        </w:rPr>
        <w:t>)</w:t>
      </w:r>
      <w:r w:rsidR="005967FF">
        <w:rPr>
          <w:rFonts w:cs="Times New Roman"/>
          <w:szCs w:val="24"/>
        </w:rPr>
        <w:t>.</w:t>
      </w:r>
      <w:r w:rsidR="005D4439" w:rsidRPr="00D672DF">
        <w:rPr>
          <w:rFonts w:cs="Times New Roman"/>
          <w:szCs w:val="24"/>
        </w:rPr>
        <w:t xml:space="preserve"> </w:t>
      </w:r>
      <w:r w:rsidR="00BB636C" w:rsidRPr="00D672DF">
        <w:rPr>
          <w:rFonts w:cs="Times New Roman"/>
          <w:szCs w:val="24"/>
        </w:rPr>
        <w:t xml:space="preserve">Table 1 </w:t>
      </w:r>
      <w:r w:rsidR="001F71AC" w:rsidRPr="00D672DF">
        <w:rPr>
          <w:rFonts w:cs="Times New Roman"/>
          <w:szCs w:val="24"/>
        </w:rPr>
        <w:t>presents</w:t>
      </w:r>
      <w:r w:rsidR="00BB636C" w:rsidRPr="00D672DF">
        <w:rPr>
          <w:rFonts w:cs="Times New Roman"/>
          <w:szCs w:val="24"/>
        </w:rPr>
        <w:t xml:space="preserve"> </w:t>
      </w:r>
      <w:r w:rsidR="001F71AC" w:rsidRPr="00D672DF">
        <w:rPr>
          <w:rFonts w:cs="Times New Roman"/>
          <w:szCs w:val="24"/>
        </w:rPr>
        <w:t>descriptive</w:t>
      </w:r>
      <w:r w:rsidR="00BB636C" w:rsidRPr="00D672DF">
        <w:rPr>
          <w:rFonts w:cs="Times New Roman"/>
          <w:szCs w:val="24"/>
        </w:rPr>
        <w:t xml:space="preserve"> </w:t>
      </w:r>
      <w:r w:rsidR="001F71AC" w:rsidRPr="00D672DF">
        <w:rPr>
          <w:rFonts w:cs="Times New Roman"/>
          <w:szCs w:val="24"/>
        </w:rPr>
        <w:t xml:space="preserve">statistics according to </w:t>
      </w:r>
      <w:r w:rsidR="00517B94">
        <w:rPr>
          <w:rFonts w:cs="Times New Roman"/>
          <w:szCs w:val="24"/>
        </w:rPr>
        <w:t xml:space="preserve">change in </w:t>
      </w:r>
      <w:r w:rsidR="001F71AC" w:rsidRPr="00D672DF">
        <w:rPr>
          <w:rFonts w:cs="Times New Roman"/>
          <w:szCs w:val="24"/>
        </w:rPr>
        <w:t xml:space="preserve">smoking </w:t>
      </w:r>
      <w:r w:rsidR="00517B94">
        <w:rPr>
          <w:rFonts w:cs="Times New Roman"/>
          <w:szCs w:val="24"/>
        </w:rPr>
        <w:t>from before to after prison (</w:t>
      </w:r>
      <w:r w:rsidR="001F71AC" w:rsidRPr="00D672DF">
        <w:rPr>
          <w:rFonts w:cs="Times New Roman"/>
          <w:szCs w:val="24"/>
        </w:rPr>
        <w:t xml:space="preserve">less </w:t>
      </w:r>
      <w:r w:rsidR="00DA41C4">
        <w:rPr>
          <w:rFonts w:cs="Times New Roman"/>
          <w:szCs w:val="24"/>
        </w:rPr>
        <w:t xml:space="preserve">per day </w:t>
      </w:r>
      <w:r w:rsidR="00517B94">
        <w:rPr>
          <w:rFonts w:cs="Times New Roman"/>
          <w:szCs w:val="24"/>
        </w:rPr>
        <w:t>vs. same or more)</w:t>
      </w:r>
      <w:r w:rsidR="00BB636C" w:rsidRPr="00D672DF">
        <w:rPr>
          <w:rFonts w:cs="Times New Roman"/>
          <w:szCs w:val="24"/>
        </w:rPr>
        <w:t>.</w:t>
      </w:r>
    </w:p>
    <w:p w14:paraId="1ED361B8" w14:textId="6A5A636A" w:rsidR="003834B6" w:rsidRPr="00D672DF" w:rsidRDefault="00CD1431" w:rsidP="008D361C">
      <w:pPr>
        <w:pStyle w:val="Heading2"/>
      </w:pPr>
      <w:r>
        <w:t xml:space="preserve">3.2. </w:t>
      </w:r>
      <w:r w:rsidR="003834B6" w:rsidRPr="00D672DF">
        <w:t>Relapse to tobacco smoking</w:t>
      </w:r>
    </w:p>
    <w:p w14:paraId="24F43EAC" w14:textId="3D3763A7" w:rsidR="00630F74" w:rsidRDefault="005D4439" w:rsidP="008C5708">
      <w:pPr>
        <w:spacing w:line="480" w:lineRule="auto"/>
        <w:rPr>
          <w:noProof/>
          <w:lang w:eastAsia="en-AU"/>
        </w:rPr>
      </w:pPr>
      <w:r w:rsidRPr="00D672DF">
        <w:rPr>
          <w:rFonts w:cs="Times New Roman"/>
          <w:szCs w:val="24"/>
        </w:rPr>
        <w:tab/>
      </w:r>
      <w:r w:rsidR="001A67E2">
        <w:rPr>
          <w:rFonts w:cs="Times New Roman"/>
          <w:szCs w:val="24"/>
        </w:rPr>
        <w:t xml:space="preserve">In the two months following release from prison, </w:t>
      </w:r>
      <w:r w:rsidRPr="00D672DF">
        <w:rPr>
          <w:rFonts w:cs="Times New Roman"/>
          <w:szCs w:val="24"/>
        </w:rPr>
        <w:t>107 (9</w:t>
      </w:r>
      <w:r w:rsidR="00F56FDE">
        <w:rPr>
          <w:rFonts w:cs="Times New Roman"/>
          <w:szCs w:val="24"/>
        </w:rPr>
        <w:t>4</w:t>
      </w:r>
      <w:r w:rsidR="003834B6" w:rsidRPr="00D672DF">
        <w:rPr>
          <w:rFonts w:cs="Times New Roman"/>
          <w:szCs w:val="24"/>
        </w:rPr>
        <w:t>%) participants resumed tobacco smoking.</w:t>
      </w:r>
      <w:r w:rsidR="00FD7FFE" w:rsidRPr="00D672DF">
        <w:rPr>
          <w:rFonts w:cs="Times New Roman"/>
          <w:szCs w:val="24"/>
        </w:rPr>
        <w:t xml:space="preserve"> </w:t>
      </w:r>
      <w:r w:rsidR="003834B6" w:rsidRPr="00D672DF">
        <w:rPr>
          <w:rFonts w:cs="Times New Roman"/>
          <w:szCs w:val="24"/>
        </w:rPr>
        <w:t xml:space="preserve"> </w:t>
      </w:r>
      <w:r w:rsidR="00FD7FFE" w:rsidRPr="00D672DF">
        <w:rPr>
          <w:rFonts w:cs="Times New Roman"/>
          <w:szCs w:val="24"/>
        </w:rPr>
        <w:t>Fig</w:t>
      </w:r>
      <w:r w:rsidR="00283406" w:rsidRPr="00D672DF">
        <w:rPr>
          <w:rFonts w:cs="Times New Roman"/>
          <w:szCs w:val="24"/>
        </w:rPr>
        <w:t>ure 1</w:t>
      </w:r>
      <w:r w:rsidR="00FD7FFE" w:rsidRPr="00D672DF">
        <w:rPr>
          <w:rFonts w:cs="Times New Roman"/>
          <w:szCs w:val="24"/>
        </w:rPr>
        <w:t xml:space="preserve"> shows the rapid decrease in tobacco abstinence in the time </w:t>
      </w:r>
      <w:r w:rsidR="00500EF1">
        <w:rPr>
          <w:rFonts w:cs="Times New Roman"/>
          <w:szCs w:val="24"/>
        </w:rPr>
        <w:t>following release from prison. By</w:t>
      </w:r>
      <w:r w:rsidR="00FD7FFE" w:rsidRPr="00D672DF">
        <w:rPr>
          <w:rFonts w:cs="Times New Roman"/>
          <w:szCs w:val="24"/>
        </w:rPr>
        <w:t xml:space="preserve"> the end of the </w:t>
      </w:r>
      <w:r w:rsidRPr="00D672DF">
        <w:rPr>
          <w:rFonts w:cs="Times New Roman"/>
          <w:szCs w:val="24"/>
        </w:rPr>
        <w:t>day of release</w:t>
      </w:r>
      <w:r w:rsidR="00500EF1">
        <w:rPr>
          <w:rFonts w:cs="Times New Roman"/>
          <w:szCs w:val="24"/>
        </w:rPr>
        <w:t xml:space="preserve"> from prison</w:t>
      </w:r>
      <w:r w:rsidRPr="00D672DF">
        <w:rPr>
          <w:rFonts w:cs="Times New Roman"/>
          <w:szCs w:val="24"/>
        </w:rPr>
        <w:t>, 32 (28</w:t>
      </w:r>
      <w:r w:rsidR="00FD7FFE" w:rsidRPr="00D672DF">
        <w:rPr>
          <w:rFonts w:cs="Times New Roman"/>
          <w:szCs w:val="24"/>
        </w:rPr>
        <w:t>%)</w:t>
      </w:r>
      <w:r w:rsidRPr="00D672DF">
        <w:rPr>
          <w:rFonts w:cs="Times New Roman"/>
          <w:szCs w:val="24"/>
        </w:rPr>
        <w:t xml:space="preserve"> participants</w:t>
      </w:r>
      <w:r w:rsidR="00FD7FFE" w:rsidRPr="00D672DF">
        <w:rPr>
          <w:rFonts w:cs="Times New Roman"/>
          <w:szCs w:val="24"/>
        </w:rPr>
        <w:t xml:space="preserve"> were still abstinent from smoking. By the end of the first week </w:t>
      </w:r>
      <w:r w:rsidR="00C05365" w:rsidRPr="00D672DF">
        <w:rPr>
          <w:rFonts w:cs="Times New Roman"/>
          <w:szCs w:val="24"/>
        </w:rPr>
        <w:t>following release, 13 (1</w:t>
      </w:r>
      <w:r w:rsidR="00F56FDE">
        <w:rPr>
          <w:rFonts w:cs="Times New Roman"/>
          <w:szCs w:val="24"/>
        </w:rPr>
        <w:t>1</w:t>
      </w:r>
      <w:r w:rsidR="00FD7FFE" w:rsidRPr="00D672DF">
        <w:rPr>
          <w:rFonts w:cs="Times New Roman"/>
          <w:szCs w:val="24"/>
        </w:rPr>
        <w:t xml:space="preserve">%) were still abstinent, and at two </w:t>
      </w:r>
      <w:r w:rsidR="00C05365" w:rsidRPr="00D672DF">
        <w:rPr>
          <w:rFonts w:cs="Times New Roman"/>
          <w:szCs w:val="24"/>
        </w:rPr>
        <w:t>months following release, only 7 (6</w:t>
      </w:r>
      <w:r w:rsidR="00FD7FFE" w:rsidRPr="00D672DF">
        <w:rPr>
          <w:rFonts w:cs="Times New Roman"/>
          <w:szCs w:val="24"/>
        </w:rPr>
        <w:t>%)</w:t>
      </w:r>
      <w:r w:rsidR="001A67E2">
        <w:rPr>
          <w:rFonts w:cs="Times New Roman"/>
          <w:szCs w:val="24"/>
        </w:rPr>
        <w:t xml:space="preserve"> participants</w:t>
      </w:r>
      <w:r w:rsidR="00FD7FFE" w:rsidRPr="00D672DF">
        <w:rPr>
          <w:rFonts w:cs="Times New Roman"/>
          <w:szCs w:val="24"/>
        </w:rPr>
        <w:t xml:space="preserve"> were still abstinent from smoking.</w:t>
      </w:r>
      <w:r w:rsidR="00A40785" w:rsidRPr="00A40785">
        <w:rPr>
          <w:noProof/>
          <w:lang w:eastAsia="en-AU"/>
        </w:rPr>
        <w:t xml:space="preserve"> </w:t>
      </w:r>
      <w:r w:rsidR="006E6642">
        <w:rPr>
          <w:noProof/>
          <w:lang w:eastAsia="en-AU"/>
        </w:rPr>
        <w:t>All participants (n=7) who reported smoking abstinence at the time of the survey were reached by telephone at two months post-release and confirmed their continued abstinence; no participants were lost to follow-up.</w:t>
      </w:r>
    </w:p>
    <w:p w14:paraId="0022FB32" w14:textId="1D564BA6" w:rsidR="008C5708" w:rsidRDefault="008C5708" w:rsidP="008C5708">
      <w:pPr>
        <w:spacing w:line="480" w:lineRule="auto"/>
        <w:jc w:val="center"/>
        <w:rPr>
          <w:rFonts w:cs="Times New Roman"/>
          <w:szCs w:val="24"/>
        </w:rPr>
      </w:pPr>
      <w:r>
        <w:rPr>
          <w:noProof/>
          <w:lang w:eastAsia="en-AU"/>
        </w:rPr>
        <w:t>[INSERT FIGURE 1 HERE]</w:t>
      </w:r>
    </w:p>
    <w:p w14:paraId="4F493AD1" w14:textId="2F2831E4" w:rsidR="00630F74" w:rsidRDefault="00283406" w:rsidP="00741ABD">
      <w:pPr>
        <w:spacing w:line="480" w:lineRule="auto"/>
        <w:ind w:firstLine="720"/>
        <w:rPr>
          <w:rFonts w:cs="Times New Roman"/>
          <w:szCs w:val="24"/>
        </w:rPr>
      </w:pPr>
      <w:r w:rsidRPr="00D672DF">
        <w:rPr>
          <w:rFonts w:cs="Times New Roman"/>
          <w:szCs w:val="24"/>
        </w:rPr>
        <w:t xml:space="preserve">Despite this high rate of </w:t>
      </w:r>
      <w:r w:rsidR="00497A99">
        <w:rPr>
          <w:rFonts w:cs="Times New Roman"/>
          <w:szCs w:val="24"/>
        </w:rPr>
        <w:t xml:space="preserve">smoking </w:t>
      </w:r>
      <w:r w:rsidRPr="00D672DF">
        <w:rPr>
          <w:rFonts w:cs="Times New Roman"/>
          <w:szCs w:val="24"/>
        </w:rPr>
        <w:t xml:space="preserve">relapse following release, </w:t>
      </w:r>
      <w:r w:rsidR="009D65D8">
        <w:rPr>
          <w:rFonts w:cs="Times New Roman"/>
          <w:szCs w:val="24"/>
        </w:rPr>
        <w:t>71 (</w:t>
      </w:r>
      <w:r w:rsidRPr="00D672DF">
        <w:rPr>
          <w:rFonts w:cs="Times New Roman"/>
          <w:szCs w:val="24"/>
        </w:rPr>
        <w:t>62%</w:t>
      </w:r>
      <w:r w:rsidR="009D65D8">
        <w:rPr>
          <w:rFonts w:cs="Times New Roman"/>
          <w:szCs w:val="24"/>
        </w:rPr>
        <w:t xml:space="preserve">) </w:t>
      </w:r>
      <w:r w:rsidRPr="00D672DF">
        <w:rPr>
          <w:rFonts w:cs="Times New Roman"/>
          <w:szCs w:val="24"/>
        </w:rPr>
        <w:t xml:space="preserve">participants were smoking less per day </w:t>
      </w:r>
      <w:r w:rsidR="007401F7">
        <w:rPr>
          <w:rFonts w:cs="Times New Roman"/>
          <w:szCs w:val="24"/>
        </w:rPr>
        <w:t xml:space="preserve">compared to pre-incarceration daily smoking </w:t>
      </w:r>
      <w:r w:rsidR="00741ABD">
        <w:rPr>
          <w:rFonts w:cs="Times New Roman"/>
          <w:szCs w:val="24"/>
        </w:rPr>
        <w:t>levels</w:t>
      </w:r>
      <w:r w:rsidR="00630F74">
        <w:rPr>
          <w:rFonts w:cs="Times New Roman"/>
          <w:szCs w:val="24"/>
        </w:rPr>
        <w:t xml:space="preserve"> (Figure 2)</w:t>
      </w:r>
      <w:r w:rsidRPr="00D672DF">
        <w:rPr>
          <w:rFonts w:cs="Times New Roman"/>
          <w:szCs w:val="24"/>
        </w:rPr>
        <w:t>. A</w:t>
      </w:r>
      <w:r w:rsidR="00BB636C" w:rsidRPr="00D672DF">
        <w:rPr>
          <w:rFonts w:cs="Times New Roman"/>
          <w:szCs w:val="24"/>
        </w:rPr>
        <w:t xml:space="preserve"> paired samples</w:t>
      </w:r>
      <w:r w:rsidRPr="00D672DF">
        <w:rPr>
          <w:rFonts w:cs="Times New Roman"/>
          <w:szCs w:val="24"/>
        </w:rPr>
        <w:t xml:space="preserve"> t-test </w:t>
      </w:r>
      <w:r w:rsidR="00BB636C" w:rsidRPr="00D672DF">
        <w:rPr>
          <w:rFonts w:cs="Times New Roman"/>
          <w:szCs w:val="24"/>
        </w:rPr>
        <w:t xml:space="preserve">(two-tailed) </w:t>
      </w:r>
      <w:r w:rsidRPr="00D672DF">
        <w:rPr>
          <w:rFonts w:cs="Times New Roman"/>
          <w:szCs w:val="24"/>
        </w:rPr>
        <w:t xml:space="preserve">showed </w:t>
      </w:r>
      <w:r w:rsidR="000C282F">
        <w:rPr>
          <w:rFonts w:cs="Times New Roman"/>
          <w:szCs w:val="24"/>
        </w:rPr>
        <w:t>that daily smoking frequency was significantly reduced from a mean of 21 cigarettes per day (SD=</w:t>
      </w:r>
      <w:r w:rsidR="001A67E2">
        <w:rPr>
          <w:rFonts w:cs="Times New Roman"/>
          <w:szCs w:val="24"/>
        </w:rPr>
        <w:t>11.4</w:t>
      </w:r>
      <w:r w:rsidR="000C282F">
        <w:rPr>
          <w:rFonts w:cs="Times New Roman"/>
          <w:szCs w:val="24"/>
        </w:rPr>
        <w:t>)</w:t>
      </w:r>
      <w:r w:rsidR="001A67E2">
        <w:rPr>
          <w:rFonts w:cs="Times New Roman"/>
          <w:szCs w:val="24"/>
        </w:rPr>
        <w:t xml:space="preserve"> before incarceration</w:t>
      </w:r>
      <w:r w:rsidR="000C282F">
        <w:rPr>
          <w:rFonts w:cs="Times New Roman"/>
          <w:szCs w:val="24"/>
        </w:rPr>
        <w:t xml:space="preserve"> to a mean of 11 </w:t>
      </w:r>
      <w:r w:rsidR="001A67E2">
        <w:rPr>
          <w:rFonts w:cs="Times New Roman"/>
          <w:szCs w:val="24"/>
        </w:rPr>
        <w:t xml:space="preserve">cigarettes </w:t>
      </w:r>
      <w:r w:rsidR="000C282F">
        <w:rPr>
          <w:rFonts w:cs="Times New Roman"/>
          <w:szCs w:val="24"/>
        </w:rPr>
        <w:t>per day (SD=9.2) following release; t</w:t>
      </w:r>
      <w:r w:rsidR="00C05365" w:rsidRPr="00D672DF">
        <w:rPr>
          <w:rFonts w:cs="Times New Roman"/>
          <w:szCs w:val="24"/>
        </w:rPr>
        <w:t>(113) = 6.45</w:t>
      </w:r>
      <w:r w:rsidR="00AC0BFB" w:rsidRPr="00D672DF">
        <w:rPr>
          <w:rFonts w:cs="Times New Roman"/>
          <w:szCs w:val="24"/>
        </w:rPr>
        <w:t xml:space="preserve">, </w:t>
      </w:r>
      <w:r w:rsidR="00AC0BFB" w:rsidRPr="00D672DF">
        <w:rPr>
          <w:rFonts w:cs="Times New Roman"/>
          <w:i/>
          <w:szCs w:val="24"/>
        </w:rPr>
        <w:t>p</w:t>
      </w:r>
      <w:r w:rsidR="00741ABD">
        <w:rPr>
          <w:rFonts w:cs="Times New Roman"/>
          <w:szCs w:val="24"/>
        </w:rPr>
        <w:t>&lt;</w:t>
      </w:r>
      <w:r w:rsidR="00AC0BFB" w:rsidRPr="00D672DF">
        <w:rPr>
          <w:rFonts w:cs="Times New Roman"/>
          <w:szCs w:val="24"/>
        </w:rPr>
        <w:t>0</w:t>
      </w:r>
      <w:r w:rsidR="002E5E7A">
        <w:rPr>
          <w:rFonts w:cs="Times New Roman"/>
          <w:szCs w:val="24"/>
        </w:rPr>
        <w:t>.00</w:t>
      </w:r>
      <w:r w:rsidR="00741ABD">
        <w:rPr>
          <w:rFonts w:cs="Times New Roman"/>
          <w:szCs w:val="24"/>
        </w:rPr>
        <w:t>1</w:t>
      </w:r>
      <w:r w:rsidR="00AC0BFB" w:rsidRPr="00D672DF">
        <w:rPr>
          <w:rFonts w:cs="Times New Roman"/>
          <w:szCs w:val="24"/>
        </w:rPr>
        <w:t>.</w:t>
      </w:r>
    </w:p>
    <w:p w14:paraId="6690E66D" w14:textId="23861FF0" w:rsidR="008C5708" w:rsidRPr="00D672DF" w:rsidRDefault="008C5708" w:rsidP="008C5708">
      <w:pPr>
        <w:spacing w:line="480" w:lineRule="auto"/>
        <w:jc w:val="center"/>
        <w:rPr>
          <w:rFonts w:cs="Times New Roman"/>
          <w:szCs w:val="24"/>
        </w:rPr>
      </w:pPr>
      <w:r>
        <w:rPr>
          <w:rFonts w:cs="Times New Roman"/>
          <w:szCs w:val="24"/>
        </w:rPr>
        <w:t>[INSERT FIGURE 2 HERE]</w:t>
      </w:r>
    </w:p>
    <w:p w14:paraId="0B82B7D0" w14:textId="6CA734DA" w:rsidR="00800E8A" w:rsidRPr="00800E8A" w:rsidRDefault="00454F32" w:rsidP="008D361C">
      <w:pPr>
        <w:pStyle w:val="Heading2"/>
      </w:pPr>
      <w:r>
        <w:t xml:space="preserve">3.3. </w:t>
      </w:r>
      <w:r w:rsidR="00800E8A">
        <w:t>Correlates of reduced post-release daily tobacco use</w:t>
      </w:r>
    </w:p>
    <w:p w14:paraId="22EF5967" w14:textId="2568DF34" w:rsidR="00DA41C4" w:rsidRPr="00DA41C4" w:rsidRDefault="0032477A" w:rsidP="00800E8A">
      <w:pPr>
        <w:spacing w:line="480" w:lineRule="auto"/>
        <w:ind w:firstLine="720"/>
        <w:rPr>
          <w:rFonts w:cs="Times New Roman"/>
          <w:szCs w:val="24"/>
        </w:rPr>
      </w:pPr>
      <w:r w:rsidRPr="00D672DF">
        <w:rPr>
          <w:rFonts w:cs="Times New Roman"/>
          <w:szCs w:val="24"/>
        </w:rPr>
        <w:t>Table 1 presents unadjusted (</w:t>
      </w:r>
      <w:r w:rsidR="00A93F32">
        <w:rPr>
          <w:rFonts w:cs="Times New Roman"/>
          <w:szCs w:val="24"/>
        </w:rPr>
        <w:t>O</w:t>
      </w:r>
      <w:r w:rsidR="009D5D14" w:rsidRPr="00D672DF">
        <w:rPr>
          <w:rFonts w:cs="Times New Roman"/>
          <w:szCs w:val="24"/>
        </w:rPr>
        <w:t>R</w:t>
      </w:r>
      <w:r w:rsidRPr="00D672DF">
        <w:rPr>
          <w:rFonts w:cs="Times New Roman"/>
          <w:szCs w:val="24"/>
        </w:rPr>
        <w:t>) and adjusted odds ratios</w:t>
      </w:r>
      <w:r w:rsidR="00A93F32">
        <w:rPr>
          <w:rFonts w:cs="Times New Roman"/>
          <w:szCs w:val="24"/>
        </w:rPr>
        <w:t xml:space="preserve"> (AO</w:t>
      </w:r>
      <w:r w:rsidRPr="00D672DF">
        <w:rPr>
          <w:rFonts w:cs="Times New Roman"/>
          <w:szCs w:val="24"/>
        </w:rPr>
        <w:t xml:space="preserve">R) for the association between variables of interest and </w:t>
      </w:r>
      <w:r w:rsidR="000C282F">
        <w:rPr>
          <w:rFonts w:cs="Times New Roman"/>
          <w:szCs w:val="24"/>
        </w:rPr>
        <w:t>post-release tobacco use</w:t>
      </w:r>
      <w:r w:rsidR="000C282F" w:rsidRPr="00D672DF">
        <w:rPr>
          <w:rFonts w:cs="Times New Roman"/>
          <w:szCs w:val="24"/>
        </w:rPr>
        <w:t xml:space="preserve"> </w:t>
      </w:r>
      <w:r w:rsidR="000C282F">
        <w:rPr>
          <w:rFonts w:cs="Times New Roman"/>
          <w:szCs w:val="24"/>
        </w:rPr>
        <w:t xml:space="preserve">(reduced vs. same or more) </w:t>
      </w:r>
      <w:r w:rsidRPr="00D672DF">
        <w:rPr>
          <w:rFonts w:cs="Times New Roman"/>
          <w:szCs w:val="24"/>
        </w:rPr>
        <w:t xml:space="preserve">following release from smoke-free prisons. In the </w:t>
      </w:r>
      <w:r w:rsidR="00DA41C4">
        <w:rPr>
          <w:rFonts w:cs="Times New Roman"/>
          <w:szCs w:val="24"/>
        </w:rPr>
        <w:t>unadjusted model</w:t>
      </w:r>
      <w:r w:rsidR="00797C71">
        <w:rPr>
          <w:rFonts w:cs="Times New Roman"/>
          <w:szCs w:val="24"/>
        </w:rPr>
        <w:t>s</w:t>
      </w:r>
      <w:r w:rsidR="00DA41C4">
        <w:rPr>
          <w:rFonts w:cs="Times New Roman"/>
          <w:szCs w:val="24"/>
        </w:rPr>
        <w:t xml:space="preserve">, </w:t>
      </w:r>
      <w:r w:rsidR="00DA41C4" w:rsidRPr="00D672DF">
        <w:rPr>
          <w:rFonts w:cs="Times New Roman"/>
          <w:szCs w:val="24"/>
        </w:rPr>
        <w:t xml:space="preserve">smoking at reduced daily </w:t>
      </w:r>
      <w:r w:rsidR="00DA41C4">
        <w:rPr>
          <w:rFonts w:cs="Times New Roman"/>
          <w:szCs w:val="24"/>
        </w:rPr>
        <w:t>rates</w:t>
      </w:r>
      <w:r w:rsidR="00DA41C4" w:rsidRPr="00D672DF">
        <w:rPr>
          <w:rFonts w:cs="Times New Roman"/>
          <w:szCs w:val="24"/>
        </w:rPr>
        <w:t xml:space="preserve"> following release from smoke-free prisons was positively associated with</w:t>
      </w:r>
      <w:r w:rsidR="00DA41C4">
        <w:rPr>
          <w:rFonts w:cs="Times New Roman"/>
          <w:szCs w:val="24"/>
        </w:rPr>
        <w:t xml:space="preserve"> </w:t>
      </w:r>
      <w:r w:rsidR="00DA41C4" w:rsidRPr="00CA7AE3">
        <w:rPr>
          <w:rFonts w:cs="Times New Roman"/>
          <w:szCs w:val="24"/>
        </w:rPr>
        <w:t>living with a partner (OR 2.77</w:t>
      </w:r>
      <w:r w:rsidR="00FD0B7C">
        <w:rPr>
          <w:rFonts w:cs="Times New Roman"/>
          <w:szCs w:val="24"/>
        </w:rPr>
        <w:t>,</w:t>
      </w:r>
      <w:r w:rsidR="00DA41C4" w:rsidRPr="00CA7AE3">
        <w:rPr>
          <w:rFonts w:cs="Times New Roman"/>
          <w:szCs w:val="24"/>
        </w:rPr>
        <w:t xml:space="preserve"> 95%CI 1.02-7.52),</w:t>
      </w:r>
      <w:r w:rsidR="00741ABD">
        <w:rPr>
          <w:rFonts w:cs="Times New Roman"/>
          <w:szCs w:val="24"/>
        </w:rPr>
        <w:t xml:space="preserve"> expressing support for</w:t>
      </w:r>
      <w:r w:rsidR="00800E8A">
        <w:rPr>
          <w:rFonts w:cs="Times New Roman"/>
          <w:szCs w:val="24"/>
        </w:rPr>
        <w:t xml:space="preserve"> smoke-free </w:t>
      </w:r>
      <w:r w:rsidR="00630F74">
        <w:rPr>
          <w:rFonts w:cs="Times New Roman"/>
          <w:szCs w:val="24"/>
        </w:rPr>
        <w:t xml:space="preserve">correctional </w:t>
      </w:r>
      <w:r w:rsidR="00800E8A">
        <w:rPr>
          <w:rFonts w:cs="Times New Roman"/>
          <w:szCs w:val="24"/>
        </w:rPr>
        <w:t>policies</w:t>
      </w:r>
      <w:r w:rsidR="00800E8A" w:rsidRPr="00CA7AE3">
        <w:rPr>
          <w:rFonts w:cs="Times New Roman"/>
          <w:szCs w:val="24"/>
        </w:rPr>
        <w:t xml:space="preserve"> (OR</w:t>
      </w:r>
      <w:r w:rsidR="00800E8A">
        <w:rPr>
          <w:rFonts w:cs="Times New Roman"/>
          <w:szCs w:val="24"/>
        </w:rPr>
        <w:t xml:space="preserve"> </w:t>
      </w:r>
      <w:r w:rsidR="00800E8A" w:rsidRPr="00CA7AE3">
        <w:rPr>
          <w:rFonts w:cs="Times New Roman"/>
          <w:szCs w:val="24"/>
        </w:rPr>
        <w:t>2.44</w:t>
      </w:r>
      <w:r w:rsidR="00800E8A">
        <w:rPr>
          <w:rFonts w:cs="Times New Roman"/>
          <w:szCs w:val="24"/>
        </w:rPr>
        <w:t xml:space="preserve">, 95%CI </w:t>
      </w:r>
      <w:r w:rsidR="00800E8A" w:rsidRPr="00CA7AE3">
        <w:rPr>
          <w:rFonts w:cs="Times New Roman"/>
          <w:szCs w:val="24"/>
        </w:rPr>
        <w:t>1.12-5.32)</w:t>
      </w:r>
      <w:r w:rsidR="00800E8A">
        <w:rPr>
          <w:rFonts w:cs="Times New Roman"/>
          <w:szCs w:val="24"/>
        </w:rPr>
        <w:t>,</w:t>
      </w:r>
      <w:r w:rsidR="00800E8A" w:rsidRPr="00800E8A">
        <w:rPr>
          <w:rFonts w:cs="Times New Roman"/>
          <w:szCs w:val="24"/>
        </w:rPr>
        <w:t xml:space="preserve"> </w:t>
      </w:r>
      <w:r w:rsidR="00800E8A" w:rsidRPr="00CA7AE3">
        <w:rPr>
          <w:rFonts w:cs="Times New Roman"/>
          <w:szCs w:val="24"/>
        </w:rPr>
        <w:t xml:space="preserve">pre-release intention to remain </w:t>
      </w:r>
      <w:r w:rsidR="00800E8A">
        <w:rPr>
          <w:rFonts w:cs="Times New Roman"/>
          <w:szCs w:val="24"/>
        </w:rPr>
        <w:t>abstinent following release</w:t>
      </w:r>
      <w:r w:rsidR="00800E8A" w:rsidRPr="00CA7AE3">
        <w:rPr>
          <w:rFonts w:cs="Times New Roman"/>
          <w:szCs w:val="24"/>
        </w:rPr>
        <w:t xml:space="preserve"> (</w:t>
      </w:r>
      <w:r w:rsidR="00800E8A">
        <w:rPr>
          <w:rFonts w:cs="Times New Roman"/>
          <w:szCs w:val="24"/>
        </w:rPr>
        <w:t>OR</w:t>
      </w:r>
      <w:r w:rsidR="00800E8A" w:rsidRPr="00CA7AE3">
        <w:rPr>
          <w:rFonts w:cs="Times New Roman"/>
          <w:szCs w:val="24"/>
        </w:rPr>
        <w:t xml:space="preserve"> 4.29, 95%CI 1.88-9.82),</w:t>
      </w:r>
      <w:r w:rsidR="00800E8A">
        <w:rPr>
          <w:rFonts w:cs="Times New Roman"/>
          <w:szCs w:val="24"/>
        </w:rPr>
        <w:t xml:space="preserve"> and </w:t>
      </w:r>
      <w:r w:rsidR="00DA41C4" w:rsidRPr="00CA7AE3">
        <w:rPr>
          <w:rFonts w:cs="Times New Roman"/>
          <w:szCs w:val="24"/>
        </w:rPr>
        <w:t xml:space="preserve">future </w:t>
      </w:r>
      <w:r w:rsidR="00497A99">
        <w:rPr>
          <w:rFonts w:cs="Times New Roman"/>
          <w:szCs w:val="24"/>
        </w:rPr>
        <w:t>intention to quit smoking</w:t>
      </w:r>
      <w:r w:rsidR="00DA41C4" w:rsidRPr="00CA7AE3">
        <w:rPr>
          <w:rFonts w:cs="Times New Roman"/>
          <w:szCs w:val="24"/>
        </w:rPr>
        <w:t xml:space="preserve"> (OR 3.88, 95%CI 1.66-9.07)</w:t>
      </w:r>
      <w:r w:rsidR="00800E8A">
        <w:rPr>
          <w:rFonts w:cs="Times New Roman"/>
          <w:szCs w:val="24"/>
        </w:rPr>
        <w:t>.</w:t>
      </w:r>
      <w:r w:rsidR="00851D3F">
        <w:rPr>
          <w:rFonts w:cs="Times New Roman"/>
          <w:szCs w:val="24"/>
        </w:rPr>
        <w:t xml:space="preserve"> U</w:t>
      </w:r>
      <w:r w:rsidR="00DA41C4" w:rsidRPr="00CA7AE3">
        <w:rPr>
          <w:rFonts w:cs="Times New Roman"/>
          <w:szCs w:val="24"/>
        </w:rPr>
        <w:t xml:space="preserve">se of injectable drugs since release was negatively associated with </w:t>
      </w:r>
      <w:r w:rsidR="00630F74">
        <w:rPr>
          <w:rFonts w:cs="Times New Roman"/>
          <w:szCs w:val="24"/>
        </w:rPr>
        <w:t>reduced smoking</w:t>
      </w:r>
      <w:r w:rsidR="009B33E1">
        <w:rPr>
          <w:rFonts w:cs="Times New Roman"/>
          <w:szCs w:val="24"/>
        </w:rPr>
        <w:t xml:space="preserve"> post-release</w:t>
      </w:r>
      <w:r w:rsidR="00DA41C4" w:rsidRPr="00CA7AE3">
        <w:rPr>
          <w:rFonts w:cs="Times New Roman"/>
          <w:szCs w:val="24"/>
        </w:rPr>
        <w:t xml:space="preserve"> </w:t>
      </w:r>
      <w:r w:rsidR="00DA41C4" w:rsidRPr="00CA7AE3">
        <w:rPr>
          <w:rFonts w:eastAsia="Times New Roman" w:cs="Times New Roman"/>
          <w:szCs w:val="24"/>
          <w:lang w:eastAsia="en-AU"/>
        </w:rPr>
        <w:t>(OR 0.27</w:t>
      </w:r>
      <w:r w:rsidR="00FD0B7C">
        <w:rPr>
          <w:rFonts w:eastAsia="Times New Roman" w:cs="Times New Roman"/>
          <w:szCs w:val="24"/>
          <w:lang w:eastAsia="en-AU"/>
        </w:rPr>
        <w:t>,</w:t>
      </w:r>
      <w:r w:rsidR="00DA41C4" w:rsidRPr="00CA7AE3">
        <w:rPr>
          <w:rFonts w:eastAsia="Times New Roman" w:cs="Times New Roman"/>
          <w:szCs w:val="24"/>
          <w:lang w:eastAsia="en-AU"/>
        </w:rPr>
        <w:t xml:space="preserve"> 95%CI 0.09-0.79).</w:t>
      </w:r>
      <w:r w:rsidR="009B33E1">
        <w:rPr>
          <w:rFonts w:eastAsia="Times New Roman" w:cs="Times New Roman"/>
          <w:szCs w:val="24"/>
          <w:lang w:eastAsia="en-AU"/>
        </w:rPr>
        <w:t xml:space="preserve"> There was no association between </w:t>
      </w:r>
      <w:r w:rsidR="00A04616">
        <w:rPr>
          <w:rFonts w:eastAsia="Times New Roman" w:cs="Times New Roman"/>
          <w:szCs w:val="24"/>
          <w:lang w:eastAsia="en-AU"/>
        </w:rPr>
        <w:t xml:space="preserve">days since release from prison and </w:t>
      </w:r>
      <w:r w:rsidR="009B33E1">
        <w:rPr>
          <w:rFonts w:eastAsia="Times New Roman" w:cs="Times New Roman"/>
          <w:szCs w:val="24"/>
          <w:lang w:eastAsia="en-AU"/>
        </w:rPr>
        <w:t xml:space="preserve">post-release </w:t>
      </w:r>
      <w:r w:rsidR="00A04616">
        <w:rPr>
          <w:rFonts w:eastAsia="Times New Roman" w:cs="Times New Roman"/>
          <w:szCs w:val="24"/>
          <w:lang w:eastAsia="en-AU"/>
        </w:rPr>
        <w:t>smoking frequency (p=0.</w:t>
      </w:r>
      <w:r w:rsidR="00A40785">
        <w:rPr>
          <w:rFonts w:eastAsia="Times New Roman" w:cs="Times New Roman"/>
          <w:szCs w:val="24"/>
          <w:lang w:eastAsia="en-AU"/>
        </w:rPr>
        <w:t>62</w:t>
      </w:r>
      <w:r w:rsidR="00A04616">
        <w:rPr>
          <w:rFonts w:eastAsia="Times New Roman" w:cs="Times New Roman"/>
          <w:szCs w:val="24"/>
          <w:lang w:eastAsia="en-AU"/>
        </w:rPr>
        <w:t>)</w:t>
      </w:r>
      <w:r w:rsidR="009B33E1">
        <w:rPr>
          <w:rFonts w:cs="Times New Roman"/>
          <w:szCs w:val="24"/>
        </w:rPr>
        <w:t>.</w:t>
      </w:r>
      <w:r w:rsidR="00DA41C4">
        <w:rPr>
          <w:rFonts w:eastAsia="Times New Roman" w:cs="Times New Roman"/>
          <w:szCs w:val="24"/>
          <w:lang w:eastAsia="en-AU"/>
        </w:rPr>
        <w:t xml:space="preserve"> </w:t>
      </w:r>
      <w:r w:rsidR="00851D3F">
        <w:rPr>
          <w:rFonts w:eastAsia="Times New Roman" w:cs="Times New Roman"/>
          <w:szCs w:val="24"/>
          <w:lang w:eastAsia="en-AU"/>
        </w:rPr>
        <w:t xml:space="preserve">In the </w:t>
      </w:r>
      <w:r w:rsidR="00DA41C4">
        <w:rPr>
          <w:rFonts w:eastAsia="Times New Roman" w:cs="Times New Roman"/>
          <w:szCs w:val="24"/>
          <w:lang w:eastAsia="en-AU"/>
        </w:rPr>
        <w:t xml:space="preserve">multivariate </w:t>
      </w:r>
      <w:r w:rsidR="00851D3F">
        <w:rPr>
          <w:rFonts w:eastAsia="Times New Roman" w:cs="Times New Roman"/>
          <w:szCs w:val="24"/>
          <w:lang w:eastAsia="en-AU"/>
        </w:rPr>
        <w:t xml:space="preserve">model, the only variable independently associated with reduced smoking frequency after release from prison was </w:t>
      </w:r>
      <w:r w:rsidR="00DA41C4" w:rsidRPr="00CA7AE3">
        <w:rPr>
          <w:rFonts w:cs="Times New Roman"/>
          <w:szCs w:val="24"/>
        </w:rPr>
        <w:t>pre-release intention to remain smoke-free</w:t>
      </w:r>
      <w:r w:rsidR="00800E8A">
        <w:rPr>
          <w:rFonts w:cs="Times New Roman"/>
          <w:szCs w:val="24"/>
        </w:rPr>
        <w:t xml:space="preserve"> following release</w:t>
      </w:r>
      <w:r w:rsidR="00DA41C4">
        <w:rPr>
          <w:rFonts w:cs="Times New Roman"/>
          <w:szCs w:val="24"/>
        </w:rPr>
        <w:t xml:space="preserve"> (AOR 2.69, 95%CI 1.01-7.14).</w:t>
      </w:r>
      <w:r w:rsidR="00B67D17">
        <w:rPr>
          <w:rFonts w:cs="Times New Roman"/>
          <w:szCs w:val="24"/>
        </w:rPr>
        <w:t xml:space="preserve"> </w:t>
      </w:r>
    </w:p>
    <w:p w14:paraId="57344290" w14:textId="1BD2AAD5" w:rsidR="00F92F6F" w:rsidRPr="00D672DF" w:rsidRDefault="00800E8A" w:rsidP="00FF5268">
      <w:pPr>
        <w:pStyle w:val="Heading1"/>
      </w:pPr>
      <w:r>
        <w:t xml:space="preserve">4. </w:t>
      </w:r>
      <w:r w:rsidR="00F92F6F" w:rsidRPr="00D672DF">
        <w:t>DISCUSSION</w:t>
      </w:r>
    </w:p>
    <w:p w14:paraId="0AEA6EF9" w14:textId="38171DE8" w:rsidR="00165F70" w:rsidRPr="00D672DF" w:rsidRDefault="00F92F6F" w:rsidP="00682702">
      <w:pPr>
        <w:spacing w:line="480" w:lineRule="auto"/>
        <w:ind w:firstLine="720"/>
        <w:rPr>
          <w:rFonts w:cs="Times New Roman"/>
          <w:szCs w:val="24"/>
        </w:rPr>
      </w:pPr>
      <w:r w:rsidRPr="00D672DF">
        <w:rPr>
          <w:rFonts w:cs="Times New Roman"/>
          <w:szCs w:val="24"/>
        </w:rPr>
        <w:t xml:space="preserve">In this sample of </w:t>
      </w:r>
      <w:r w:rsidR="00075769">
        <w:rPr>
          <w:rFonts w:cs="Times New Roman"/>
          <w:szCs w:val="24"/>
        </w:rPr>
        <w:t>prior smokers</w:t>
      </w:r>
      <w:r w:rsidRPr="00D672DF">
        <w:rPr>
          <w:rFonts w:cs="Times New Roman"/>
          <w:szCs w:val="24"/>
        </w:rPr>
        <w:t xml:space="preserve"> recently released from smoke-free prisons,</w:t>
      </w:r>
      <w:r w:rsidR="002E5E7A">
        <w:rPr>
          <w:rFonts w:cs="Times New Roman"/>
          <w:szCs w:val="24"/>
        </w:rPr>
        <w:t xml:space="preserve"> </w:t>
      </w:r>
      <w:r w:rsidR="00C05365" w:rsidRPr="00D672DF">
        <w:rPr>
          <w:rFonts w:cs="Times New Roman"/>
          <w:szCs w:val="24"/>
        </w:rPr>
        <w:t>94</w:t>
      </w:r>
      <w:r w:rsidR="007A7D11" w:rsidRPr="00D672DF">
        <w:rPr>
          <w:rFonts w:cs="Times New Roman"/>
          <w:szCs w:val="24"/>
        </w:rPr>
        <w:t>% of participants</w:t>
      </w:r>
      <w:r w:rsidRPr="00D672DF">
        <w:rPr>
          <w:rFonts w:cs="Times New Roman"/>
          <w:szCs w:val="24"/>
        </w:rPr>
        <w:t xml:space="preserve"> returned to smoking following release, </w:t>
      </w:r>
      <w:r w:rsidR="00975BF6">
        <w:rPr>
          <w:rFonts w:cs="Times New Roman"/>
          <w:szCs w:val="24"/>
        </w:rPr>
        <w:t>with 72% relapsing within 24 hours. Despite high rates of relapse,</w:t>
      </w:r>
      <w:r w:rsidR="002E5E7A">
        <w:rPr>
          <w:rFonts w:cs="Times New Roman"/>
          <w:szCs w:val="24"/>
        </w:rPr>
        <w:t xml:space="preserve"> on average</w:t>
      </w:r>
      <w:r w:rsidR="00975BF6">
        <w:rPr>
          <w:rFonts w:cs="Times New Roman"/>
          <w:szCs w:val="24"/>
        </w:rPr>
        <w:t xml:space="preserve"> participants reported </w:t>
      </w:r>
      <w:r w:rsidRPr="00D672DF">
        <w:rPr>
          <w:rFonts w:cs="Times New Roman"/>
          <w:szCs w:val="24"/>
        </w:rPr>
        <w:t>smoking significantly less</w:t>
      </w:r>
      <w:r w:rsidR="00357457">
        <w:rPr>
          <w:rFonts w:cs="Times New Roman"/>
          <w:szCs w:val="24"/>
        </w:rPr>
        <w:t xml:space="preserve"> per day</w:t>
      </w:r>
      <w:r w:rsidRPr="00D672DF">
        <w:rPr>
          <w:rFonts w:cs="Times New Roman"/>
          <w:szCs w:val="24"/>
        </w:rPr>
        <w:t xml:space="preserve"> than before they entered prison. </w:t>
      </w:r>
      <w:r w:rsidR="00975BF6">
        <w:rPr>
          <w:rFonts w:cs="Times New Roman"/>
          <w:szCs w:val="24"/>
        </w:rPr>
        <w:t>W</w:t>
      </w:r>
      <w:r w:rsidRPr="00D672DF">
        <w:rPr>
          <w:rFonts w:cs="Times New Roman"/>
          <w:szCs w:val="24"/>
        </w:rPr>
        <w:t xml:space="preserve">hile these findings </w:t>
      </w:r>
      <w:r w:rsidR="00E433C5">
        <w:rPr>
          <w:rFonts w:cs="Times New Roman"/>
          <w:szCs w:val="24"/>
        </w:rPr>
        <w:t xml:space="preserve">are consistent with </w:t>
      </w:r>
      <w:r w:rsidRPr="00D672DF">
        <w:rPr>
          <w:rFonts w:cs="Times New Roman"/>
          <w:szCs w:val="24"/>
        </w:rPr>
        <w:t xml:space="preserve">US-based literature showing that post-release smoking relapse rates are high </w:t>
      </w:r>
      <w:r w:rsidR="003B4FA0" w:rsidRPr="00D672DF">
        <w:rPr>
          <w:rFonts w:cs="Times New Roman"/>
          <w:szCs w:val="24"/>
        </w:rPr>
        <w:fldChar w:fldCharType="begin" w:fldLock="1"/>
      </w:r>
      <w:r w:rsidR="00454F32">
        <w:rPr>
          <w:rFonts w:cs="Times New Roman"/>
          <w:szCs w:val="24"/>
        </w:rPr>
        <w:instrText>ADDIN CSL_CITATION { "citationItems" : [ { "id" : "ITEM-1", "itemData" : { "DOI" : "10.1001/jamainternmed.2013.197", "ISSN" : "2168-6114", "PMID" : "23567902", "abstract" : "IMPORTANCE: Millions of Americans are forced to quit smoking as they enter tobacco-free prisons and jails, but most return to smoking within days of release. Interventions are needed to sustain tobacco abstinence after release from incarceration. OBJECTIVE: To evaluate the extent to which the WISE intervention (Working Inside for Smoking Elimination), based on motivational interviewing (MI) and cognitive behavioral therapy (CBT), decreases relapse to smoking after release from a smoke-free prison. DESIGN: Participants were recruited approximately 8 weeks prior to their release from a smoke-free prison and randomized to 6 weekly sessions of either education videos (control) or the WISE intervention. SETTING: A tobacco-free prison in the United States. PARTICIPANTS: A total of 262 inmates (35% female). MAIN OUTCOME MEASURE: Continued smoking abstinence was defined as 7-day point-prevalence abstinence validated by urine cotinine measurement. RESULTS: At the 3-week follow-up, 25% of participants in the WISE intervention (31 of 122) and 7% of the control participants (9 of 125) continued to be tobacco abstinent (odds ratio [OR], 4.4; 95% CI, 2.0-9.7). In addition to the intervention, Hispanic ethnicity, a plan to remain abstinent, and being incarcerated for more than 6 months were all associated with increased likelihood of remaining abstinent. In the logistic regression analysis, participants randomized to the WISE intervention were 6.6 times more likely to remain tobacco abstinent at the 3-week follow up than those randomized to the control condition (95% CI, 2.5-17.0). Nonsmokers at the 3-week follow-up had an additional follow-up 3 months after release, and overall 12% of the participants in the WISE intervention (14 of 122) and 2% of the control participants (3 of 125) were tobacco free at 3 months, as confirmed by urine cotinine measurement (OR, 5.3; 95% CI, 1.4-23.8). CONCLUSIONS AND RELEVANCE: Forced tobacco abstinence alone during incarceration has little impact on postrelease smoking status. A behavioral intervention provided prior to release greatly improves cotinine-confirmed smoking cessation in the community. TRIAL REGISTRATION: clinicaltrials.gov Identifier: NCT01122589.", "author" : [ { "dropping-particle" : "", "family" : "Clarke", "given" : "J. G.", "non-dropping-particle" : "", "parse-names" : false, "suffix" : "" }, { "dropping-particle" : "", "family" : "Stein", "given" : "L. A. R", "non-dropping-particle" : "", "parse-names" : false, "suffix" : "" }, { "dropping-particle" : "", "family" : "Martin", "given" : "Rosemarie A", "non-dropping-particle" : "", "parse-names" : false, "suffix" : "" }, { "dropping-particle" : "", "family" : "Martin", "given" : "Stephen A", "non-dropping-particle" : "", "parse-names" : false, "suffix" : "" }, { "dropping-particle" : "", "family" : "Parker", "given" : "Donna", "non-dropping-particle" : "", "parse-names" : false, "suffix" : "" }, { "dropping-particle" : "", "family" : "Lopes", "given" : "Cheryl E", "non-dropping-particle" : "", "parse-names" : false, "suffix" : "" }, { "dropping-particle" : "", "family" : "McGovern", "given" : "Arthur R", "non-dropping-particle" : "", "parse-names" : false, "suffix" : "" }, { "dropping-particle" : "", "family" : "Simon", "given" : "Rachel", "non-dropping-particle" : "", "parse-names" : false, "suffix" : "" }, { "dropping-particle" : "", "family" : "Roberts", "given" : "Mary", "non-dropping-particle" : "", "parse-names" : false, "suffix" : "" }, { "dropping-particle" : "", "family" : "Friedman", "given" : "Peter", "non-dropping-particle" : "", "parse-names" : false, "suffix" : "" }, { "dropping-particle" : "", "family" : "Bock", "given" : "Beth", "non-dropping-particle" : "", "parse-names" : false, "suffix" : "" } ], "container-title" : "JAMA internal medicine", "id" : "ITEM-1", "issue" : "9", "issued" : { "date-parts" : [ [ "2013" ] ] }, "note" : "- urine cotinine measurement\n- approx 60% of prisons in US have smoking bans\n- minorities etc underrepresented in prison\n\n\n- success of smoking relapse presevention interventions is limited\n- challenges of abstinence after release\n\n\n- randomisation procedures\n\n\n- WISE programme explained\n\n\n- tests used to measure stress, nicotene dependence etc\n\n\n- stats: chi-squared and t-tests\n\n\n- unique setting\n\n\n- no evidence for pharmacotherapy success after prolonged tobacco abstinence\n\n\n- contraband tobacco exists but prisoners don't use it due to high costs and consequences\n\n\n- why this is important\n\n\n- longer post-release follow-up is important", "page" : "789-94", "title" : "Forced smoking abstinence: not enough for smoking cessation.", "type" : "article-journal", "volume" : "173" }, "uris" : [ "http://www.mendeley.com/documents/?uuid=d20c6752-879c-4daf-8aa8-8e9d84a52966" ] }, { "id" : "ITEM-2", "itemData" : { "DOI" : "10.1017/jsc.2016.3", "ISSN" : "1834-2612", "abstract" : "Introduction: Tobacco use is common among people who have been in prison. The relationship between social stressors, risky health behaviours, and smoking cessation has not been studied in people recently released from prison. Studying this relationship could yield information that guides strategic and cost-effective tobacco cessation interventions for an under-resourced population.", "author" : [ { "dropping-particle" : "", "family" : "Frank", "given" : "Michael R", "non-dropping-particle" : "", "parse-names" : false, "suffix" : "" }, { "dropping-particle" : "", "family" : "Blumhagen", "given" : "Rachel", "non-dropping-particle" : "", "parse-names" : false, "suffix" : "" }, { "dropping-particle" : "", "family" : "Weitzenkamp", "given" : "David", "non-dropping-particle" : "", "parse-names" : false, "suffix" : "" }, { "dropping-particle" : "", "family" : "Mueller", "given" : "Shane R", "non-dropping-particle" : "", "parse-names" : false, "suffix" : "" }, { "dropping-particle" : "", "family" : "Beaty", "given" : "Brenda", "non-dropping-particle" : "", "parse-names" : false, "suffix" : "" }, { "dropping-particle" : "", "family" : "Min", "given" : "Sung-joon", "non-dropping-particle" : "", "parse-names" : false, "suffix" : "" }, { "dropping-particle" : "", "family" : "Binswanger", "given" : "Ingrid A.", "non-dropping-particle" : "", "parse-names" : false, "suffix" : "" } ], "container-title" : "Journal of Smoking Cessation", "id" : "ITEM-2", "issued" : { "date-parts" : [ [ "2016", "3", "16" ] ] }, "note" : "NULL", "page" : "1-10", "title" : "Tobacco Use Among People Who Have Been in Prison: Relapse and Factors Associated with Trying to Quit", "type" : "article-journal" }, "uris" : [ "http://www.mendeley.com/documents/?uuid=2968250d-ce39-4e89-9e15-49419a4de67f" ] }, { "id" : "ITEM-3", "itemData" : { "DOI" : "10.1177/1078345809333388", "ISSN" : "1940-5200", "PMID" : "19477804", "abstract" : "Approximately 70% of incarcerated people smoke tobacco, and an estimated 12% of all smokers in the United States leave correctional facilities annually. Many facilities prohibit smoking, but no published study has measured the relapse to tobacco after release. In a study of 200 people with chronic health conditions reentering the community from jail, 165 (83%) were cigarette smokers. Of these, 129 were interviewed at 1 and/or 6 months after release. Self-reported sustained abstinence rates were 37.3% at the end of the first day, 17.7% for the first week, 13.7% for 1 month, and 3.1% for 6 months. These abstinence rates are lower than those reported after military basic training and medical hospitalization but similar to rates after inpatient psychiatric and addiction programs. More efforts and resources are needed to determine successful tobacco cessation interventions during incarceration and after release.", "author" : [ { "dropping-particle" : "", "family" : "Lincoln", "given" : "Thomas", "non-dropping-particle" : "", "parse-names" : false, "suffix" : "" }, { "dropping-particle" : "", "family" : "Tuthill", "given" : "Robert W.", "non-dropping-particle" : "", "parse-names" : false, "suffix" : "" }, { "dropping-particle" : "", "family" : "Roberts", "given" : "Cheryl A.", "non-dropping-particle" : "", "parse-names" : false, "suffix" : "" }, { "dropping-particle" : "", "family" : "Kennedy", "given" : "Sofia", "non-dropping-particle" : "", "parse-names" : false, "suffix" : "" }, { "dropping-particle" : "", "family" : "Hammett", "given" : "Theodore M.", "non-dropping-particle" : "", "parse-names" : false, "suffix" : "" } ], "container-title" : "Journal of Correctional Health Care", "id" : "ITEM-3", "issue" : "3", "issued" : { "date-parts" : [ [ "2009" ] ] }, "note" : "- only 3.1% of prisoners were abstinent from cigarettes after 6 months.\n\n\n- important - More efforts and resources are needed to determine successful tobacco cessation inter- ventions during incarceration and after release.\n\n\n- Chavez et al (2004)- survey- respondents indicated that between 76 and 100% of inmates had returned to smoking post release\n\n\n- important- figure 1\n\n\n- rates are similar to general population\n\n\n- benefits of a smoking ban\n\n\n- moment of opportunity\n\n\n- wider community benefits- important\n\n\n- transtheoretical- stages of change- &amp;quot;matching the interventions to the stage of change may be helpful&amp;quot;\n\n\n- smokers describe the differece between forced and chosen abstinence: &amp;quot;Smoking is not quitting&amp;quot;.\n\n\n- the importance of a behavioural intervention to mainatain abstinence rates- important\n\n\n- randomized controlled trails in psychiatric hospitals have supported interventions\n\n\n- stats of smokers wanting to quit\n\n\n-even small improvements in tobacco relapse prevention could have significant benefits.", "page" : "190-6", "title" : "Resumption of Smoking After Release From a Tobacco-Free Correctional Facility", "type" : "article-journal", "volume" : "15" }, "uris" : [ "http://www.mendeley.com/documents/?uuid=72012d15-b671-4e97-9bbf-81ee6648aa73" ] }, { "id" : "ITEM-4", "itemData" : { "DOI" : "10.1016/j.addbeh.2015.06.017", "ISSN" : "03064603", "author" : [ { "dropping-particle" : "", "family" : "Howell", "given" : "Benjamin A.", "non-dropping-particle" : "", "parse-names" : false, "suffix" : "" }, { "dropping-particle" : "", "family" : "Guydish", "given" : "Joseph", "non-dropping-particle" : "", "parse-names" : false, "suffix" : "" }, { "dropping-particle" : "", "family" : "Kral", "given" : "Alex H.", "non-dropping-particle" : "", "parse-names" : false, "suffix" : "" }, { "dropping-particle" : "", "family" : "Comfort", "given" : "Megan", "non-dropping-particle" : "", "parse-names" : false, "suffix" : "" } ], "container-title" : "Addictive Behaviors", "id" : "ITEM-4", "issued" : { "date-parts" : [ [ "2015" ] ] }, "page" : "157-160", "publisher" : "Elsevier Ltd", "title" : "Prevalence and factors associated with smoking tobacco among men recently released from prison in California: A cross-sectional study", "type" : "article-journal", "volume" : "50" }, "uris" : [ "http://www.mendeley.com/documents/?uuid=e5df2f82-f166-4ea6-a632-6ce732d8c5ca" ] }, { "id" : "ITEM-5", "itemData" : { "DOI" : "10.1093/ntr/ntp188", "ISBN" : "6082632672", "ISSN" : "1469-994X", "PMID" : "20038510", "abstract" : "INTRODUCTION: More than 2 million persons are incarcerated in the United States. Most are young minority men, soon to reenter the community. The majority are also lifelong smokers with high rates of health-related problems. As prisons implement smoking bans, it is not known whether health behavior change that is mandated, rather than selected, can be maintained. The Wisconsin Department of Corrections smoking ban is a unique opportunity to investigate determinants of smoking behavior after release from prison. METHODS: A convenience sample of 49 incarcerated men near release participated in two interviews (1-month prerelease, in prison, and 1-month postrelease via telephone). Descriptive analyses and multivariate modeling were conducted to determine associations with postrelease smoking. RESULTS: Participants had a mean age of 36.7 years, 12.4 years of education, and a 2.3-year incarceration; 47% were Black and 41% White. They had smoked 14.5 years. Most (67%) believed that their health was improved after the smoking ban. Paired t tests revealed decreases in Positive and Negative Affect Scale negative affect (p = .001) and Patient Health Questionnaire-8 depression (p = .009) postrelease. Univariate analysis showed correlations of intent to smoke upon release with smoking relapse postrelease (p = .001), White race with smoking relapse postrelease (p = .045), and perceived better health since the prison smoking ban with nonsmoking on release (p = .01). There was a trend toward use of alcohol with smoking relapse on release (p = .061). DISCUSSION: Prerelease smoking intention predicted postrelease behavior. Belief in improved health after the prison smoking ban correlated with nonsmoking on release. Targeted relapse prevention interventions are needed for people reentering the community.", "author" : [ { "dropping-particle" : "", "family" : "Thibodeau", "given" : "Laura", "non-dropping-particle" : "", "parse-names" : false, "suffix" : "" }, { "dropping-particle" : "", "family" : "Jorenby", "given" : "D. E.", "non-dropping-particle" : "", "parse-names" : false, "suffix" : "" }, { "dropping-particle" : "", "family" : "Seal", "given" : "David", "non-dropping-particle" : "", "parse-names" : false, "suffix" : "" }, { "dropping-particle" : "", "family" : "Kim", "given" : "Su-Young", "non-dropping-particle" : "", "parse-names" : false, "suffix" : "" }, { "dropping-particle" : "", "family" : "Sosman", "given" : "James M", "non-dropping-particle" : "", "parse-names" : false, "suffix" : "" } ], "container-title" : "Nicotine &amp; tobacco research : official journal of the Society for Research on Nicotine and Tobacco", "id" : "ITEM-5", "issue" : "2", "issued" : { "date-parts" : [ [ "2010", "2" ] ] }, "note" : "- Summary: Prerelease smoking intention predicts postrelease behaviour\n\n\n- Important - Targeted relapse prevention interventions are needed for people reentering the community.- post release int necessary\n- reentry challenges, including reestablishing relationships, finding employment and housing, and dealing with addictions and mental health issues\n\n\n- culture\n\n\n- reasons why ban\n\n\n- the probability of maintaining a behaviour increases after several years of succesful behaviour change. But prison sentences are usually 1 year. Can this behaviour be maintaned post release? important\n\n\n- predictors of smoking relapse in the general population- important\n\n\n- exclusion criteria for participants\n\n\n- measures\n\n\n- important important- 91% of prisoners thought a program to help people remain quit on release rom prison would be helpful and 84% thought it would be helpful to them personally\n\n\n- A belief in improved health status after the prison smoking ban was significantly correlated with nonsmok- ing status on release.\n\n\n-Since incarceration is a time when people frequently express interest in making positive health behavior changes (Gaiter &amp;amp; Doll, 1996) - moment of opportunity\n-important limitation- those who answer to flyers are interested in quitting\n\n\n- important- The period before release presents an important opportunity to reach and motivate these individuals to maintain smoking abstinence on return to the community (Catz, Sosman, Crumble, &amp;amp; Scheuerell, 2002; Morrow &amp;amp; Group, 2009).\n\n\n-the effect of prison reentry interventions on men\u2019s smok- ing behavior has not been the subject of published reports. \n-observed relationship between improved health status and non-smoking postrelease may pro- vide a useful motivational element for such programs\n\n\n- this paper STRONGLY calls for my study", "page" : "152-8", "title" : "Prerelease intent predicts smoking behavior postrelease following a prison smoking ban.", "type" : "article-journal", "volume" : "12" }, "uris" : [ "http://www.mendeley.com/documents/?uuid=bdd72aa5-0df5-436b-8df1-f2b338a511f4" ] }, { "id" : "ITEM-6", "itemData" : { "DOI" : "10.1093/hsw/hlw014", "ISSN" : "15456854", "PMID" : "27263202", "abstract" : "Long-term effects of cigarette smoking result in an estimated 443,000 deaths each year, including approximately 49,400 deaths due to exposure to secondhand smoke. Tobacco is a major risk factor for a variety of chronic health problems, including certain cancers and heart disease. In this article, authors present qualitative findings derived from individual interviews with men and women who were incarcerated in New York state and New York City. Participants were 60 racially and ethnically diverse men and women ages 21 through 60 (M = 46.42, SD = 6.88). Of the participants interviewed, 91.7 percent released from a smoke-free correctional facility resumed cigarette smoking and 8.3 percent remained abstinent. Daily consumption ranged from smoking four cigarettes to 60 cigarettes. The four themes that emerged from the study were (1) lifetime exposure to cigarette smoking influences smoking behavior; (2) cigarettes help relieve stress and are pleasurable; (3) there is a relationship between access, availability, and relapse; and (4) smoking cessation strategies are available. Negative influences from participants' families and peers, stressful housing situations, and mandated programs emerged from this study as key challenges to abstaining from smoking cigarettes. Involving family members and partners in smoking cessation interventions could influence newly released justice-involved men and women not to resume cigarette smoking and possibly maintain long-term abstinence.", "author" : [ { "dropping-particle" : "", "family" : "Valera", "given" : "Pamela", "non-dropping-particle" : "", "parse-names" : false, "suffix" : "" }, { "dropping-particle" : "", "family" : "Bachman", "given" : "Lauren", "non-dropping-particle" : "", "parse-names" : false, "suffix" : "" }, { "dropping-particle" : "", "family" : "Rucker", "given" : "A. Justin", "non-dropping-particle" : "", "parse-names" : false, "suffix" : "" } ], "container-title" : "Health and Social Work", "id" : "ITEM-6", "issue" : "2", "issued" : { "date-parts" : [ [ "2016" ] ] }, "note" : "NULL", "page" : "121-128", "title" : "A Qualitative Study of Smoking Behaviors among Newly Released Justice-Involved Men and Women in New York City", "type" : "article-journal", "volume" : "41" }, "uris" : [ "http://www.mendeley.com/documents/?uuid=ab365af9-173c-43c9-857e-2412ebb51d07" ] } ], "mendeley" : { "formattedCitation" : "(Clarke et al., 2013; Frank et al., 2016; Howell et al., 2015; Lincoln et al., 2009; Thibodeau et al., 2010; Valera et al., 2016)", "plainTextFormattedCitation" : "(Clarke et al., 2013; Frank et al., 2016; Howell et al., 2015; Lincoln et al., 2009; Thibodeau et al., 2010; Valera et al., 2016)", "previouslyFormattedCitation" : "(Clarke et al., 2013; Frank et al., 2016; Howell et al., 2015; Lincoln et al., 2009; Thibodeau et al., 2010; Valera et al., 2016)" }, "properties" : {  }, "schema" : "https://github.com/citation-style-language/schema/raw/master/csl-citation.json" }</w:instrText>
      </w:r>
      <w:r w:rsidR="003B4FA0" w:rsidRPr="00D672DF">
        <w:rPr>
          <w:rFonts w:cs="Times New Roman"/>
          <w:szCs w:val="24"/>
        </w:rPr>
        <w:fldChar w:fldCharType="separate"/>
      </w:r>
      <w:r w:rsidR="00CF23B1" w:rsidRPr="00CF23B1">
        <w:rPr>
          <w:rFonts w:cs="Times New Roman"/>
          <w:noProof/>
          <w:szCs w:val="24"/>
        </w:rPr>
        <w:t>(Clarke et al., 2013; Frank et al., 2016; Howell et al., 2015; Lincoln et al., 2009; Thibodeau et al., 2010; Valera et al., 2016)</w:t>
      </w:r>
      <w:r w:rsidR="003B4FA0" w:rsidRPr="00D672DF">
        <w:rPr>
          <w:rFonts w:cs="Times New Roman"/>
          <w:szCs w:val="24"/>
        </w:rPr>
        <w:fldChar w:fldCharType="end"/>
      </w:r>
      <w:r w:rsidRPr="00D672DF">
        <w:rPr>
          <w:rFonts w:cs="Times New Roman"/>
          <w:szCs w:val="24"/>
        </w:rPr>
        <w:t xml:space="preserve">, </w:t>
      </w:r>
      <w:r w:rsidR="002A4CBD">
        <w:rPr>
          <w:rFonts w:cs="Times New Roman"/>
          <w:szCs w:val="24"/>
        </w:rPr>
        <w:t xml:space="preserve">they also reveal for the first time </w:t>
      </w:r>
      <w:r w:rsidR="00165F70" w:rsidRPr="00D672DF">
        <w:rPr>
          <w:rFonts w:cs="Times New Roman"/>
          <w:szCs w:val="24"/>
        </w:rPr>
        <w:t xml:space="preserve">reduced levels of daily tobacco </w:t>
      </w:r>
      <w:r w:rsidR="009D65D8">
        <w:rPr>
          <w:rFonts w:cs="Times New Roman"/>
          <w:szCs w:val="24"/>
        </w:rPr>
        <w:t>use</w:t>
      </w:r>
      <w:r w:rsidR="00165F70" w:rsidRPr="00D672DF">
        <w:rPr>
          <w:rFonts w:cs="Times New Roman"/>
          <w:szCs w:val="24"/>
        </w:rPr>
        <w:t xml:space="preserve"> following release from smoke-free prisons.</w:t>
      </w:r>
    </w:p>
    <w:p w14:paraId="38F5881A" w14:textId="2D108D84" w:rsidR="00230A96" w:rsidRDefault="00A376F5" w:rsidP="00230A96">
      <w:pPr>
        <w:spacing w:line="480" w:lineRule="auto"/>
        <w:ind w:firstLine="720"/>
        <w:rPr>
          <w:rFonts w:cs="Times New Roman"/>
          <w:szCs w:val="24"/>
        </w:rPr>
      </w:pPr>
      <w:r>
        <w:rPr>
          <w:rFonts w:cs="Times New Roman"/>
          <w:szCs w:val="24"/>
        </w:rPr>
        <w:t>The</w:t>
      </w:r>
      <w:r w:rsidR="008B771A">
        <w:rPr>
          <w:rFonts w:cs="Times New Roman"/>
          <w:szCs w:val="24"/>
        </w:rPr>
        <w:t>re are a number of possible</w:t>
      </w:r>
      <w:r>
        <w:rPr>
          <w:rFonts w:cs="Times New Roman"/>
          <w:szCs w:val="24"/>
        </w:rPr>
        <w:t xml:space="preserve"> reasons for these reduced levels of tobacco consumption</w:t>
      </w:r>
      <w:r w:rsidR="007C030E">
        <w:rPr>
          <w:rFonts w:cs="Times New Roman"/>
          <w:szCs w:val="24"/>
        </w:rPr>
        <w:t xml:space="preserve"> following release</w:t>
      </w:r>
      <w:r w:rsidR="00E433C5">
        <w:rPr>
          <w:rFonts w:cs="Times New Roman"/>
          <w:szCs w:val="24"/>
        </w:rPr>
        <w:t xml:space="preserve">. </w:t>
      </w:r>
      <w:r w:rsidR="00230A96">
        <w:rPr>
          <w:rFonts w:cs="Times New Roman"/>
          <w:szCs w:val="24"/>
        </w:rPr>
        <w:t xml:space="preserve">First, participants may have purchased less tobacco due to the </w:t>
      </w:r>
      <w:r w:rsidR="00230A96" w:rsidRPr="00D672DF">
        <w:rPr>
          <w:rFonts w:cs="Times New Roman"/>
          <w:szCs w:val="24"/>
        </w:rPr>
        <w:t>financial stress often experienced by people rece</w:t>
      </w:r>
      <w:r w:rsidR="00230A96">
        <w:rPr>
          <w:rFonts w:cs="Times New Roman"/>
          <w:szCs w:val="24"/>
        </w:rPr>
        <w:t xml:space="preserve">ntly released from prison </w:t>
      </w:r>
      <w:r w:rsidR="00230A96">
        <w:rPr>
          <w:rFonts w:cs="Times New Roman"/>
          <w:szCs w:val="24"/>
        </w:rPr>
        <w:fldChar w:fldCharType="begin" w:fldLock="1"/>
      </w:r>
      <w:r w:rsidR="00230A96">
        <w:rPr>
          <w:rFonts w:cs="Times New Roman"/>
          <w:szCs w:val="24"/>
        </w:rPr>
        <w:instrText>ADDIN CSL_CITATION { "citationItems" : [ { "id" : "ITEM-1", "itemData" : { "DOI" : "10.1136/tc.12.1.60", "ISBN" : "1468-3318", "ISSN" : "09644563", "PMID" : "12612364", "abstract" : "AIM: Stress relief is commonly provided as a reason for smoking. However, it is plausible that the cost of smoking may create financial stress, particularly among the poor. The aim of the study was to examine the relationship between smoking and financial stress. DESIGN: Cross sectional survey of households from private dwellings conducted by the Australian Bureau of Statistics (ABS), using a stratified multistage area sample design. SETTING: Australia, 1998-99. PARTICIPANTS: Nationally representative sample of households (n = 6892). MAIN OUTCOME MEASURES: The outcome measures of objective financial stress were two dichotomous variables indicating whether the household had experienced any financial stress or severe financial stress in the past 12 months. RESULTS: The odds of experiencing any financial stress were 1.5 (95% confidence interval (CI) 1.3 to 1.7) times greater, and the odds of severe financial stress were twice (95% CI 1.6 to 2.5) as large for smoking households than non-smoking households. The effect of smoking on financial stress did not vary significantly across categories of income. Among smoking households, higher percentage of total household expenditure on tobacco was significantly related to financial stress. CONCLUSIONS: Given data were cross sectional, firm conclusions cannot be drawn about the causal relationship between smoking and financial stress. It is likely that they both affect each other. Undoubtedly, expenditure on tobacco will reduce available funds that could otherwise be used to ameliorate financial stress.", "author" : [ { "dropping-particle" : "", "family" : "Siahpush", "given" : "M", "non-dropping-particle" : "", "parse-names" : false, "suffix" : "" }, { "dropping-particle" : "", "family" : "Borland", "given" : "R", "non-dropping-particle" : "", "parse-names" : false, "suffix" : "" }, { "dropping-particle" : "", "family" : "Scollo", "given" : "M", "non-dropping-particle" : "", "parse-names" : false, "suffix" : "" } ], "container-title" : "Tobacco Control", "id" : "ITEM-1", "issue" : "1", "issued" : { "date-parts" : [ [ "2003" ] ] }, "page" : "60-66", "title" : "Smoking and financial stress", "type" : "article-journal", "volume" : "12" }, "uris" : [ "http://www.mendeley.com/documents/?uuid=ad4f99cc-8a32-4514-b855-1b6269154343" ] }, { "id" : "ITEM-2", "itemData" : { "DOI" : "10.1177/0734016814540303", "ISSN" : "0734-0168", "author" : [ { "dropping-particle" : "", "family" : "Pogrebin", "given" : "Mark", "non-dropping-particle" : "", "parse-names" : false, "suffix" : "" }, { "dropping-particle" : "", "family" : "West-Smith", "given" : "Mary", "non-dropping-particle" : "", "parse-names" : false, "suffix" : "" }, { "dropping-particle" : "", "family" : "Walker", "given" : "Alexandra", "non-dropping-particle" : "", "parse-names" : false, "suffix" : "" }, { "dropping-particle" : "", "family" : "Unnithan", "given" : "N. Prabha", "non-dropping-particle" : "", "parse-names" : false, "suffix" : "" } ], "container-title" : "Criminal Justice Review", "id" : "ITEM-2", "issue" : "4", "issued" : { "date-parts" : [ [ "2014" ] ] }, "page" : "394-410", "title" : "Employment Isn\u2019t Enough: Financial Obstacles Experienced by Ex-Prisoners During the Reentry Process", "type" : "article-journal", "volume" : "39" }, "uris" : [ "http://www.mendeley.com/documents/?uuid=17ae8126-0692-4260-abaa-834672ce9ba6" ] } ], "mendeley" : { "formattedCitation" : "(Pogrebin et al., 2014; Siahpush et al., 2003)", "plainTextFormattedCitation" : "(Pogrebin et al., 2014; Siahpush et al., 2003)", "previouslyFormattedCitation" : "(Pogrebin et al., 2014; Siahpush et al., 2003)" }, "properties" : {  }, "schema" : "https://github.com/citation-style-language/schema/raw/master/csl-citation.json" }</w:instrText>
      </w:r>
      <w:r w:rsidR="00230A96">
        <w:rPr>
          <w:rFonts w:cs="Times New Roman"/>
          <w:szCs w:val="24"/>
        </w:rPr>
        <w:fldChar w:fldCharType="separate"/>
      </w:r>
      <w:r w:rsidR="00230A96" w:rsidRPr="00CF23B1">
        <w:rPr>
          <w:rFonts w:cs="Times New Roman"/>
          <w:noProof/>
          <w:szCs w:val="24"/>
        </w:rPr>
        <w:t>(Pogrebin et al., 2014; Siahpush et al., 2003)</w:t>
      </w:r>
      <w:r w:rsidR="00230A96">
        <w:rPr>
          <w:rFonts w:cs="Times New Roman"/>
          <w:szCs w:val="24"/>
        </w:rPr>
        <w:fldChar w:fldCharType="end"/>
      </w:r>
      <w:r w:rsidR="00230A96">
        <w:rPr>
          <w:rFonts w:cs="Times New Roman"/>
          <w:szCs w:val="24"/>
        </w:rPr>
        <w:t xml:space="preserve">. To the extent that this is the case, one might expect improved financial position to be associated with increased smoking levels over longer-follow-up periods. A second possibility is that participants may have found it difficult to immediately return to pre-incarceration levels of smoking, due to the physiological effects of tobacco use following a period of abstinence. Studies of forced abstinence in other settings with smoke-free policies (e.g., inpatient psychiatric or drug rehabilitation facilities) have reported reductions in daily smoking levels post-discharge </w:t>
      </w:r>
      <w:r w:rsidR="00230A96">
        <w:rPr>
          <w:rFonts w:cs="Times New Roman"/>
          <w:szCs w:val="24"/>
        </w:rPr>
        <w:fldChar w:fldCharType="begin" w:fldLock="1"/>
      </w:r>
      <w:r w:rsidR="00230A96">
        <w:rPr>
          <w:rFonts w:cs="Times New Roman"/>
          <w:szCs w:val="24"/>
        </w:rPr>
        <w:instrText>ADDIN CSL_CITATION { "citationItems" : [ { "id" : "ITEM-1", "itemData" : { "DOI" : "10.1081/ADA-120015875", "ISBN" : "0095-2990", "ISSN" : "0095-2990", "PMID" : "12492263", "abstract" : "This preliminary study evaluated the efficacy of a brief smoking cessation intervention (30 controls, 34 intervention groups) on a smoke-free inpatient unit for substance use detoxification. Controls received usual care, including the transdermal nicotine patch and referral to an outpatient smoking program. The intervention group additionally received a structured motivational enhancement program. Biochemically confirmed smoking cessation rate and abstinence/reduction of alcohol or other drug use were the main outcome measures taken 6 months after treatment initiation. The smoking cessation intervention did not result in greater participation in formal outpatient smoking cessation treatment and was not associated with either enhanced smoking cessation (6 vs. 0%) or greater smoking reduction at follow-up. Both groups significantly reduced the number of cigarettes smoked per day (cpd) from about 24 at baseline to 10cpd. The groups did not differ on abstinence from nonnicotine addictive substances. Smoking cessation treatment in substance users undergoing detoxification resulted in little or no smoking cessation advantage.", "author" : [ { "dropping-particle" : "", "family" : "Gariti", "given" : "Peter", "non-dropping-particle" : "", "parse-names" : false, "suffix" : "" }, { "dropping-particle" : "", "family" : "Alterman", "given" : "Arthur", "non-dropping-particle" : "", "parse-names" : false, "suffix" : "" }, { "dropping-particle" : "", "family" : "Mulvaney", "given" : "Frank", "non-dropping-particle" : "", "parse-names" : false, "suffix" : "" }, { "dropping-particle" : "", "family" : "Mechanic", "given" : "Karen", "non-dropping-particle" : "", "parse-names" : false, "suffix" : "" }, { "dropping-particle" : "", "family" : "Dhopesh", "given" : "Vasant", "non-dropping-particle" : "", "parse-names" : false, "suffix" : "" }, { "dropping-particle" : "", "family" : "Yu", "given" : "Elmer", "non-dropping-particle" : "", "parse-names" : false, "suffix" : "" }, { "dropping-particle" : "", "family" : "Chychula", "given" : "Nina", "non-dropping-particle" : "", "parse-names" : false, "suffix" : "" }, { "dropping-particle" : "", "family" : "Sacks", "given" : "Dennis", "non-dropping-particle" : "", "parse-names" : false, "suffix" : "" } ], "container-title" : "The American Journal of Drug and Alcohol Abuse", "id" : "ITEM-1", "issue" : "4", "issued" : { "date-parts" : [ [ "2002" ] ] }, "page" : "671-679", "title" : "Nicotine Intervention During Detoxification and Treatment for Other Substance Use", "type" : "article-journal", "volume" : "28" }, "uris" : [ "http://www.mendeley.com/documents/?uuid=58c869bb-a934-4edb-9106-f49afe7176a2" ] }, { "id" : "ITEM-2", "itemData" : { "DOI" : "10.1093/ntr/ntu097", "ISBN" : "1462-2203\\r1469-994X", "ISSN" : "1469994X", "PMID" : "24939916", "abstract" : "INTRODUCTION: Persons with a mental disorder smoke at higher rates and suffer disproportionate tobacco-related burden compared with the general population. The aim of this study was to determine if a smoking cessation intervention initiated during a psychiatric hospitalization and continued postdischarge was effective in reducing smoking behaviors among persons with a mental disorder.\\n\\nMETHODS: A randomized controlled trial was conducted at an Australian inpatient psychiatric facility. Participants were 205 patient smokers allocated to a treatment as usual control (n = 101) or a smoking cessation intervention (n = 104) incorporating psychosocial and pharmacological support for 4 months postdischarge. Follow-up assessments were conducted at 1 week, 2, 4, and 6 months postdischarge and included abstinence from cigarettes, quit attempts, daily cigarette consumption, and nicotine dependence.\\n\\nRESULTS: Rates of continuous and 7-day point prevalence abstinence did not differ between treatment conditions at the 6-month follow-up; however, point prevalence abstinence was significantly higher for intervention (11.5%) compared with control (2%) participants at 4 months (OR = 6.46, p = .01). Participants in the intervention condition reported significantly more quit attempts (F[1, 202.5] = 15.23, p = .0001), lower daily cigarette consumption (F[4, 586] = 6.5, p &lt; .001), and lower levels of nicotine dependence (F[3, 406] = 8.5, p &lt; .0001) compared with controls at all follow-up assessments.\\n\\nCONCLUSIONS: Postdischarge cessation support was effective in encouraging quit attempts and reducing cigarette consumption up to 6 months postdischarge. Additional support strategies are required to facilitate longer-term cessation benefits for smokers with a mental disorder.", "author" : [ { "dropping-particle" : "", "family" : "Stockings", "given" : "Emily A.L.", "non-dropping-particle" : "", "parse-names" : false, "suffix" : "" }, { "dropping-particle" : "", "family" : "Bowman", "given" : "Jenny A.", "non-dropping-particle" : "", "parse-names" : false, "suffix" : "" }, { "dropping-particle" : "", "family" : "Baker", "given" : "Amanda L.", "non-dropping-particle" : "", "parse-names" : false, "suffix" : "" }, { "dropping-particle" : "", "family" : "Terry", "given" : "Margarett", "non-dropping-particle" : "", "parse-names" : false, "suffix" : "" }, { "dropping-particle" : "", "family" : "Clancy", "given" : "Richard", "non-dropping-particle" : "", "parse-names" : false, "suffix" : "" }, { "dropping-particle" : "", "family" : "Wye", "given" : "Paula M.", "non-dropping-particle" : "", "parse-names" : false, "suffix" : "" }, { "dropping-particle" : "", "family" : "Knight", "given" : "Jenny", "non-dropping-particle" : "", "parse-names" : false, "suffix" : "" }, { "dropping-particle" : "", "family" : "Moore", "given" : "Lyndell H.", "non-dropping-particle" : "", "parse-names" : false, "suffix" : "" }, { "dropping-particle" : "", "family" : "Adams", "given" : "Maree F.", "non-dropping-particle" : "", "parse-names" : false, "suffix" : "" }, { "dropping-particle" : "", "family" : "Colyvas", "given" : "Kim", "non-dropping-particle" : "", "parse-names" : false, "suffix" : "" }, { "dropping-particle" : "", "family" : "Wiggers", "given" : "John H.", "non-dropping-particle" : "", "parse-names" : false, "suffix" : "" } ], "container-title" : "Nicotine and Tobacco Research", "id" : "ITEM-2", "issue" : "11", "issued" : { "date-parts" : [ [ "2014" ] ] }, "page" : "1417-1428", "title" : "Impact of a postdischarge smoking cessation intervention for smokers admitted to an inpatient psychiatric facility: A randomized controlled trial", "type" : "article-journal", "volume" : "16" }, "uris" : [ "http://www.mendeley.com/documents/?uuid=181046d8-9fe9-4e55-9e2a-f102bba27263" ] }, { "id" : "ITEM-3", "itemData" : { "DOI" : "10.1017/jsc.2012.3", "ISSN" : "0965-8424", "abstract" : "Inpatient smokers with major depressive disorder (MDD) have high rates of relapse to smoking after hospital discharge. The risk of health consequences that may contribute to increased morbidity and mortality among this population underscores the need to develop a program for psychiatric inpatient cigarette smokers with MDD. Using a motivational interviewing (MI) intervention, we sought to facilitate engagement of smokers with elevated depression symptoms in an outpatient treatment with demonstrated efficacy for nicotine dependence. In Phase 1 of this program, we recruited 15 smokers with MDD who were receiving inpatient psychiatric services. This preliminary report focuses on the development of the intervention, and explores perceived barriers to quitting, methods of quitting, and interest in smoking cessation treatment following discharge from an inpatient stay. Understanding inpatient cigarette smokers\u2019 interests in making changes in smoking, and in willingness to attempt cessation and engage in cessation treatment can inform efforts to curb smoking in this high-risk population. (PsycINFO Database Record (c) 2013 APA, all rights reserved). (journal abstract)", "author" : [ { "dropping-particle" : "", "family" : "Strong", "given" : "David R.", "non-dropping-particle" : "", "parse-names" : false, "suffix" : "" }, { "dropping-particle" : "", "family" : "Uebelacker", "given" : "Lisa", "non-dropping-particle" : "", "parse-names" : false, "suffix" : "" }, { "dropping-particle" : "", "family" : "Schonbrun", "given" : "Yael Chatav", "non-dropping-particle" : "", "parse-names" : false, "suffix" : "" }, { "dropping-particle" : "", "family" : "Durst", "given" : "Ayla", "non-dropping-particle" : "", "parse-names" : false, "suffix" : "" }, { "dropping-particle" : "", "family" : "Saritelli", "given" : "Jennifer", "non-dropping-particle" : "", "parse-names" : false, "suffix" : "" }, { "dropping-particle" : "", "family" : "Fokas", "given" : "Kathryn", "non-dropping-particle" : "", "parse-names" : false, "suffix" : "" }, { "dropping-particle" : "", "family" : "Abrantes", "given" : "Ana", "non-dropping-particle" : "", "parse-names" : false, "suffix" : "" }, { "dropping-particle" : "", "family" : "Brown", "given" : "Richard A.", "non-dropping-particle" : "", "parse-names" : false, "suffix" : "" }, { "dropping-particle" : "", "family" : "Miller", "given" : "Ivan", "non-dropping-particle" : "", "parse-names" : false, "suffix" : "" }, { "dropping-particle" : "", "family" : "Apodaca", "given" : "Timothy R.", "non-dropping-particle" : "", "parse-names" : false, "suffix" : "" } ], "container-title" : "Journal of Smoking Cessation", "id" : "ITEM-3", "issue" : "1", "issued" : { "date-parts" : [ [ "2012" ] ] }, "page" : "4-11", "title" : "Development of a brief motivational intervention to facilitate engagement of smoking cessation treatment among inpatient depressed smokers", "type" : "article-journal", "volume" : "7" }, "uris" : [ "http://www.mendeley.com/documents/?uuid=da722655-9aa5-46c4-8ac1-ac7fbab90481" ] } ], "mendeley" : { "formattedCitation" : "(Gariti et al., 2002; Stockings et al., 2014; Strong et al., 2012)", "plainTextFormattedCitation" : "(Gariti et al., 2002; Stockings et al., 2014; Strong et al., 2012)", "previouslyFormattedCitation" : "(Gariti et al., 2002; Stockings et al., 2014; Strong et al., 2012)" }, "properties" : {  }, "schema" : "https://github.com/citation-style-language/schema/raw/master/csl-citation.json" }</w:instrText>
      </w:r>
      <w:r w:rsidR="00230A96">
        <w:rPr>
          <w:rFonts w:cs="Times New Roman"/>
          <w:szCs w:val="24"/>
        </w:rPr>
        <w:fldChar w:fldCharType="separate"/>
      </w:r>
      <w:r w:rsidR="00230A96" w:rsidRPr="00CF23B1">
        <w:rPr>
          <w:rFonts w:cs="Times New Roman"/>
          <w:noProof/>
          <w:szCs w:val="24"/>
        </w:rPr>
        <w:t>(Gariti et al., 2002; Stockings et al., 2014; Strong et al., 2012)</w:t>
      </w:r>
      <w:r w:rsidR="00230A96">
        <w:rPr>
          <w:rFonts w:cs="Times New Roman"/>
          <w:szCs w:val="24"/>
        </w:rPr>
        <w:fldChar w:fldCharType="end"/>
      </w:r>
      <w:r w:rsidR="00230A96">
        <w:rPr>
          <w:rFonts w:cs="Times New Roman"/>
          <w:szCs w:val="24"/>
        </w:rPr>
        <w:t xml:space="preserve"> but none of these studies provided explanation for these reductions, and none followed participants further than six months post-discharge to investigate whether these reduced levels of tobacco use were maintained. Future research involving long-term follow-up of people released from prison is needed to determine whether these reduced levels of tobacco use are maintained, or whether people eventually return to pre-incarceration levels of tobacco use, as well as to explore the motivations behind reduced tobacco consumption post-release.</w:t>
      </w:r>
    </w:p>
    <w:p w14:paraId="5EB0C4B6" w14:textId="715431E8" w:rsidR="00CB1D41" w:rsidRDefault="009912EA" w:rsidP="000A4189">
      <w:pPr>
        <w:spacing w:line="480" w:lineRule="auto"/>
        <w:ind w:firstLine="720"/>
        <w:rPr>
          <w:rFonts w:cs="Times New Roman"/>
          <w:szCs w:val="24"/>
        </w:rPr>
      </w:pPr>
      <w:r>
        <w:rPr>
          <w:rFonts w:cs="Times New Roman"/>
          <w:szCs w:val="24"/>
        </w:rPr>
        <w:t xml:space="preserve">We identified a number of factors </w:t>
      </w:r>
      <w:r w:rsidR="00CB1D41">
        <w:rPr>
          <w:rFonts w:cs="Times New Roman"/>
          <w:szCs w:val="24"/>
        </w:rPr>
        <w:t>associated with</w:t>
      </w:r>
      <w:r w:rsidR="00E76053">
        <w:rPr>
          <w:rFonts w:cs="Times New Roman"/>
          <w:szCs w:val="24"/>
        </w:rPr>
        <w:t xml:space="preserve"> smoking at reduced levels following release</w:t>
      </w:r>
      <w:r w:rsidR="00A83F5D">
        <w:rPr>
          <w:rFonts w:cs="Times New Roman"/>
          <w:szCs w:val="24"/>
        </w:rPr>
        <w:t xml:space="preserve"> from prison</w:t>
      </w:r>
      <w:r w:rsidR="00FF003B">
        <w:rPr>
          <w:rFonts w:cs="Times New Roman"/>
          <w:szCs w:val="24"/>
        </w:rPr>
        <w:t>. First, those living</w:t>
      </w:r>
      <w:r w:rsidR="00240CD5">
        <w:rPr>
          <w:rFonts w:cs="Times New Roman"/>
          <w:szCs w:val="24"/>
        </w:rPr>
        <w:t xml:space="preserve"> with a partner</w:t>
      </w:r>
      <w:r w:rsidR="00FF003B">
        <w:rPr>
          <w:rFonts w:cs="Times New Roman"/>
          <w:szCs w:val="24"/>
        </w:rPr>
        <w:t xml:space="preserve"> smoked less following release</w:t>
      </w:r>
      <w:r w:rsidR="00240CD5">
        <w:rPr>
          <w:rFonts w:cs="Times New Roman"/>
          <w:szCs w:val="24"/>
        </w:rPr>
        <w:t xml:space="preserve">, </w:t>
      </w:r>
      <w:r w:rsidR="00264708">
        <w:rPr>
          <w:rFonts w:cs="Times New Roman"/>
          <w:szCs w:val="24"/>
        </w:rPr>
        <w:t xml:space="preserve">providing possible corroboration for the positive role of social </w:t>
      </w:r>
      <w:r w:rsidR="009B33E1">
        <w:rPr>
          <w:rFonts w:cs="Times New Roman"/>
          <w:szCs w:val="24"/>
        </w:rPr>
        <w:t>support in reducing tobacco use</w:t>
      </w:r>
      <w:r w:rsidR="00264708" w:rsidRPr="00264708">
        <w:rPr>
          <w:rFonts w:cs="Times New Roman"/>
          <w:szCs w:val="24"/>
        </w:rPr>
        <w:t xml:space="preserve"> </w:t>
      </w:r>
      <w:r w:rsidR="00264708">
        <w:rPr>
          <w:rFonts w:cs="Times New Roman"/>
          <w:szCs w:val="24"/>
        </w:rPr>
        <w:fldChar w:fldCharType="begin" w:fldLock="1"/>
      </w:r>
      <w:r w:rsidR="00454F32">
        <w:rPr>
          <w:rFonts w:cs="Times New Roman"/>
          <w:szCs w:val="24"/>
        </w:rPr>
        <w:instrText>ADDIN CSL_CITATION { "citationItems" : [ { "id" : "ITEM-1", "itemData" : { "DOI" : "10.1111/add.13503", "ISBN" : "1360-0443(Electronic);0965-2140(Print)", "ISSN" : "13600443", "abstract" : "Background\\r\\n\\r\\nWith increasing frequency, addiction is conceived of as a brain disease, and such accounts seem especially pertinent with regard to the rapid delivery of nicotine to the brain via cigarette smoke. Moreover, drug administration trials (cigarette puffs) suggest that the behavior of smoking becomes automatized, with individuals developing prototypical approaches to smoking a cigarette. Compared with presumably more social activities, such as drinking alcohol, there may be little opportunity for social processes to influence smoking behavior. However, survey research examining smoking motivation often reveals a broadly defined \u2018social\u2019 factor and field research suggests that social context does influence smoking.\\r\\nArgument\\r\\n\\r\\nWe posit that laboratory smoking research has largely ignored social contextual factors that may help to understand better the precise mechanisms underlying smoking behavior and smoking motivation.\\r\\nMethod\\r\\n\\r\\nWe reviewed laboratory studies examining the effect of social context (operationalized as modeling) on smoking behavior. Studies were identified by searching PsychInfo and Medline using the following keywords: smoking, nicotine, tobacco, cigarette, consumption, topography, puff, smoking behavior, cigarettes smoked, modeling, imitation, social context, social influence and peer pressure. The reference and citation lists of these studies were then searched to identify additional studies.\\r\\nConclusions\\r\\n\\r\\nFew laboratory smoking studies target social context. Those few studies indicate that smoking behavior can be influenced by the presence of others. There is also some evidence that social context influences the effects of smoking as well as processes related to self-perception and self-regulation that reinforce smoking and hamper smoking cessation efforts.", "author" : [ { "dropping-particle" : "", "family" : "Dimoff", "given" : "John D.", "non-dropping-particle" : "", "parse-names" : false, "suffix" : "" }, { "dropping-particle" : "", "family" : "Sayette", "given" : "Michael A.", "non-dropping-particle" : "", "parse-names" : false, "suffix" : "" } ], "container-title" : "Addiction", "id" : "ITEM-1", "issue" : "3", "issued" : { "date-parts" : [ [ "2017" ] ] }, "page" : "388-395", "title" : "The case for investigating social context in laboratory studies of smoking", "type" : "article-journal", "volume" : "112" }, "uris" : [ "http://www.mendeley.com/documents/?uuid=5c8ff9e6-6b93-46c3-b4d3-c2735a70a1ff" ] }, { "id" : "ITEM-2", "itemData" : { "DOI" : "10.1037/0022-006X.54.4.447", "ISSN" : "1939-2117", "author" : [ { "dropping-particle" : "", "family" : "Mermelstein", "given" : "Robin", "non-dropping-particle" : "", "parse-names" : false, "suffix" : "" }, { "dropping-particle" : "", "family" : "Cohen", "given" : "Sheldon", "non-dropping-particle" : "", "parse-names" : false, "suffix" : "" }, { "dropping-particle" : "", "family" : "Lichtenstein", "given" : "Edward", "non-dropping-particle" : "", "parse-names" : false, "suffix" : "" }, { "dropping-particle" : "", "family" : "Baer", "given" : "John S.", "non-dropping-particle" : "", "parse-names" : false, "suffix" : "" }, { "dropping-particle" : "", "family" : "Kamarck", "given" : "Tom", "non-dropping-particle" : "", "parse-names" : false, "suffix" : "" } ], "container-title" : "Journal of Consulting and Clinical Psychology", "id" : "ITEM-2", "issue" : "4", "issued" : { "date-parts" : [ [ "1986" ] ] }, "page" : "447-453", "title" : "Social support and smoking cessation and maintenance.", "type" : "article-journal", "volume" : "54" }, "uris" : [ "http://www.mendeley.com/documents/?uuid=06efa800-1ee4-4f25-a55b-e0fcc42d4eaf" ] }, { "id" : "ITEM-3", "itemData" : { "DOI" : "10.1016/0306-4603(90)90065-6", "ISSN" : "03064603", "PMID" : "2378282", "abstract" : "The objective in this study was to analyse whether there is independent association between social network, social support, social influence and quitting smoking for good. The study sample (n = 621) comprised a random half of all male Malm?? residents born in 1914, of which 500 (80.5%) participated. A new instrument based on a model with carefully defined and well differentiated concepts was used to measure different aspects of social network, social support and social influence. In logistic regression analysis, emotional support (an important aspect of social support) had an association to quitting smoking for good (odds ratio 3.1, 95% confidence interval 1.9-5.4), when adjustments were made for social class, marital status (spousal support), alcohol consumption, physical activity, smoking of spouse and different medical conditions. Emotional support reflects the individuals' opportunity for care, encouragement of personal value and feelings of confidence and trust. This may contribute to a deeper understanding of mechanisms behind smoking cessation and could be of importance in the field of health promotion, but also for improvement of the long-term results of smoking cessation programs and in our clinical work with patients who smoke. ?? 1990.", "author" : [ { "dropping-particle" : "", "family" : "Hanson", "given" : "Bertil S.", "non-dropping-particle" : "", "parse-names" : false, "suffix" : "" }, { "dropping-particle" : "", "family" : "Isacsson", "given" : "Sven Olof", "non-dropping-particle" : "", "parse-names" : false, "suffix" : "" }, { "dropping-particle" : "", "family" : "Janzon", "given" : "Lars", "non-dropping-particle" : "", "parse-names" : false, "suffix" : "" }, { "dropping-particle" : "", "family" : "Lindell", "given" : "Sven Eric", "non-dropping-particle" : "", "parse-names" : false, "suffix" : "" } ], "container-title" : "Addictive Behaviors", "id" : "ITEM-3", "issue" : "3", "issued" : { "date-parts" : [ [ "1990" ] ] }, "page" : "221-233", "title" : "Social support and quitting smoking for good. Is there an association? Results from the population study, \"men born in 1914,\" Malm??, Sweden", "type" : "article-journal", "volume" : "15" }, "uris" : [ "http://www.mendeley.com/documents/?uuid=7108601e-a695-4b90-aff2-a81bc518bb5b" ] }, { "id" : "ITEM-4", "itemData" : { "DOI" : "10.1016/S0306-4603(99)80001-X", "ISBN" : "0306460319", "ISSN" : "03064603", "PMID" : "3408", "abstract" : "This article evaluates the relationship of social support to smoking cessation and continued abstinence of 3923 men and women with mild to moderate airway obstruction in the Lung Health Study. At both the end of a 12-week group program and after 1 year, men but not women who were supported in quitting were more likely to be successful. Married status facilitated quitting but was less strongly related to long-term abstinence. Participants supported by an ex-smoker who had attended the group program with them were very likely not smoking after 1 year (men, 74.7%; women, 72.4%). Participants supported by a smoker were less than half as likely to have achieved abstinence after 1 year but still had cessation rates greater than 30%. The nature of these relationships has implications for the distinction between women and men in studies of social support and for intervention strategies. Support people should be included in cessation intervention programs. Spouse involvement, however, is more evidently useful for men than for women. ?? 1995.", "author" : [ { "dropping-particle" : "", "family" : "Murray", "given" : "Robert P.", "non-dropping-particle" : "", "parse-names" : false, "suffix" : "" }, { "dropping-particle" : "", "family" : "Johnston", "given" : "Janet J.", "non-dropping-particle" : "", "parse-names" : false, "suffix" : "" }, { "dropping-particle" : "", "family" : "Dolce", "given" : "Jeffrey J.", "non-dropping-particle" : "", "parse-names" : false, "suffix" : "" }, { "dropping-particle" : "", "family" : "Lee", "given" : "Wondra Wong", "non-dropping-particle" : "", "parse-names" : false, "suffix" : "" }, { "dropping-particle" : "", "family" : "O'Hara", "given" : "Peggy", "non-dropping-particle" : "", "parse-names" : false, "suffix" : "" } ], "container-title" : "Addictive Behaviors", "id" : "ITEM-4", "issue" : "2", "issued" : { "date-parts" : [ [ "1995" ] ] }, "page" : "159-170", "title" : "Social support for smoking cessation and abstinence: The lung health study", "type" : "article-journal", "volume" : "20" }, "uris" : [ "http://www.mendeley.com/documents/?uuid=ff909f09-6bd2-4161-877c-57c33580b386" ] } ], "mendeley" : { "formattedCitation" : "(Dimoff and Sayette, 2017; Hanson et al., 1990; Mermelstein et al., 1986; Murray et al., 1995)", "plainTextFormattedCitation" : "(Dimoff and Sayette, 2017; Hanson et al., 1990; Mermelstein et al., 1986; Murray et al., 1995)", "previouslyFormattedCitation" : "(Dimoff and Sayette, 2017; Hanson et al., 1990; Mermelstein et al., 1986; Murray et al., 1995)" }, "properties" : {  }, "schema" : "https://github.com/citation-style-language/schema/raw/master/csl-citation.json" }</w:instrText>
      </w:r>
      <w:r w:rsidR="00264708">
        <w:rPr>
          <w:rFonts w:cs="Times New Roman"/>
          <w:szCs w:val="24"/>
        </w:rPr>
        <w:fldChar w:fldCharType="separate"/>
      </w:r>
      <w:r w:rsidR="00CF23B1" w:rsidRPr="00CF23B1">
        <w:rPr>
          <w:rFonts w:cs="Times New Roman"/>
          <w:noProof/>
          <w:szCs w:val="24"/>
        </w:rPr>
        <w:t>(Dimoff and Sayette, 2017; Hanson et al., 1990; Mermelstein et al., 1986; Murray et al., 1995)</w:t>
      </w:r>
      <w:r w:rsidR="00264708">
        <w:rPr>
          <w:rFonts w:cs="Times New Roman"/>
          <w:szCs w:val="24"/>
        </w:rPr>
        <w:fldChar w:fldCharType="end"/>
      </w:r>
      <w:r w:rsidR="009B33E1">
        <w:rPr>
          <w:rFonts w:cs="Times New Roman"/>
          <w:szCs w:val="24"/>
        </w:rPr>
        <w:t>.</w:t>
      </w:r>
      <w:r w:rsidR="00264708">
        <w:rPr>
          <w:rFonts w:cs="Times New Roman"/>
          <w:szCs w:val="24"/>
        </w:rPr>
        <w:t xml:space="preserve"> </w:t>
      </w:r>
      <w:r w:rsidR="00FF003B">
        <w:rPr>
          <w:rFonts w:cs="Times New Roman"/>
          <w:szCs w:val="24"/>
        </w:rPr>
        <w:t>People who</w:t>
      </w:r>
      <w:r w:rsidR="00EE228B">
        <w:rPr>
          <w:rFonts w:cs="Times New Roman"/>
          <w:szCs w:val="24"/>
        </w:rPr>
        <w:t xml:space="preserve"> expressed support for</w:t>
      </w:r>
      <w:r w:rsidR="00FF003B">
        <w:rPr>
          <w:rFonts w:cs="Times New Roman"/>
          <w:szCs w:val="24"/>
        </w:rPr>
        <w:t xml:space="preserve"> </w:t>
      </w:r>
      <w:r w:rsidR="00240CD5">
        <w:rPr>
          <w:rFonts w:cs="Times New Roman"/>
          <w:szCs w:val="24"/>
        </w:rPr>
        <w:t>the correctional sm</w:t>
      </w:r>
      <w:r w:rsidR="00FF003B">
        <w:rPr>
          <w:rFonts w:cs="Times New Roman"/>
          <w:szCs w:val="24"/>
        </w:rPr>
        <w:t xml:space="preserve">oke-free policy also smoked at reduced levels following release, </w:t>
      </w:r>
      <w:r w:rsidR="002E67C4">
        <w:rPr>
          <w:rFonts w:cs="Times New Roman"/>
          <w:szCs w:val="24"/>
        </w:rPr>
        <w:t>providing justification</w:t>
      </w:r>
      <w:r w:rsidR="00FF003B">
        <w:rPr>
          <w:rFonts w:cs="Times New Roman"/>
          <w:szCs w:val="24"/>
        </w:rPr>
        <w:t xml:space="preserve"> for</w:t>
      </w:r>
      <w:r w:rsidR="00EE228B">
        <w:rPr>
          <w:rFonts w:cs="Times New Roman"/>
          <w:szCs w:val="24"/>
        </w:rPr>
        <w:t xml:space="preserve"> the implementation of</w:t>
      </w:r>
      <w:r w:rsidR="00FF003B">
        <w:rPr>
          <w:rFonts w:cs="Times New Roman"/>
          <w:szCs w:val="24"/>
        </w:rPr>
        <w:t xml:space="preserve"> </w:t>
      </w:r>
      <w:r w:rsidR="00D755A1">
        <w:rPr>
          <w:rFonts w:cs="Times New Roman"/>
          <w:szCs w:val="24"/>
        </w:rPr>
        <w:t xml:space="preserve">prison-based </w:t>
      </w:r>
      <w:r w:rsidR="00FF003B">
        <w:rPr>
          <w:rFonts w:cs="Times New Roman"/>
          <w:szCs w:val="24"/>
        </w:rPr>
        <w:t xml:space="preserve">awareness campaigns </w:t>
      </w:r>
      <w:r w:rsidR="00D755A1">
        <w:rPr>
          <w:rFonts w:cs="Times New Roman"/>
          <w:szCs w:val="24"/>
        </w:rPr>
        <w:t>promoting</w:t>
      </w:r>
      <w:r w:rsidR="00FF003B">
        <w:rPr>
          <w:rFonts w:cs="Times New Roman"/>
          <w:szCs w:val="24"/>
        </w:rPr>
        <w:t xml:space="preserve"> these policies.</w:t>
      </w:r>
      <w:r w:rsidR="00FF003B" w:rsidRPr="00FF003B">
        <w:rPr>
          <w:rFonts w:cs="Times New Roman"/>
          <w:szCs w:val="24"/>
        </w:rPr>
        <w:t xml:space="preserve"> </w:t>
      </w:r>
      <w:r w:rsidR="004F5460">
        <w:rPr>
          <w:rFonts w:cs="Times New Roman"/>
          <w:szCs w:val="24"/>
        </w:rPr>
        <w:t>Conversely, t</w:t>
      </w:r>
      <w:r w:rsidR="00D7580B">
        <w:rPr>
          <w:rFonts w:cs="Times New Roman"/>
          <w:szCs w:val="24"/>
        </w:rPr>
        <w:t>hose</w:t>
      </w:r>
      <w:r w:rsidR="00CB1D41">
        <w:rPr>
          <w:rFonts w:cs="Times New Roman"/>
          <w:szCs w:val="24"/>
        </w:rPr>
        <w:t xml:space="preserve"> who </w:t>
      </w:r>
      <w:r w:rsidR="002030C7">
        <w:rPr>
          <w:rFonts w:cs="Times New Roman"/>
          <w:szCs w:val="24"/>
        </w:rPr>
        <w:t xml:space="preserve">used </w:t>
      </w:r>
      <w:r w:rsidR="00CB1D41">
        <w:rPr>
          <w:rFonts w:cs="Times New Roman"/>
          <w:szCs w:val="24"/>
        </w:rPr>
        <w:t>inject</w:t>
      </w:r>
      <w:r w:rsidR="002030C7">
        <w:rPr>
          <w:rFonts w:cs="Times New Roman"/>
          <w:szCs w:val="24"/>
        </w:rPr>
        <w:t>able</w:t>
      </w:r>
      <w:r w:rsidR="00CB1D41">
        <w:rPr>
          <w:rFonts w:cs="Times New Roman"/>
          <w:szCs w:val="24"/>
        </w:rPr>
        <w:t xml:space="preserve"> drugs following release </w:t>
      </w:r>
      <w:r w:rsidR="004F5460">
        <w:rPr>
          <w:rFonts w:cs="Times New Roman"/>
          <w:szCs w:val="24"/>
        </w:rPr>
        <w:t xml:space="preserve">from prison </w:t>
      </w:r>
      <w:r w:rsidR="00CB1D41">
        <w:rPr>
          <w:rFonts w:cs="Times New Roman"/>
          <w:szCs w:val="24"/>
        </w:rPr>
        <w:t>were</w:t>
      </w:r>
      <w:r w:rsidR="00D7580B">
        <w:rPr>
          <w:rFonts w:cs="Times New Roman"/>
          <w:szCs w:val="24"/>
        </w:rPr>
        <w:t xml:space="preserve"> </w:t>
      </w:r>
      <w:r w:rsidR="00CB1D41">
        <w:rPr>
          <w:rFonts w:cs="Times New Roman"/>
          <w:szCs w:val="24"/>
        </w:rPr>
        <w:t xml:space="preserve">less likely to </w:t>
      </w:r>
      <w:r w:rsidR="004F5460">
        <w:rPr>
          <w:rFonts w:cs="Times New Roman"/>
          <w:szCs w:val="24"/>
        </w:rPr>
        <w:t xml:space="preserve">reduce their </w:t>
      </w:r>
      <w:r w:rsidR="00CB1D41">
        <w:rPr>
          <w:rFonts w:cs="Times New Roman"/>
          <w:szCs w:val="24"/>
        </w:rPr>
        <w:t xml:space="preserve">smoking, </w:t>
      </w:r>
      <w:r w:rsidR="004F5460">
        <w:rPr>
          <w:rFonts w:cs="Times New Roman"/>
          <w:szCs w:val="24"/>
        </w:rPr>
        <w:t xml:space="preserve">a finding that is consistent with </w:t>
      </w:r>
      <w:r w:rsidR="00F87111">
        <w:rPr>
          <w:rFonts w:cs="Times New Roman"/>
          <w:szCs w:val="24"/>
        </w:rPr>
        <w:t>previous research</w:t>
      </w:r>
      <w:r w:rsidR="00FF003B">
        <w:rPr>
          <w:rFonts w:cs="Times New Roman"/>
          <w:szCs w:val="24"/>
        </w:rPr>
        <w:t xml:space="preserve"> </w:t>
      </w:r>
      <w:r w:rsidR="00E76053">
        <w:rPr>
          <w:rFonts w:cs="Times New Roman"/>
          <w:szCs w:val="24"/>
        </w:rPr>
        <w:t>showing</w:t>
      </w:r>
      <w:r w:rsidR="00FF003B">
        <w:rPr>
          <w:rFonts w:cs="Times New Roman"/>
          <w:szCs w:val="24"/>
        </w:rPr>
        <w:t xml:space="preserve"> that people with a history of illicit substance use </w:t>
      </w:r>
      <w:r w:rsidR="00CD1431">
        <w:rPr>
          <w:rFonts w:cs="Times New Roman"/>
          <w:szCs w:val="24"/>
        </w:rPr>
        <w:t>we</w:t>
      </w:r>
      <w:r w:rsidR="004F5460">
        <w:rPr>
          <w:rFonts w:cs="Times New Roman"/>
          <w:szCs w:val="24"/>
        </w:rPr>
        <w:t xml:space="preserve">re </w:t>
      </w:r>
      <w:r w:rsidR="00FF003B">
        <w:rPr>
          <w:rFonts w:cs="Times New Roman"/>
          <w:szCs w:val="24"/>
        </w:rPr>
        <w:t xml:space="preserve">less likely to plan to remain abstinent following </w:t>
      </w:r>
      <w:r w:rsidR="009B33E1">
        <w:rPr>
          <w:rFonts w:cs="Times New Roman"/>
          <w:szCs w:val="24"/>
        </w:rPr>
        <w:t>release from smoke-free prisons</w:t>
      </w:r>
      <w:r w:rsidR="00FF003B">
        <w:rPr>
          <w:rFonts w:cs="Times New Roman"/>
          <w:szCs w:val="24"/>
        </w:rPr>
        <w:t xml:space="preserve"> </w:t>
      </w:r>
      <w:r w:rsidR="00FF003B">
        <w:rPr>
          <w:rFonts w:cs="Times New Roman"/>
          <w:szCs w:val="24"/>
        </w:rPr>
        <w:fldChar w:fldCharType="begin" w:fldLock="1"/>
      </w:r>
      <w:r w:rsidR="00454F32">
        <w:rPr>
          <w:rFonts w:cs="Times New Roman"/>
          <w:szCs w:val="24"/>
        </w:rPr>
        <w:instrText>ADDIN CSL_CITATION { "citationItems" : [ { "id" : "ITEM-1", "itemData" : { "DOI" : "10.1111/j.1465-3362.2012.00426.x", "ISBN" : "0959-5236", "ISSN" : "09595236", "PMID" : "22394226", "abstract" : "Introduction and Aims. Despite smoking prevalence reductions in the general community, rates remain high among socially disadvantaged populations. This study describes the prevalence and predictors for smoking among young people in custody. Design and Methods. The 2009 NSW Young People in Custody Health Survey was conducted in nine juvenile detention centres. This paper reports on findings from the baseline questionnaire which included questions about smoking behaviours. Chi-squared statistics were used to compare the smoking characteristics by gender and Aboriginality. Logistic regression was used to determine predictors of smoking behaviours. Results. The baseline questionnaire included 316 participants with a response rate of 83%. The sample was 88% male, 48% Aboriginal, with an average age of 17years (range 13-21years). Nearly all (94%) participants had ever smoked tobacco, with 79% reporting smoking daily prior to custody. Predictors of heavy smoking (20 or more cigarettes per day) prior to custody included being female, high psychological distress and conduct disorder. Predictors for being a current smoker included being on remand, risky drinking and most or all friends as smokers. Predictors of being an aspirational smoker (will smoke on release) included using illicit drugs at least weekly prior to custody, and having most or all friends as smokers Discussion and Conclusions. Rates of smoking in young people entering custody are exceptionally high. Many young people continue to smoke during their incarceration, with an increasing aspiration to smoke upon release. Effective programs are needed that address these smoking behaviours in young people in custody.[Indig D, Haysom L. Smoking behaviours among young people in custody in New South Wales, Australia. Drug Alcohol Rev 2012;31:631-637] \u00a9 2012 Australasian Professional Society on Alcohol and other Drugs.", "author" : [ { "dropping-particle" : "", "family" : "Indig", "given" : "Devon", "non-dropping-particle" : "", "parse-names" : false, "suffix" : "" }, { "dropping-particle" : "", "family" : "Haysom", "given" : "Leigh", "non-dropping-particle" : "", "parse-names" : false, "suffix" : "" } ], "container-title" : "Drug and Alcohol Review", "id" : "ITEM-1", "issue" : "5", "issued" : { "date-parts" : [ [ "2012" ] ] }, "page" : "631-637", "title" : "Smoking behaviours among young people in custody in New South Wales, Australia", "type" : "article-journal", "volume" : "31" }, "uris" : [ "http://www.mendeley.com/documents/?uuid=985c23c0-29be-4117-b646-ff615d5c9185" ] } ], "mendeley" : { "formattedCitation" : "(Indig and Haysom, 2012)", "plainTextFormattedCitation" : "(Indig and Haysom, 2012)", "previouslyFormattedCitation" : "(Indig and Haysom, 2012)" }, "properties" : {  }, "schema" : "https://github.com/citation-style-language/schema/raw/master/csl-citation.json" }</w:instrText>
      </w:r>
      <w:r w:rsidR="00FF003B">
        <w:rPr>
          <w:rFonts w:cs="Times New Roman"/>
          <w:szCs w:val="24"/>
        </w:rPr>
        <w:fldChar w:fldCharType="separate"/>
      </w:r>
      <w:r w:rsidR="00CF23B1" w:rsidRPr="00CF23B1">
        <w:rPr>
          <w:rFonts w:cs="Times New Roman"/>
          <w:noProof/>
          <w:szCs w:val="24"/>
        </w:rPr>
        <w:t>(Indig and Haysom, 2012)</w:t>
      </w:r>
      <w:r w:rsidR="00FF003B">
        <w:rPr>
          <w:rFonts w:cs="Times New Roman"/>
          <w:szCs w:val="24"/>
        </w:rPr>
        <w:fldChar w:fldCharType="end"/>
      </w:r>
      <w:r w:rsidR="009B33E1">
        <w:rPr>
          <w:rFonts w:cs="Times New Roman"/>
          <w:szCs w:val="24"/>
        </w:rPr>
        <w:t>,</w:t>
      </w:r>
      <w:r w:rsidR="00FF003B">
        <w:rPr>
          <w:rFonts w:cs="Times New Roman"/>
          <w:szCs w:val="24"/>
        </w:rPr>
        <w:t xml:space="preserve"> less likely t</w:t>
      </w:r>
      <w:r w:rsidR="009B33E1">
        <w:rPr>
          <w:rFonts w:cs="Times New Roman"/>
          <w:szCs w:val="24"/>
        </w:rPr>
        <w:t>o remain abstinent</w:t>
      </w:r>
      <w:r w:rsidR="00FF003B">
        <w:rPr>
          <w:rFonts w:cs="Times New Roman"/>
          <w:szCs w:val="24"/>
        </w:rPr>
        <w:t xml:space="preserve"> </w:t>
      </w:r>
      <w:r w:rsidR="00FF003B">
        <w:rPr>
          <w:rFonts w:cs="Times New Roman"/>
          <w:szCs w:val="24"/>
        </w:rPr>
        <w:fldChar w:fldCharType="begin" w:fldLock="1"/>
      </w:r>
      <w:r w:rsidR="00454F32">
        <w:rPr>
          <w:rFonts w:cs="Times New Roman"/>
          <w:szCs w:val="24"/>
        </w:rPr>
        <w:instrText>ADDIN CSL_CITATION { "citationItems" : [ { "id" : "ITEM-1", "itemData" : { "DOI" : "10.1016/j.addbeh.2015.06.017", "ISSN" : "03064603", "author" : [ { "dropping-particle" : "", "family" : "Howell", "given" : "Benjamin A.", "non-dropping-particle" : "", "parse-names" : false, "suffix" : "" }, { "dropping-particle" : "", "family" : "Guydish", "given" : "Joseph", "non-dropping-particle" : "", "parse-names" : false, "suffix" : "" }, { "dropping-particle" : "", "family" : "Kral", "given" : "Alex H.", "non-dropping-particle" : "", "parse-names" : false, "suffix" : "" }, { "dropping-particle" : "", "family" : "Comfort", "given" : "Megan", "non-dropping-particle" : "", "parse-names" : false, "suffix" : "" } ], "container-title" : "Addictive Behaviors", "id" : "ITEM-1", "issued" : { "date-parts" : [ [ "2015" ] ] }, "page" : "157-160", "publisher" : "Elsevier Ltd", "title" : "Prevalence and factors associated with smoking tobacco among men recently released from prison in California: A cross-sectional study", "type" : "article-journal", "volume" : "50" }, "uris" : [ "http://www.mendeley.com/documents/?uuid=e5df2f82-f166-4ea6-a632-6ce732d8c5ca" ] } ], "mendeley" : { "formattedCitation" : "(Howell et al., 2015)", "plainTextFormattedCitation" : "(Howell et al., 2015)", "previouslyFormattedCitation" : "(Howell et al., 2015)" }, "properties" : {  }, "schema" : "https://github.com/citation-style-language/schema/raw/master/csl-citation.json" }</w:instrText>
      </w:r>
      <w:r w:rsidR="00FF003B">
        <w:rPr>
          <w:rFonts w:cs="Times New Roman"/>
          <w:szCs w:val="24"/>
        </w:rPr>
        <w:fldChar w:fldCharType="separate"/>
      </w:r>
      <w:r w:rsidR="00CF23B1" w:rsidRPr="00CF23B1">
        <w:rPr>
          <w:rFonts w:cs="Times New Roman"/>
          <w:noProof/>
          <w:szCs w:val="24"/>
        </w:rPr>
        <w:t>(Howell et al., 2015)</w:t>
      </w:r>
      <w:r w:rsidR="00FF003B">
        <w:rPr>
          <w:rFonts w:cs="Times New Roman"/>
          <w:szCs w:val="24"/>
        </w:rPr>
        <w:fldChar w:fldCharType="end"/>
      </w:r>
      <w:r w:rsidR="009B33E1">
        <w:rPr>
          <w:rFonts w:cs="Times New Roman"/>
          <w:szCs w:val="24"/>
        </w:rPr>
        <w:t>,</w:t>
      </w:r>
      <w:r w:rsidR="00FF003B">
        <w:rPr>
          <w:rFonts w:cs="Times New Roman"/>
          <w:szCs w:val="24"/>
        </w:rPr>
        <w:t xml:space="preserve"> and less likely to attempt to q</w:t>
      </w:r>
      <w:r w:rsidR="00D755A1">
        <w:rPr>
          <w:rFonts w:cs="Times New Roman"/>
          <w:szCs w:val="24"/>
        </w:rPr>
        <w:t>uit smoking following relapsing</w:t>
      </w:r>
      <w:r w:rsidR="00FF003B">
        <w:rPr>
          <w:rFonts w:cs="Times New Roman"/>
          <w:szCs w:val="24"/>
        </w:rPr>
        <w:t xml:space="preserve"> </w:t>
      </w:r>
      <w:r w:rsidR="00FF003B">
        <w:rPr>
          <w:rFonts w:cs="Times New Roman"/>
          <w:szCs w:val="24"/>
        </w:rPr>
        <w:fldChar w:fldCharType="begin" w:fldLock="1"/>
      </w:r>
      <w:r w:rsidR="00454F32">
        <w:rPr>
          <w:rFonts w:cs="Times New Roman"/>
          <w:szCs w:val="24"/>
        </w:rPr>
        <w:instrText>ADDIN CSL_CITATION { "citationItems" : [ { "id" : "ITEM-1", "itemData" : { "DOI" : "10.1017/jsc.2016.3", "ISSN" : "1834-2612", "abstract" : "Introduction: Tobacco use is common among people who have been in prison. The relationship between social stressors, risky health behaviours, and smoking cessation has not been studied in people recently released from prison. Studying this relationship could yield information that guides strategic and cost-effective tobacco cessation interventions for an under-resourced population.", "author" : [ { "dropping-particle" : "", "family" : "Frank", "given" : "Michael R", "non-dropping-particle" : "", "parse-names" : false, "suffix" : "" }, { "dropping-particle" : "", "family" : "Blumhagen", "given" : "Rachel", "non-dropping-particle" : "", "parse-names" : false, "suffix" : "" }, { "dropping-particle" : "", "family" : "Weitzenkamp", "given" : "David", "non-dropping-particle" : "", "parse-names" : false, "suffix" : "" }, { "dropping-particle" : "", "family" : "Mueller", "given" : "Shane R", "non-dropping-particle" : "", "parse-names" : false, "suffix" : "" }, { "dropping-particle" : "", "family" : "Beaty", "given" : "Brenda", "non-dropping-particle" : "", "parse-names" : false, "suffix" : "" }, { "dropping-particle" : "", "family" : "Min", "given" : "Sung-joon", "non-dropping-particle" : "", "parse-names" : false, "suffix" : "" }, { "dropping-particle" : "", "family" : "Binswanger", "given" : "Ingrid A.", "non-dropping-particle" : "", "parse-names" : false, "suffix" : "" } ], "container-title" : "Journal of Smoking Cessation", "id" : "ITEM-1", "issued" : { "date-parts" : [ [ "2016", "3", "16" ] ] }, "note" : "NULL", "page" : "1-10", "title" : "Tobacco Use Among People Who Have Been in Prison: Relapse and Factors Associated with Trying to Quit", "type" : "article-journal" }, "uris" : [ "http://www.mendeley.com/documents/?uuid=2968250d-ce39-4e89-9e15-49419a4de67f" ] } ], "mendeley" : { "formattedCitation" : "(Frank et al., 2016)", "plainTextFormattedCitation" : "(Frank et al., 2016)", "previouslyFormattedCitation" : "(Frank et al., 2016)" }, "properties" : {  }, "schema" : "https://github.com/citation-style-language/schema/raw/master/csl-citation.json" }</w:instrText>
      </w:r>
      <w:r w:rsidR="00FF003B">
        <w:rPr>
          <w:rFonts w:cs="Times New Roman"/>
          <w:szCs w:val="24"/>
        </w:rPr>
        <w:fldChar w:fldCharType="separate"/>
      </w:r>
      <w:r w:rsidR="00CF23B1" w:rsidRPr="00CF23B1">
        <w:rPr>
          <w:rFonts w:cs="Times New Roman"/>
          <w:noProof/>
          <w:szCs w:val="24"/>
        </w:rPr>
        <w:t>(Frank et al., 2016)</w:t>
      </w:r>
      <w:r w:rsidR="00FF003B">
        <w:rPr>
          <w:rFonts w:cs="Times New Roman"/>
          <w:szCs w:val="24"/>
        </w:rPr>
        <w:fldChar w:fldCharType="end"/>
      </w:r>
      <w:r w:rsidR="009B33E1">
        <w:rPr>
          <w:rFonts w:cs="Times New Roman"/>
          <w:szCs w:val="24"/>
        </w:rPr>
        <w:t>.</w:t>
      </w:r>
      <w:r w:rsidR="000A4189">
        <w:rPr>
          <w:rFonts w:cs="Times New Roman"/>
          <w:szCs w:val="24"/>
        </w:rPr>
        <w:t xml:space="preserve"> </w:t>
      </w:r>
      <w:r w:rsidR="00E32F8A">
        <w:rPr>
          <w:rFonts w:cs="Times New Roman"/>
          <w:szCs w:val="24"/>
        </w:rPr>
        <w:t xml:space="preserve">Among people in Australian prisons, illicit drug offenses are the second-most prevalent (15% of all offences; </w:t>
      </w:r>
      <w:r w:rsidR="00E32F8A">
        <w:rPr>
          <w:rFonts w:cs="Times New Roman"/>
          <w:szCs w:val="24"/>
        </w:rPr>
        <w:fldChar w:fldCharType="begin" w:fldLock="1"/>
      </w:r>
      <w:r w:rsidR="00E32F8A">
        <w:rPr>
          <w:rFonts w:cs="Times New Roman"/>
          <w:szCs w:val="24"/>
        </w:rPr>
        <w:instrText>ADDIN CSL_CITATION { "citationItems" : [ { "id" : "ITEM-1", "itemData" : { "author" : [ { "dropping-particle" : "", "family" : "ABS", "given" : "", "non-dropping-particle" : "", "parse-names" : false, "suffix" : "" } ], "id" : "ITEM-1", "issued" : { "date-parts" : [ [ "2017" ] ] }, "publisher" : "Australian Bureau of Statistics", "publisher-place" : "Canberra, Australia", "title" : "Prisoners in Australia", "type" : "report" }, "uris" : [ "http://www.mendeley.com/documents/?uuid=33fa4834-1b4d-469b-b429-5514e4992bb3" ] } ], "mendeley" : { "formattedCitation" : "(ABS, 2017)", "manualFormatting" : "ABS, 2017)", "plainTextFormattedCitation" : "(ABS, 2017)", "previouslyFormattedCitation" : "(ABS, 2017)" }, "properties" : {  }, "schema" : "https://github.com/citation-style-language/schema/raw/master/csl-citation.json" }</w:instrText>
      </w:r>
      <w:r w:rsidR="00E32F8A">
        <w:rPr>
          <w:rFonts w:cs="Times New Roman"/>
          <w:szCs w:val="24"/>
        </w:rPr>
        <w:fldChar w:fldCharType="separate"/>
      </w:r>
      <w:r w:rsidR="00E32F8A" w:rsidRPr="00E32F8A">
        <w:rPr>
          <w:rFonts w:cs="Times New Roman"/>
          <w:noProof/>
          <w:szCs w:val="24"/>
        </w:rPr>
        <w:t>ABS, 2017)</w:t>
      </w:r>
      <w:r w:rsidR="00E32F8A">
        <w:rPr>
          <w:rFonts w:cs="Times New Roman"/>
          <w:szCs w:val="24"/>
        </w:rPr>
        <w:fldChar w:fldCharType="end"/>
      </w:r>
      <w:r w:rsidR="00E32F8A">
        <w:rPr>
          <w:rFonts w:cs="Times New Roman"/>
          <w:szCs w:val="24"/>
        </w:rPr>
        <w:t xml:space="preserve">. </w:t>
      </w:r>
      <w:r w:rsidR="00F87111">
        <w:rPr>
          <w:rFonts w:cs="Times New Roman"/>
          <w:szCs w:val="24"/>
        </w:rPr>
        <w:t>E</w:t>
      </w:r>
      <w:r w:rsidR="00FF003B">
        <w:rPr>
          <w:rFonts w:cs="Times New Roman"/>
          <w:szCs w:val="24"/>
        </w:rPr>
        <w:t xml:space="preserve">fforts to provide successful post-release tobacco cessation programs for this population should be combined with co-ordinated treatment for other </w:t>
      </w:r>
      <w:r w:rsidR="00E76053">
        <w:rPr>
          <w:rFonts w:cs="Times New Roman"/>
          <w:szCs w:val="24"/>
        </w:rPr>
        <w:t>substance</w:t>
      </w:r>
      <w:r w:rsidR="004F5460">
        <w:rPr>
          <w:rFonts w:cs="Times New Roman"/>
          <w:szCs w:val="24"/>
        </w:rPr>
        <w:t xml:space="preserve"> use</w:t>
      </w:r>
      <w:r w:rsidR="00E76053">
        <w:rPr>
          <w:rFonts w:cs="Times New Roman"/>
          <w:szCs w:val="24"/>
        </w:rPr>
        <w:t>—</w:t>
      </w:r>
      <w:r w:rsidR="00FF003B">
        <w:rPr>
          <w:rFonts w:cs="Times New Roman"/>
          <w:szCs w:val="24"/>
        </w:rPr>
        <w:t xml:space="preserve"> an approach with demonstrated effecti</w:t>
      </w:r>
      <w:r w:rsidR="009B33E1">
        <w:rPr>
          <w:rFonts w:cs="Times New Roman"/>
          <w:szCs w:val="24"/>
        </w:rPr>
        <w:t>veness in the general community</w:t>
      </w:r>
      <w:r w:rsidR="00FF003B" w:rsidRPr="000A2D8C">
        <w:rPr>
          <w:rFonts w:cs="Times New Roman"/>
          <w:szCs w:val="24"/>
        </w:rPr>
        <w:t xml:space="preserve"> </w:t>
      </w:r>
      <w:r w:rsidR="00FF003B">
        <w:rPr>
          <w:rFonts w:cs="Times New Roman"/>
          <w:szCs w:val="24"/>
        </w:rPr>
        <w:fldChar w:fldCharType="begin" w:fldLock="1"/>
      </w:r>
      <w:r w:rsidR="00454F32">
        <w:rPr>
          <w:rFonts w:cs="Times New Roman"/>
          <w:szCs w:val="24"/>
        </w:rPr>
        <w:instrText>ADDIN CSL_CITATION { "citationItems" : [ { "id" : "ITEM-1", "itemData" : { "DOI" : "10.1093/ntr/ntv127", "ISBN" : "1462-2203", "ISSN" : "1469-994X", "PMID" : "26069036", "abstract" : "INTRODUCTION: The aim was to evaluate the effectiveness of smoking cessation interventions for patients with substance use disorders. The secondary aim was to evaluate impact on substance use treatment outcomes.\\n\\nMETHODS: Randomized controlled trials involving adult smokers, recently or currently receiving inpatient or outpatient treatment for substance use disorders were reviewed. Databases, grey literature, reference lists, and journals were searched for relevant studies between 1990 and August 2014. Two authors extracted data and assessed quality. The primary outcome was biochemically verified continuous abstinence from smoking at 6 or 12 months, secondary outcomes were biochemically verified 7-day point prevalence smoking abstinence (PPA) at 6 or 12 months and substance use outcomes. Heterogeneity between studies precluded pooled analyses of the data.\\n\\nRESULTS: Seventeen of 847 publications were included. Five studies reported significant effects on smoking cessation: (1) nicotine patches improved continuous abstinence at 6 months; (2) nicotine gum improved continuous abstinence at 12 months; (3) counseling, contingency management and relapse prevention improved continuous abstinence at 6 and 12 months; (4) cognitive behavioral therapy, plus nicotine replacement therapy (NRT), improved PPA at 6 months; and (5) a combination of bupropion, NRT, counseling and contingency management improved PPA at 6 months. Two studies showed some evidence of improved substance use outcomes with the remaining eight studies measuring substance use outcomes showing no difference.\\n\\nCONCLUSIONS: NRT, behavioral support, and combination approaches appear to increase smoking abstinence in those treated for substance use disorders. Higher quality studies are required to strengthen the evidence base.", "author" : [ { "dropping-particle" : "", "family" : "Thurgood", "given" : "Sarah L", "non-dropping-particle" : "", "parse-names" : false, "suffix" : "" }, { "dropping-particle" : "", "family" : "McNeill", "given" : "Ann", "non-dropping-particle" : "", "parse-names" : false, "suffix" : "" }, { "dropping-particle" : "", "family" : "Clark-Carter", "given" : "David", "non-dropping-particle" : "", "parse-names" : false, "suffix" : "" }, { "dropping-particle" : "", "family" : "Brose", "given" : "Leonie S", "non-dropping-particle" : "", "parse-names" : false, "suffix" : "" } ], "container-title" : "Nicotine &amp; tobacco research : official journal of the Society for Research on Nicotine and Tobacco", "id" : "ITEM-1", "issue" : "5", "issued" : { "date-parts" : [ [ "2016" ] ] }, "page" : "993-1001", "title" : "A Systematic Review of Smoking Cessation Interventions for Adults in Substance Abuse Treatment or Recovery.", "type" : "article-journal", "volume" : "18" }, "uris" : [ "http://www.mendeley.com/documents/?uuid=27b870cb-208f-4ac0-927f-3681eeca2992" ] }, { "id" : "ITEM-2", "itemData" : { "DOI" : "10.1037/0022-006X.72.6.1144", "ISBN" : "0022-006X", "ISSN" : "0022-006X", "PMID" : "15612860", "abstract" : "This meta-analysis examined outcomes of smoking cessation interventions evaluated in 19 randomized controlled trials with individuals in current addictions treatment or recovery. Smoking and substance use outcomes at posttreatment and long-term follow-up ( 6 months) were summarized with random effects models. Intervention effects for smoking cessation were significant at posttreatment and comparable for participants in addictions treatment and recovery; however, intervention effects for smoking cessation were nonsignificant at long-term follow-up. Smoking cessation interventions provided during addictions treatment were associated with a 25% increased likelihood of long-term abstinence from alcohol and illicit drugs. Short-term smoking cessation effects look promising, but innovative strategies are needed for long-term cessation. Contrary to previous concerns, smoking cessation interventions during addictions treatment appeared to enhance rather than compromise long-term sobriety", "author" : [ { "dropping-particle" : "", "family" : "Prochaska", "given" : "J J", "non-dropping-particle" : "", "parse-names" : false, "suffix" : "" }, { "dropping-particle" : "", "family" : "Delucchi", "given" : "K", "non-dropping-particle" : "", "parse-names" : false, "suffix" : "" }, { "dropping-particle" : "", "family" : "Hall", "given" : "S A", "non-dropping-particle" : "", "parse-names" : false, "suffix" : "" } ], "container-title" : "Journal of Consulting and Clinical Psychology", "id" : "ITEM-2", "issue" : "6", "issued" : { "date-parts" : [ [ "2004" ] ] }, "page" : "1144-1156", "title" : "A meta-analysis of smoking cessation interventions with individuals in substance abuse treatment or recovery", "type" : "article-journal", "volume" : "72" }, "uris" : [ "http://www.mendeley.com/documents/?uuid=44441e2d-c6a0-4133-92bb-0caf33e20fe1" ] } ], "mendeley" : { "formattedCitation" : "(Prochaska et al., 2004; Thurgood et al., 2016)", "plainTextFormattedCitation" : "(Prochaska et al., 2004; Thurgood et al., 2016)", "previouslyFormattedCitation" : "(Prochaska et al., 2004; Thurgood et al., 2016)" }, "properties" : {  }, "schema" : "https://github.com/citation-style-language/schema/raw/master/csl-citation.json" }</w:instrText>
      </w:r>
      <w:r w:rsidR="00FF003B">
        <w:rPr>
          <w:rFonts w:cs="Times New Roman"/>
          <w:szCs w:val="24"/>
        </w:rPr>
        <w:fldChar w:fldCharType="separate"/>
      </w:r>
      <w:r w:rsidR="00CF23B1" w:rsidRPr="00CF23B1">
        <w:rPr>
          <w:rFonts w:cs="Times New Roman"/>
          <w:noProof/>
          <w:szCs w:val="24"/>
        </w:rPr>
        <w:t>(Prochaska et al., 2004; Thurgood et al., 2016)</w:t>
      </w:r>
      <w:r w:rsidR="00FF003B">
        <w:rPr>
          <w:rFonts w:cs="Times New Roman"/>
          <w:szCs w:val="24"/>
        </w:rPr>
        <w:fldChar w:fldCharType="end"/>
      </w:r>
      <w:r w:rsidR="009B33E1">
        <w:rPr>
          <w:rFonts w:cs="Times New Roman"/>
          <w:szCs w:val="24"/>
        </w:rPr>
        <w:t>.</w:t>
      </w:r>
      <w:r w:rsidR="00000DA5">
        <w:rPr>
          <w:rFonts w:cs="Times New Roman"/>
          <w:szCs w:val="24"/>
        </w:rPr>
        <w:t xml:space="preserve"> </w:t>
      </w:r>
    </w:p>
    <w:p w14:paraId="21E5C28C" w14:textId="0C232CB6" w:rsidR="00D755A1" w:rsidRDefault="00D755A1" w:rsidP="00D7580B">
      <w:pPr>
        <w:spacing w:line="480" w:lineRule="auto"/>
        <w:ind w:firstLine="720"/>
        <w:rPr>
          <w:rFonts w:cs="Times New Roman"/>
          <w:szCs w:val="24"/>
        </w:rPr>
      </w:pPr>
      <w:r>
        <w:rPr>
          <w:rFonts w:cs="Times New Roman"/>
          <w:szCs w:val="24"/>
        </w:rPr>
        <w:t xml:space="preserve">Finally, </w:t>
      </w:r>
      <w:r w:rsidR="007201B2">
        <w:rPr>
          <w:rFonts w:cs="Times New Roman"/>
          <w:szCs w:val="24"/>
        </w:rPr>
        <w:t xml:space="preserve">our results confirm the important </w:t>
      </w:r>
      <w:r w:rsidR="00E76053">
        <w:rPr>
          <w:rFonts w:cs="Times New Roman"/>
          <w:szCs w:val="24"/>
        </w:rPr>
        <w:t>influence</w:t>
      </w:r>
      <w:r w:rsidR="007201B2">
        <w:rPr>
          <w:rFonts w:cs="Times New Roman"/>
          <w:szCs w:val="24"/>
        </w:rPr>
        <w:t xml:space="preserve"> of intention to quit</w:t>
      </w:r>
      <w:r w:rsidR="00E76053">
        <w:rPr>
          <w:rFonts w:cs="Times New Roman"/>
          <w:szCs w:val="24"/>
        </w:rPr>
        <w:t xml:space="preserve"> on future smoking behaviours, with</w:t>
      </w:r>
      <w:r w:rsidR="00E76053" w:rsidRPr="00E76053">
        <w:rPr>
          <w:rFonts w:cs="Times New Roman"/>
          <w:szCs w:val="24"/>
        </w:rPr>
        <w:t xml:space="preserve"> </w:t>
      </w:r>
      <w:r w:rsidR="00E76053">
        <w:rPr>
          <w:rFonts w:cs="Times New Roman"/>
          <w:szCs w:val="24"/>
        </w:rPr>
        <w:t>future intention to quit</w:t>
      </w:r>
      <w:r w:rsidR="00800E8A">
        <w:rPr>
          <w:rFonts w:cs="Times New Roman"/>
          <w:szCs w:val="24"/>
        </w:rPr>
        <w:t xml:space="preserve"> smoking</w:t>
      </w:r>
      <w:r w:rsidR="00E76053">
        <w:rPr>
          <w:rFonts w:cs="Times New Roman"/>
          <w:szCs w:val="24"/>
        </w:rPr>
        <w:t xml:space="preserve"> </w:t>
      </w:r>
      <w:r w:rsidR="00D7580B">
        <w:rPr>
          <w:rFonts w:cs="Times New Roman"/>
          <w:szCs w:val="24"/>
        </w:rPr>
        <w:t xml:space="preserve">related to decreased tobacco use </w:t>
      </w:r>
      <w:r w:rsidR="00E644B8">
        <w:rPr>
          <w:rFonts w:cs="Times New Roman"/>
          <w:szCs w:val="24"/>
        </w:rPr>
        <w:t xml:space="preserve">post-release </w:t>
      </w:r>
      <w:r w:rsidR="00E76053">
        <w:rPr>
          <w:rFonts w:cs="Times New Roman"/>
          <w:szCs w:val="24"/>
        </w:rPr>
        <w:t xml:space="preserve">in </w:t>
      </w:r>
      <w:r w:rsidR="004827FC">
        <w:rPr>
          <w:rFonts w:cs="Times New Roman"/>
          <w:szCs w:val="24"/>
        </w:rPr>
        <w:t>unadjusted</w:t>
      </w:r>
      <w:r w:rsidR="00E76053">
        <w:rPr>
          <w:rFonts w:cs="Times New Roman"/>
          <w:szCs w:val="24"/>
        </w:rPr>
        <w:t xml:space="preserve"> analyses, and pre-release intention to remain quit </w:t>
      </w:r>
      <w:r w:rsidR="00D7580B">
        <w:rPr>
          <w:rFonts w:cs="Times New Roman"/>
          <w:szCs w:val="24"/>
        </w:rPr>
        <w:t>associated with reduced post-release levels of tobacco use</w:t>
      </w:r>
      <w:r w:rsidR="00647FD3">
        <w:rPr>
          <w:rFonts w:cs="Times New Roman"/>
          <w:szCs w:val="24"/>
        </w:rPr>
        <w:t xml:space="preserve"> </w:t>
      </w:r>
      <w:r w:rsidR="00E76053">
        <w:rPr>
          <w:rFonts w:cs="Times New Roman"/>
          <w:szCs w:val="24"/>
        </w:rPr>
        <w:t>in both</w:t>
      </w:r>
      <w:r w:rsidR="00D7580B">
        <w:rPr>
          <w:rFonts w:cs="Times New Roman"/>
          <w:szCs w:val="24"/>
        </w:rPr>
        <w:t xml:space="preserve"> the</w:t>
      </w:r>
      <w:r w:rsidR="00E76053">
        <w:rPr>
          <w:rFonts w:cs="Times New Roman"/>
          <w:szCs w:val="24"/>
        </w:rPr>
        <w:t xml:space="preserve"> </w:t>
      </w:r>
      <w:r w:rsidR="004827FC">
        <w:rPr>
          <w:rFonts w:cs="Times New Roman"/>
          <w:szCs w:val="24"/>
        </w:rPr>
        <w:t>unadjusted and adjusted</w:t>
      </w:r>
      <w:r w:rsidR="00E76053">
        <w:rPr>
          <w:rFonts w:cs="Times New Roman"/>
          <w:szCs w:val="24"/>
        </w:rPr>
        <w:t xml:space="preserve"> analyses. </w:t>
      </w:r>
      <w:r>
        <w:rPr>
          <w:rFonts w:cs="Times New Roman"/>
          <w:szCs w:val="24"/>
        </w:rPr>
        <w:t xml:space="preserve">These results </w:t>
      </w:r>
      <w:r w:rsidR="004F5460">
        <w:rPr>
          <w:rFonts w:cs="Times New Roman"/>
          <w:szCs w:val="24"/>
        </w:rPr>
        <w:t xml:space="preserve">are again consistent with </w:t>
      </w:r>
      <w:r>
        <w:rPr>
          <w:rFonts w:cs="Times New Roman"/>
          <w:szCs w:val="24"/>
        </w:rPr>
        <w:t xml:space="preserve">the findings of other studies showing that pre-release intention to remain smoke-free predicts post-release smoking abstinence </w:t>
      </w:r>
      <w:r>
        <w:rPr>
          <w:rFonts w:cs="Times New Roman"/>
          <w:szCs w:val="24"/>
        </w:rPr>
        <w:fldChar w:fldCharType="begin" w:fldLock="1"/>
      </w:r>
      <w:r w:rsidR="00454F32">
        <w:rPr>
          <w:rFonts w:cs="Times New Roman"/>
          <w:szCs w:val="24"/>
        </w:rPr>
        <w:instrText>ADDIN CSL_CITATION { "citationItems" : [ { "id" : "ITEM-1", "itemData" : { "DOI" : "10.1001/jamainternmed.2013.197", "ISSN" : "2168-6114", "PMID" : "23567902", "abstract" : "IMPORTANCE: Millions of Americans are forced to quit smoking as they enter tobacco-free prisons and jails, but most return to smoking within days of release. Interventions are needed to sustain tobacco abstinence after release from incarceration. OBJECTIVE: To evaluate the extent to which the WISE intervention (Working Inside for Smoking Elimination), based on motivational interviewing (MI) and cognitive behavioral therapy (CBT), decreases relapse to smoking after release from a smoke-free prison. DESIGN: Participants were recruited approximately 8 weeks prior to their release from a smoke-free prison and randomized to 6 weekly sessions of either education videos (control) or the WISE intervention. SETTING: A tobacco-free prison in the United States. PARTICIPANTS: A total of 262 inmates (35% female). MAIN OUTCOME MEASURE: Continued smoking abstinence was defined as 7-day point-prevalence abstinence validated by urine cotinine measurement. RESULTS: At the 3-week follow-up, 25% of participants in the WISE intervention (31 of 122) and 7% of the control participants (9 of 125) continued to be tobacco abstinent (odds ratio [OR], 4.4; 95% CI, 2.0-9.7). In addition to the intervention, Hispanic ethnicity, a plan to remain abstinent, and being incarcerated for more than 6 months were all associated with increased likelihood of remaining abstinent. In the logistic regression analysis, participants randomized to the WISE intervention were 6.6 times more likely to remain tobacco abstinent at the 3-week follow up than those randomized to the control condition (95% CI, 2.5-17.0). Nonsmokers at the 3-week follow-up had an additional follow-up 3 months after release, and overall 12% of the participants in the WISE intervention (14 of 122) and 2% of the control participants (3 of 125) were tobacco free at 3 months, as confirmed by urine cotinine measurement (OR, 5.3; 95% CI, 1.4-23.8). CONCLUSIONS AND RELEVANCE: Forced tobacco abstinence alone during incarceration has little impact on postrelease smoking status. A behavioral intervention provided prior to release greatly improves cotinine-confirmed smoking cessation in the community. TRIAL REGISTRATION: clinicaltrials.gov Identifier: NCT01122589.", "author" : [ { "dropping-particle" : "", "family" : "Clarke", "given" : "J. G.", "non-dropping-particle" : "", "parse-names" : false, "suffix" : "" }, { "dropping-particle" : "", "family" : "Stein", "given" : "L. A. R", "non-dropping-particle" : "", "parse-names" : false, "suffix" : "" }, { "dropping-particle" : "", "family" : "Martin", "given" : "Rosemarie A", "non-dropping-particle" : "", "parse-names" : false, "suffix" : "" }, { "dropping-particle" : "", "family" : "Martin", "given" : "Stephen A", "non-dropping-particle" : "", "parse-names" : false, "suffix" : "" }, { "dropping-particle" : "", "family" : "Parker", "given" : "Donna", "non-dropping-particle" : "", "parse-names" : false, "suffix" : "" }, { "dropping-particle" : "", "family" : "Lopes", "given" : "Cheryl E", "non-dropping-particle" : "", "parse-names" : false, "suffix" : "" }, { "dropping-particle" : "", "family" : "McGovern", "given" : "Arthur R", "non-dropping-particle" : "", "parse-names" : false, "suffix" : "" }, { "dropping-particle" : "", "family" : "Simon", "given" : "Rachel", "non-dropping-particle" : "", "parse-names" : false, "suffix" : "" }, { "dropping-particle" : "", "family" : "Roberts", "given" : "Mary", "non-dropping-particle" : "", "parse-names" : false, "suffix" : "" }, { "dropping-particle" : "", "family" : "Friedman", "given" : "Peter", "non-dropping-particle" : "", "parse-names" : false, "suffix" : "" }, { "dropping-particle" : "", "family" : "Bock", "given" : "Beth", "non-dropping-particle" : "", "parse-names" : false, "suffix" : "" } ], "container-title" : "JAMA internal medicine", "id" : "ITEM-1", "issue" : "9", "issued" : { "date-parts" : [ [ "2013" ] ] }, "note" : "- urine cotinine measurement\n- approx 60% of prisons in US have smoking bans\n- minorities etc underrepresented in prison\n\n\n- success of smoking relapse presevention interventions is limited\n- challenges of abstinence after release\n\n\n- randomisation procedures\n\n\n- WISE programme explained\n\n\n- tests used to measure stress, nicotene dependence etc\n\n\n- stats: chi-squared and t-tests\n\n\n- unique setting\n\n\n- no evidence for pharmacotherapy success after prolonged tobacco abstinence\n\n\n- contraband tobacco exists but prisoners don't use it due to high costs and consequences\n\n\n- why this is important\n\n\n- longer post-release follow-up is important", "page" : "789-94", "title" : "Forced smoking abstinence: not enough for smoking cessation.", "type" : "article-journal", "volume" : "173" }, "uris" : [ "http://www.mendeley.com/documents/?uuid=d20c6752-879c-4daf-8aa8-8e9d84a52966" ] }, { "id" : "ITEM-2", "itemData" : { "DOI" : "10.1186/1471-2458-13-859", "ISBN" : "1471-2458 (Electronic)\\n1471-2458 (Linking)", "ISSN" : "1471-2458", "PMID" : "24044880", "abstract" : "BACKGROUND: In the United States, tobacco use among prisoners is nearly three times that of the general population. While many American prisons and jails are now tobacco-free, nearly all inmates return to smoking as soon as they are released back into the community. METHODS: To better understand the role that personal relationships may play in enabling return to smoking, we enrolled former-smokers who were inmates in a tobacco-free prison. Baseline assessments were conducted six weeks prior to inmates' scheduled release and included measures of smoking prior to incarceration, motivation, confidence and plans for remaining quit after release. We also assessed global social support (ISEL) and a measure of social support specific to quitting smoking (SSQ). Smoking status was assessed three weeks after prison release and included 7-day point-prevalence abstinence validated by urine cotinine, days to first cigarette and smoking rate. RESULTS: A diverse sample comprised of 35% women, 20% Hispanic, and 29% racial minorities (average age 35.5 years) provided baseline data (n = 247). Over 90% of participants provided follow up data at 3-weeks post-release. Prior to incarceration participants had smoked an average of 21.5 (SD = 11.7) cigarettes per day. Only 29.2% had definite plans to remain smoking-abstinent after release. Approximately half of all participants reported that \"most\" or \"all\" of their family (42.2%) and friends (68%) smoked, and 58.8% reported their spouse or romantic partner smoked.SSQ scores were not significantly predictive of smoking outcomes at three weeks, however, social support from family and friends were each significantly and positively correlated with motivation, confidence, and plans for remaining abstinent (all p values &lt;0.05). These smoking-related attitudinal variables were significantly predictive of smoking outcomes (all p values &lt;0.01). General social support (ISEL) was not associated with smoking-related attitudinal variables or smoking outcomes. CONCLUSIONS: Inmates of smoke-free prisons have a head-start on being smoke-free for life. They have been abstinent well past the duration of nicotine withdrawal and have great financial incentive not to begin smoking again. However, this advantage may be offset by a lack of non-smoking role models among their family and friends, and perceived lack of support for remaining smoke-free. TRIAL REGISTRATION: ClinicalTrials.gov Identifier: NCT01684995.", "author" : [ { "dropping-particle" : "", "family" : "Bock", "given" : "B.", "non-dropping-particle" : "", "parse-names" : false, "suffix" : "" }, { "dropping-particle" : "", "family" : "Lopes", "given" : "C. E.", "non-dropping-particle" : "", "parse-names" : false, "suffix" : "" }, { "dropping-particle" : "", "family" : "Berg", "given" : "Jacob J", "non-dropping-particle" : "van den", "parse-names" : false, "suffix" : "" }, { "dropping-particle" : "", "family" : "Roberts", "given" : "M. B.", "non-dropping-particle" : "", "parse-names" : false, "suffix" : "" }, { "dropping-particle" : "", "family" : "Stein", "given" : "L. A. R.", "non-dropping-particle" : "", "parse-names" : false, "suffix" : "" }, { "dropping-particle" : "", "family" : "Martin", "given" : "Rosemarie A.", "non-dropping-particle" : "", "parse-names" : false, "suffix" : "" }, { "dropping-particle" : "", "family" : "Martin", "given" : "S. A.", "non-dropping-particle" : "", "parse-names" : false, "suffix" : "" }, { "dropping-particle" : "", "family" : "Clarke", "given" : "J. G.", "non-dropping-particle" : "", "parse-names" : false, "suffix" : "" } ], "container-title" : "BMC public health", "id" : "ITEM-2", "issue" : "1", "issued" : { "date-parts" : [ [ "2013" ] ] }, "note" : "NULL", "page" : "859", "title" : "Social support and smoking abstinence among incarcerated adults in the United States: A longitudinal study", "type" : "article-journal", "volume" : "13" }, "uris" : [ "http://www.mendeley.com/documents/?uuid=7a017b6c-b2c6-47d8-b828-71eea0d0cda6" ] }, { "id" : "ITEM-3", "itemData" : { "DOI" : "10.1093/ntr/ntp188", "ISBN" : "6082632672", "ISSN" : "1469-994X", "PMID" : "20038510", "abstract" : "INTRODUCTION: More than 2 million persons are incarcerated in the United States. Most are young minority men, soon to reenter the community. The majority are also lifelong smokers with high rates of health-related problems. As prisons implement smoking bans, it is not known whether health behavior change that is mandated, rather than selected, can be maintained. The Wisconsin Department of Corrections smoking ban is a unique opportunity to investigate determinants of smoking behavior after release from prison. METHODS: A convenience sample of 49 incarcerated men near release participated in two interviews (1-month prerelease, in prison, and 1-month postrelease via telephone). Descriptive analyses and multivariate modeling were conducted to determine associations with postrelease smoking. RESULTS: Participants had a mean age of 36.7 years, 12.4 years of education, and a 2.3-year incarceration; 47% were Black and 41% White. They had smoked 14.5 years. Most (67%) believed that their health was improved after the smoking ban. Paired t tests revealed decreases in Positive and Negative Affect Scale negative affect (p = .001) and Patient Health Questionnaire-8 depression (p = .009) postrelease. Univariate analysis showed correlations of intent to smoke upon release with smoking relapse postrelease (p = .001), White race with smoking relapse postrelease (p = .045), and perceived better health since the prison smoking ban with nonsmoking on release (p = .01). There was a trend toward use of alcohol with smoking relapse on release (p = .061). DISCUSSION: Prerelease smoking intention predicted postrelease behavior. Belief in improved health after the prison smoking ban correlated with nonsmoking on release. Targeted relapse prevention interventions are needed for people reentering the community.", "author" : [ { "dropping-particle" : "", "family" : "Thibodeau", "given" : "Laura", "non-dropping-particle" : "", "parse-names" : false, "suffix" : "" }, { "dropping-particle" : "", "family" : "Jorenby", "given" : "D. E.", "non-dropping-particle" : "", "parse-names" : false, "suffix" : "" }, { "dropping-particle" : "", "family" : "Seal", "given" : "David", "non-dropping-particle" : "", "parse-names" : false, "suffix" : "" }, { "dropping-particle" : "", "family" : "Kim", "given" : "Su-Young", "non-dropping-particle" : "", "parse-names" : false, "suffix" : "" }, { "dropping-particle" : "", "family" : "Sosman", "given" : "James M", "non-dropping-particle" : "", "parse-names" : false, "suffix" : "" } ], "container-title" : "Nicotine &amp; tobacco research : official journal of the Society for Research on Nicotine and Tobacco", "id" : "ITEM-3", "issue" : "2", "issued" : { "date-parts" : [ [ "2010", "2" ] ] }, "note" : "- Summary: Prerelease smoking intention predicts postrelease behaviour\n\n\n- Important - Targeted relapse prevention interventions are needed for people reentering the community.- post release int necessary\n- reentry challenges, including reestablishing relationships, finding employment and housing, and dealing with addictions and mental health issues\n\n\n- culture\n\n\n- reasons why ban\n\n\n- the probability of maintaining a behaviour increases after several years of succesful behaviour change. But prison sentences are usually 1 year. Can this behaviour be maintaned post release? important\n\n\n- predictors of smoking relapse in the general population- important\n\n\n- exclusion criteria for participants\n\n\n- measures\n\n\n- important important- 91% of prisoners thought a program to help people remain quit on release rom prison would be helpful and 84% thought it would be helpful to them personally\n\n\n- A belief in improved health status after the prison smoking ban was significantly correlated with nonsmok- ing status on release.\n\n\n-Since incarceration is a time when people frequently express interest in making positive health behavior changes (Gaiter &amp;amp; Doll, 1996) - moment of opportunity\n-important limitation- those who answer to flyers are interested in quitting\n\n\n- important- The period before release presents an important opportunity to reach and motivate these individuals to maintain smoking abstinence on return to the community (Catz, Sosman, Crumble, &amp;amp; Scheuerell, 2002; Morrow &amp;amp; Group, 2009).\n\n\n-the effect of prison reentry interventions on men\u2019s smok- ing behavior has not been the subject of published reports. \n-observed relationship between improved health status and non-smoking postrelease may pro- vide a useful motivational element for such programs\n\n\n- this paper STRONGLY calls for my study", "page" : "152-8", "title" : "Prerelease intent predicts smoking behavior postrelease following a prison smoking ban.", "type" : "article-journal", "volume" : "12" }, "uris" : [ "http://www.mendeley.com/documents/?uuid=bdd72aa5-0df5-436b-8df1-f2b338a511f4" ] } ], "mendeley" : { "formattedCitation" : "(Bock et al., 2013; Clarke et al., 2013; Thibodeau et al., 2010)", "plainTextFormattedCitation" : "(Bock et al., 2013; Clarke et al., 2013; Thibodeau et al., 2010)", "previouslyFormattedCitation" : "(Bock et al., 2013; Clarke et al., 2013; Thibodeau et al., 2010)" }, "properties" : {  }, "schema" : "https://github.com/citation-style-language/schema/raw/master/csl-citation.json" }</w:instrText>
      </w:r>
      <w:r>
        <w:rPr>
          <w:rFonts w:cs="Times New Roman"/>
          <w:szCs w:val="24"/>
        </w:rPr>
        <w:fldChar w:fldCharType="separate"/>
      </w:r>
      <w:r w:rsidR="00CF23B1" w:rsidRPr="00CF23B1">
        <w:rPr>
          <w:rFonts w:cs="Times New Roman"/>
          <w:noProof/>
          <w:szCs w:val="24"/>
        </w:rPr>
        <w:t>(Bock et al., 2013; Clarke et al., 2013; Thibodeau et al., 2010)</w:t>
      </w:r>
      <w:r>
        <w:rPr>
          <w:rFonts w:cs="Times New Roman"/>
          <w:szCs w:val="24"/>
        </w:rPr>
        <w:fldChar w:fldCharType="end"/>
      </w:r>
      <w:r w:rsidR="009B33E1">
        <w:rPr>
          <w:rFonts w:cs="Times New Roman"/>
          <w:szCs w:val="24"/>
        </w:rPr>
        <w:t>.</w:t>
      </w:r>
      <w:r>
        <w:rPr>
          <w:rFonts w:cs="Times New Roman"/>
          <w:szCs w:val="24"/>
        </w:rPr>
        <w:t xml:space="preserve"> </w:t>
      </w:r>
      <w:r w:rsidR="006777BB">
        <w:rPr>
          <w:rFonts w:cs="Times New Roman"/>
          <w:szCs w:val="24"/>
        </w:rPr>
        <w:t>They also</w:t>
      </w:r>
      <w:r>
        <w:rPr>
          <w:rFonts w:cs="Times New Roman"/>
          <w:szCs w:val="24"/>
        </w:rPr>
        <w:t xml:space="preserve"> provide justification for smoking cessation</w:t>
      </w:r>
      <w:r w:rsidRPr="00BC2761">
        <w:rPr>
          <w:rFonts w:cs="Times New Roman"/>
          <w:szCs w:val="24"/>
        </w:rPr>
        <w:t xml:space="preserve"> </w:t>
      </w:r>
      <w:r>
        <w:rPr>
          <w:rFonts w:cs="Times New Roman"/>
          <w:szCs w:val="24"/>
        </w:rPr>
        <w:t xml:space="preserve">interventions </w:t>
      </w:r>
      <w:r w:rsidR="00A83F5D">
        <w:rPr>
          <w:rFonts w:cs="Times New Roman"/>
          <w:szCs w:val="24"/>
        </w:rPr>
        <w:t xml:space="preserve">with </w:t>
      </w:r>
      <w:r>
        <w:rPr>
          <w:rFonts w:cs="Times New Roman"/>
          <w:szCs w:val="24"/>
        </w:rPr>
        <w:t>this population to include components aimed at increasing motivation to quit</w:t>
      </w:r>
      <w:r w:rsidR="00AD388A">
        <w:rPr>
          <w:rFonts w:cs="Times New Roman"/>
          <w:szCs w:val="24"/>
        </w:rPr>
        <w:t xml:space="preserve"> and self-efficacy</w:t>
      </w:r>
      <w:r>
        <w:rPr>
          <w:rFonts w:cs="Times New Roman"/>
          <w:szCs w:val="24"/>
        </w:rPr>
        <w:t xml:space="preserve">, such as </w:t>
      </w:r>
      <w:r w:rsidR="00CB1D41">
        <w:rPr>
          <w:rFonts w:cs="Times New Roman"/>
          <w:szCs w:val="24"/>
        </w:rPr>
        <w:t>m</w:t>
      </w:r>
      <w:r>
        <w:rPr>
          <w:rFonts w:cs="Times New Roman"/>
          <w:szCs w:val="24"/>
        </w:rPr>
        <w:t>o</w:t>
      </w:r>
      <w:r w:rsidR="00CB1D41">
        <w:rPr>
          <w:rFonts w:cs="Times New Roman"/>
          <w:szCs w:val="24"/>
        </w:rPr>
        <w:t>tivational i</w:t>
      </w:r>
      <w:r>
        <w:rPr>
          <w:rFonts w:cs="Times New Roman"/>
          <w:szCs w:val="24"/>
        </w:rPr>
        <w:t xml:space="preserve">nterviewing </w:t>
      </w:r>
      <w:r>
        <w:rPr>
          <w:rFonts w:cs="Times New Roman"/>
          <w:szCs w:val="24"/>
        </w:rPr>
        <w:fldChar w:fldCharType="begin" w:fldLock="1"/>
      </w:r>
      <w:r w:rsidR="00454F32">
        <w:rPr>
          <w:rFonts w:cs="Times New Roman"/>
          <w:szCs w:val="24"/>
        </w:rPr>
        <w:instrText>ADDIN CSL_CITATION { "citationItems" : [ { "id" : "ITEM-1", "itemData" : { "DOI" : "10.1002/14651858.CD006936.pub3", "author" : [ { "dropping-particle" : "", "family" : "Lindson-Hawley", "given" : "Nicola", "non-dropping-particle" : "", "parse-names" : false, "suffix" : "" }, { "dropping-particle" : "", "family" : "Thompson", "given" : "Tom P.", "non-dropping-particle" : "", "parse-names" : false, "suffix" : "" }, { "dropping-particle" : "", "family" : "Begh", "given" : "Rachna", "non-dropping-particle" : "", "parse-names" : false, "suffix" : "" } ], "container-title" : "Cochrane Database of Systematic Reviews", "id" : "ITEM-1", "issue" : "3", "issued" : { "date-parts" : [ [ "2015" ] ] }, "page" : "1-76", "title" : "Motivational interviewing for smoking cessation", "type" : "article-journal" }, "uris" : [ "http://www.mendeley.com/documents/?uuid=1b1ada8a-e8d4-4b5e-bc64-ea1d60d7d486" ] } ], "mendeley" : { "formattedCitation" : "(Lindson-Hawley et al., 2015)", "plainTextFormattedCitation" : "(Lindson-Hawley et al., 2015)", "previouslyFormattedCitation" : "(Lindson-Hawley et al., 2015)" }, "properties" : {  }, "schema" : "https://github.com/citation-style-language/schema/raw/master/csl-citation.json" }</w:instrText>
      </w:r>
      <w:r>
        <w:rPr>
          <w:rFonts w:cs="Times New Roman"/>
          <w:szCs w:val="24"/>
        </w:rPr>
        <w:fldChar w:fldCharType="separate"/>
      </w:r>
      <w:r w:rsidR="00CF23B1" w:rsidRPr="00CF23B1">
        <w:rPr>
          <w:rFonts w:cs="Times New Roman"/>
          <w:noProof/>
          <w:szCs w:val="24"/>
        </w:rPr>
        <w:t>(Lindson-Hawley et al., 2015)</w:t>
      </w:r>
      <w:r>
        <w:rPr>
          <w:rFonts w:cs="Times New Roman"/>
          <w:szCs w:val="24"/>
        </w:rPr>
        <w:fldChar w:fldCharType="end"/>
      </w:r>
      <w:r w:rsidR="009B33E1">
        <w:rPr>
          <w:rFonts w:cs="Times New Roman"/>
          <w:szCs w:val="24"/>
        </w:rPr>
        <w:t>,</w:t>
      </w:r>
      <w:r w:rsidRPr="00BC2761">
        <w:rPr>
          <w:rFonts w:cs="Times New Roman"/>
          <w:szCs w:val="24"/>
        </w:rPr>
        <w:t xml:space="preserve"> </w:t>
      </w:r>
      <w:r>
        <w:rPr>
          <w:rFonts w:cs="Times New Roman"/>
          <w:szCs w:val="24"/>
        </w:rPr>
        <w:t xml:space="preserve">a technique </w:t>
      </w:r>
      <w:r w:rsidR="00EE228B">
        <w:rPr>
          <w:rFonts w:cs="Times New Roman"/>
          <w:szCs w:val="24"/>
        </w:rPr>
        <w:t>shown to be effective</w:t>
      </w:r>
      <w:r w:rsidR="004827FC">
        <w:rPr>
          <w:rFonts w:cs="Times New Roman"/>
          <w:szCs w:val="24"/>
        </w:rPr>
        <w:t xml:space="preserve"> in</w:t>
      </w:r>
      <w:r>
        <w:rPr>
          <w:rFonts w:cs="Times New Roman"/>
          <w:szCs w:val="24"/>
        </w:rPr>
        <w:t xml:space="preserve"> helping </w:t>
      </w:r>
      <w:r w:rsidR="00D7580B">
        <w:rPr>
          <w:rFonts w:cs="Times New Roman"/>
          <w:szCs w:val="24"/>
        </w:rPr>
        <w:t>people released from smoke-free prisons to maintain</w:t>
      </w:r>
      <w:r>
        <w:rPr>
          <w:rFonts w:cs="Times New Roman"/>
          <w:szCs w:val="24"/>
        </w:rPr>
        <w:t xml:space="preserve"> </w:t>
      </w:r>
      <w:r w:rsidR="009B33E1">
        <w:rPr>
          <w:rFonts w:cs="Times New Roman"/>
          <w:szCs w:val="24"/>
        </w:rPr>
        <w:t>post-release smoking abstinence</w:t>
      </w:r>
      <w:r>
        <w:rPr>
          <w:rFonts w:cs="Times New Roman"/>
          <w:szCs w:val="24"/>
        </w:rPr>
        <w:t xml:space="preserve"> </w:t>
      </w:r>
      <w:r>
        <w:rPr>
          <w:rFonts w:cs="Times New Roman"/>
          <w:szCs w:val="24"/>
        </w:rPr>
        <w:fldChar w:fldCharType="begin" w:fldLock="1"/>
      </w:r>
      <w:r w:rsidR="00454F32">
        <w:rPr>
          <w:rFonts w:cs="Times New Roman"/>
          <w:szCs w:val="24"/>
        </w:rPr>
        <w:instrText>ADDIN CSL_CITATION { "citationItems" : [ { "id" : "ITEM-1", "itemData" : { "DOI" : "10.1001/jamainternmed.2013.197", "ISSN" : "2168-6114", "PMID" : "23567902", "abstract" : "IMPORTANCE: Millions of Americans are forced to quit smoking as they enter tobacco-free prisons and jails, but most return to smoking within days of release. Interventions are needed to sustain tobacco abstinence after release from incarceration. OBJECTIVE: To evaluate the extent to which the WISE intervention (Working Inside for Smoking Elimination), based on motivational interviewing (MI) and cognitive behavioral therapy (CBT), decreases relapse to smoking after release from a smoke-free prison. DESIGN: Participants were recruited approximately 8 weeks prior to their release from a smoke-free prison and randomized to 6 weekly sessions of either education videos (control) or the WISE intervention. SETTING: A tobacco-free prison in the United States. PARTICIPANTS: A total of 262 inmates (35% female). MAIN OUTCOME MEASURE: Continued smoking abstinence was defined as 7-day point-prevalence abstinence validated by urine cotinine measurement. RESULTS: At the 3-week follow-up, 25% of participants in the WISE intervention (31 of 122) and 7% of the control participants (9 of 125) continued to be tobacco abstinent (odds ratio [OR], 4.4; 95% CI, 2.0-9.7). In addition to the intervention, Hispanic ethnicity, a plan to remain abstinent, and being incarcerated for more than 6 months were all associated with increased likelihood of remaining abstinent. In the logistic regression analysis, participants randomized to the WISE intervention were 6.6 times more likely to remain tobacco abstinent at the 3-week follow up than those randomized to the control condition (95% CI, 2.5-17.0). Nonsmokers at the 3-week follow-up had an additional follow-up 3 months after release, and overall 12% of the participants in the WISE intervention (14 of 122) and 2% of the control participants (3 of 125) were tobacco free at 3 months, as confirmed by urine cotinine measurement (OR, 5.3; 95% CI, 1.4-23.8). CONCLUSIONS AND RELEVANCE: Forced tobacco abstinence alone during incarceration has little impact on postrelease smoking status. A behavioral intervention provided prior to release greatly improves cotinine-confirmed smoking cessation in the community. TRIAL REGISTRATION: clinicaltrials.gov Identifier: NCT01122589.", "author" : [ { "dropping-particle" : "", "family" : "Clarke", "given" : "J. G.", "non-dropping-particle" : "", "parse-names" : false, "suffix" : "" }, { "dropping-particle" : "", "family" : "Stein", "given" : "L. A. R", "non-dropping-particle" : "", "parse-names" : false, "suffix" : "" }, { "dropping-particle" : "", "family" : "Martin", "given" : "Rosemarie A", "non-dropping-particle" : "", "parse-names" : false, "suffix" : "" }, { "dropping-particle" : "", "family" : "Martin", "given" : "Stephen A", "non-dropping-particle" : "", "parse-names" : false, "suffix" : "" }, { "dropping-particle" : "", "family" : "Parker", "given" : "Donna", "non-dropping-particle" : "", "parse-names" : false, "suffix" : "" }, { "dropping-particle" : "", "family" : "Lopes", "given" : "Cheryl E", "non-dropping-particle" : "", "parse-names" : false, "suffix" : "" }, { "dropping-particle" : "", "family" : "McGovern", "given" : "Arthur R", "non-dropping-particle" : "", "parse-names" : false, "suffix" : "" }, { "dropping-particle" : "", "family" : "Simon", "given" : "Rachel", "non-dropping-particle" : "", "parse-names" : false, "suffix" : "" }, { "dropping-particle" : "", "family" : "Roberts", "given" : "Mary", "non-dropping-particle" : "", "parse-names" : false, "suffix" : "" }, { "dropping-particle" : "", "family" : "Friedman", "given" : "Peter", "non-dropping-particle" : "", "parse-names" : false, "suffix" : "" }, { "dropping-particle" : "", "family" : "Bock", "given" : "Beth", "non-dropping-particle" : "", "parse-names" : false, "suffix" : "" } ], "container-title" : "JAMA internal medicine", "id" : "ITEM-1", "issue" : "9", "issued" : { "date-parts" : [ [ "2013" ] ] }, "note" : "- urine cotinine measurement\n- approx 60% of prisons in US have smoking bans\n- minorities etc underrepresented in prison\n\n\n- success of smoking relapse presevention interventions is limited\n- challenges of abstinence after release\n\n\n- randomisation procedures\n\n\n- WISE programme explained\n\n\n- tests used to measure stress, nicotene dependence etc\n\n\n- stats: chi-squared and t-tests\n\n\n- unique setting\n\n\n- no evidence for pharmacotherapy success after prolonged tobacco abstinence\n\n\n- contraband tobacco exists but prisoners don't use it due to high costs and consequences\n\n\n- why this is important\n\n\n- longer post-release follow-up is important", "page" : "789-94", "title" : "Forced smoking abstinence: not enough for smoking cessation.", "type" : "article-journal", "volume" : "173" }, "uris" : [ "http://www.mendeley.com/documents/?uuid=d20c6752-879c-4daf-8aa8-8e9d84a52966" ] } ], "mendeley" : { "formattedCitation" : "(Clarke et al., 2013)", "plainTextFormattedCitation" : "(Clarke et al., 2013)", "previouslyFormattedCitation" : "(Clarke et al., 2013)" }, "properties" : {  }, "schema" : "https://github.com/citation-style-language/schema/raw/master/csl-citation.json" }</w:instrText>
      </w:r>
      <w:r>
        <w:rPr>
          <w:rFonts w:cs="Times New Roman"/>
          <w:szCs w:val="24"/>
        </w:rPr>
        <w:fldChar w:fldCharType="separate"/>
      </w:r>
      <w:r w:rsidR="00CF23B1" w:rsidRPr="00CF23B1">
        <w:rPr>
          <w:rFonts w:cs="Times New Roman"/>
          <w:noProof/>
          <w:szCs w:val="24"/>
        </w:rPr>
        <w:t>(Clarke et al., 2013)</w:t>
      </w:r>
      <w:r>
        <w:rPr>
          <w:rFonts w:cs="Times New Roman"/>
          <w:szCs w:val="24"/>
        </w:rPr>
        <w:fldChar w:fldCharType="end"/>
      </w:r>
      <w:r w:rsidR="009B33E1">
        <w:rPr>
          <w:rFonts w:cs="Times New Roman"/>
          <w:szCs w:val="24"/>
        </w:rPr>
        <w:t>.</w:t>
      </w:r>
    </w:p>
    <w:p w14:paraId="61A2CA6F" w14:textId="4422FA2D" w:rsidR="00B6467F" w:rsidRDefault="00B6467F" w:rsidP="00D52531">
      <w:pPr>
        <w:spacing w:line="480" w:lineRule="auto"/>
        <w:ind w:firstLine="720"/>
        <w:rPr>
          <w:rFonts w:cs="Times New Roman"/>
          <w:szCs w:val="24"/>
        </w:rPr>
      </w:pPr>
      <w:r w:rsidRPr="00D672DF">
        <w:rPr>
          <w:rFonts w:eastAsia="Times New Roman" w:cs="Times New Roman"/>
          <w:szCs w:val="24"/>
          <w:lang w:eastAsia="en-AU"/>
        </w:rPr>
        <w:t>People released from smoke-free prisons h</w:t>
      </w:r>
      <w:r>
        <w:rPr>
          <w:rFonts w:eastAsia="Times New Roman" w:cs="Times New Roman"/>
          <w:szCs w:val="24"/>
          <w:lang w:eastAsia="en-AU"/>
        </w:rPr>
        <w:t xml:space="preserve">ave a head-start on smoking </w:t>
      </w:r>
      <w:r w:rsidRPr="00D672DF">
        <w:rPr>
          <w:rFonts w:eastAsia="Times New Roman" w:cs="Times New Roman"/>
          <w:szCs w:val="24"/>
          <w:lang w:eastAsia="en-AU"/>
        </w:rPr>
        <w:t>cessation, as most have been abstinent past the durati</w:t>
      </w:r>
      <w:r>
        <w:rPr>
          <w:rFonts w:eastAsia="Times New Roman" w:cs="Times New Roman"/>
          <w:szCs w:val="24"/>
          <w:lang w:eastAsia="en-AU"/>
        </w:rPr>
        <w:t xml:space="preserve">on of nicotine withdrawal </w:t>
      </w:r>
      <w:r>
        <w:rPr>
          <w:rFonts w:eastAsia="Times New Roman" w:cs="Times New Roman"/>
          <w:szCs w:val="24"/>
          <w:lang w:eastAsia="en-AU"/>
        </w:rPr>
        <w:fldChar w:fldCharType="begin" w:fldLock="1"/>
      </w:r>
      <w:r w:rsidR="00454F32">
        <w:rPr>
          <w:rFonts w:eastAsia="Times New Roman" w:cs="Times New Roman"/>
          <w:szCs w:val="24"/>
          <w:lang w:eastAsia="en-AU"/>
        </w:rPr>
        <w:instrText>ADDIN CSL_CITATION { "citationItems" : [ { "id" : "ITEM-1", "itemData" : { "DOI" : "10.1111/j.1360-0443.2006.01635.x", "ISBN" : "Print 0965-2140\\r1360-0443 British Journal of Addiction Blackwell Publishing Wiley-Blackwell Publishing Ltd.; United Kingdom Electronic, Print Electronic", "ISSN" : "09652140", "PMID" : "17156182", "abstract" : "Aims: To examine the natural history of nicotine withdrawal and individual differences associated with withdrawal duration and severity. Design and Setting: Prospective study of withdrawal symptoms among smokers who quit for at least 24 hours. Participants used Ecological Momentary Assessment to monitor symptoms in their natural environment using an Electronic Diary (ED). Participants: A total of 214 cigarette smokers (59% female, 92% Caucasian). Intervention: All participants received a clinic-based, behavioral, group cessation intervention. Severity and duration of withdrawal was not addressed explicitly in treatment. Measurements: Participants were 'beeped' by the ED approximately five times/day to complete affect assessments (negative affect, arousal, attention disturbance, restlessness), and daily assessments of sleep disturbance (at waking) and of cognitive performance (each evening) for a week prior to quitting and for up to 21 days after quitting. Withdrawal was considered resolved when withdrawal scores returned to baseline levels for at least 2 consecutive days. Findings: All symptoms returned to baseline levels within 10 days of quitting. All variables except arousal and sleep disturbance showed change over time. No robust predictors of individual differences in withdrawal responses emerged. Conclusions: The time-course of withdrawal may be shorter than previously reported. The natural history of nicotine withdrawal may have implications for theories of withdrawal and smoking relapse and for smoking cessation treatment. (PsycINFO Database Record (c) 2009 APA, all rights reserved) (journal abstract)", "author" : [ { "dropping-particle" : "", "family" : "Shiffman", "given" : "Saul", "non-dropping-particle" : "", "parse-names" : false, "suffix" : "" }, { "dropping-particle" : "", "family" : "Patten", "given" : "Christi", "non-dropping-particle" : "", "parse-names" : false, "suffix" : "" }, { "dropping-particle" : "", "family" : "Gwaltney", "given" : "Chad", "non-dropping-particle" : "", "parse-names" : false, "suffix" : "" }, { "dropping-particle" : "", "family" : "Paty", "given" : "Jean", "non-dropping-particle" : "", "parse-names" : false, "suffix" : "" }, { "dropping-particle" : "", "family" : "Gnys", "given" : "Maryann", "non-dropping-particle" : "", "parse-names" : false, "suffix" : "" }, { "dropping-particle" : "", "family" : "Kassel", "given" : "Jon", "non-dropping-particle" : "", "parse-names" : false, "suffix" : "" }, { "dropping-particle" : "", "family" : "Hickcox", "given" : "Mary", "non-dropping-particle" : "", "parse-names" : false, "suffix" : "" }, { "dropping-particle" : "", "family" : "Waters", "given" : "Andrew", "non-dropping-particle" : "", "parse-names" : false, "suffix" : "" }, { "dropping-particle" : "", "family" : "Balabanis", "given" : "Mark", "non-dropping-particle" : "", "parse-names" : false, "suffix" : "" } ], "container-title" : "Addiction", "id" : "ITEM-1", "issue" : "12", "issued" : { "date-parts" : [ [ "2006" ] ] }, "page" : "1822-1832", "title" : "Natural history of nicotine withdrawal", "type" : "article-journal", "volume" : "101" }, "uris" : [ "http://www.mendeley.com/documents/?uuid=8f3d16ff-2922-4409-9400-59c536e5d3f7" ] } ], "mendeley" : { "formattedCitation" : "(Shiffman et al., 2006)", "plainTextFormattedCitation" : "(Shiffman et al., 2006)", "previouslyFormattedCitation" : "(Shiffman et al., 2006)" }, "properties" : {  }, "schema" : "https://github.com/citation-style-language/schema/raw/master/csl-citation.json" }</w:instrText>
      </w:r>
      <w:r>
        <w:rPr>
          <w:rFonts w:eastAsia="Times New Roman" w:cs="Times New Roman"/>
          <w:szCs w:val="24"/>
          <w:lang w:eastAsia="en-AU"/>
        </w:rPr>
        <w:fldChar w:fldCharType="separate"/>
      </w:r>
      <w:r w:rsidR="00CF23B1" w:rsidRPr="00CF23B1">
        <w:rPr>
          <w:rFonts w:eastAsia="Times New Roman" w:cs="Times New Roman"/>
          <w:noProof/>
          <w:szCs w:val="24"/>
          <w:lang w:eastAsia="en-AU"/>
        </w:rPr>
        <w:t>(Shiffman et al., 2006)</w:t>
      </w:r>
      <w:r>
        <w:rPr>
          <w:rFonts w:eastAsia="Times New Roman" w:cs="Times New Roman"/>
          <w:szCs w:val="24"/>
          <w:lang w:eastAsia="en-AU"/>
        </w:rPr>
        <w:fldChar w:fldCharType="end"/>
      </w:r>
      <w:r w:rsidR="009B33E1">
        <w:rPr>
          <w:rFonts w:eastAsia="Times New Roman" w:cs="Times New Roman"/>
          <w:szCs w:val="24"/>
          <w:lang w:eastAsia="en-AU"/>
        </w:rPr>
        <w:t>.</w:t>
      </w:r>
      <w:r w:rsidRPr="00D672DF">
        <w:rPr>
          <w:rFonts w:eastAsia="Times New Roman" w:cs="Times New Roman"/>
          <w:szCs w:val="24"/>
          <w:lang w:eastAsia="en-AU"/>
        </w:rPr>
        <w:t xml:space="preserve"> </w:t>
      </w:r>
      <w:r w:rsidR="00CF0B56">
        <w:rPr>
          <w:rFonts w:eastAsia="Times New Roman" w:cs="Times New Roman"/>
          <w:szCs w:val="24"/>
          <w:lang w:eastAsia="en-AU"/>
        </w:rPr>
        <w:t xml:space="preserve">However, </w:t>
      </w:r>
      <w:r w:rsidRPr="00D672DF">
        <w:rPr>
          <w:rFonts w:eastAsia="Times New Roman" w:cs="Times New Roman"/>
          <w:szCs w:val="24"/>
          <w:lang w:eastAsia="en-AU"/>
        </w:rPr>
        <w:t xml:space="preserve">the lack of </w:t>
      </w:r>
      <w:r w:rsidR="001412E8">
        <w:rPr>
          <w:rFonts w:eastAsia="Times New Roman" w:cs="Times New Roman"/>
          <w:szCs w:val="24"/>
          <w:lang w:eastAsia="en-AU"/>
        </w:rPr>
        <w:t xml:space="preserve">investment in </w:t>
      </w:r>
      <w:r w:rsidR="00227DF3">
        <w:rPr>
          <w:rFonts w:eastAsia="Times New Roman" w:cs="Times New Roman"/>
          <w:szCs w:val="24"/>
          <w:lang w:eastAsia="en-AU"/>
        </w:rPr>
        <w:t xml:space="preserve">programs </w:t>
      </w:r>
      <w:r w:rsidR="001412E8">
        <w:rPr>
          <w:rFonts w:eastAsia="Times New Roman" w:cs="Times New Roman"/>
          <w:szCs w:val="24"/>
          <w:lang w:eastAsia="en-AU"/>
        </w:rPr>
        <w:t xml:space="preserve">designed to support </w:t>
      </w:r>
      <w:r w:rsidRPr="00D672DF">
        <w:rPr>
          <w:rFonts w:eastAsia="Times New Roman" w:cs="Times New Roman"/>
          <w:szCs w:val="24"/>
          <w:lang w:eastAsia="en-AU"/>
        </w:rPr>
        <w:t>smoking</w:t>
      </w:r>
      <w:r w:rsidR="00227DF3">
        <w:rPr>
          <w:rFonts w:eastAsia="Times New Roman" w:cs="Times New Roman"/>
          <w:szCs w:val="24"/>
          <w:lang w:eastAsia="en-AU"/>
        </w:rPr>
        <w:t xml:space="preserve"> abstinence</w:t>
      </w:r>
      <w:r w:rsidRPr="00D672DF">
        <w:rPr>
          <w:rFonts w:eastAsia="Times New Roman" w:cs="Times New Roman"/>
          <w:szCs w:val="24"/>
          <w:lang w:eastAsia="en-AU"/>
        </w:rPr>
        <w:t xml:space="preserve"> </w:t>
      </w:r>
      <w:r w:rsidR="001412E8">
        <w:rPr>
          <w:rFonts w:eastAsia="Times New Roman" w:cs="Times New Roman"/>
          <w:szCs w:val="24"/>
          <w:lang w:eastAsia="en-AU"/>
        </w:rPr>
        <w:t xml:space="preserve">after release from prison </w:t>
      </w:r>
      <w:r w:rsidRPr="00D672DF">
        <w:rPr>
          <w:rFonts w:eastAsia="Times New Roman" w:cs="Times New Roman"/>
          <w:szCs w:val="24"/>
          <w:lang w:eastAsia="en-AU"/>
        </w:rPr>
        <w:t xml:space="preserve">means that the benefits of correctional smoking bans are </w:t>
      </w:r>
      <w:r>
        <w:rPr>
          <w:rFonts w:eastAsia="Times New Roman" w:cs="Times New Roman"/>
          <w:szCs w:val="24"/>
          <w:lang w:eastAsia="en-AU"/>
        </w:rPr>
        <w:t xml:space="preserve">lost soon </w:t>
      </w:r>
      <w:r w:rsidR="00CF0B56">
        <w:rPr>
          <w:rFonts w:eastAsia="Times New Roman" w:cs="Times New Roman"/>
          <w:szCs w:val="24"/>
          <w:lang w:eastAsia="en-AU"/>
        </w:rPr>
        <w:t>after</w:t>
      </w:r>
      <w:r w:rsidR="00227DF3">
        <w:rPr>
          <w:rFonts w:eastAsia="Times New Roman" w:cs="Times New Roman"/>
          <w:szCs w:val="24"/>
          <w:lang w:eastAsia="en-AU"/>
        </w:rPr>
        <w:t xml:space="preserve"> </w:t>
      </w:r>
      <w:r>
        <w:rPr>
          <w:rFonts w:eastAsia="Times New Roman" w:cs="Times New Roman"/>
          <w:szCs w:val="24"/>
          <w:lang w:eastAsia="en-AU"/>
        </w:rPr>
        <w:t xml:space="preserve">return to the community. </w:t>
      </w:r>
      <w:r>
        <w:rPr>
          <w:rFonts w:cs="Times New Roman"/>
          <w:szCs w:val="24"/>
        </w:rPr>
        <w:t xml:space="preserve">Despite previous research providing support for the effectiveness of prison-based smoking cessation interventions involving </w:t>
      </w:r>
      <w:r w:rsidR="009B33E1">
        <w:rPr>
          <w:rFonts w:cs="Times New Roman"/>
          <w:szCs w:val="24"/>
        </w:rPr>
        <w:t>behavioural counselling</w:t>
      </w:r>
      <w:r w:rsidRPr="00D672DF">
        <w:rPr>
          <w:rFonts w:cs="Times New Roman"/>
          <w:szCs w:val="24"/>
        </w:rPr>
        <w:t xml:space="preserve"> </w:t>
      </w:r>
      <w:r>
        <w:rPr>
          <w:rFonts w:cs="Times New Roman"/>
          <w:szCs w:val="24"/>
        </w:rPr>
        <w:fldChar w:fldCharType="begin" w:fldLock="1"/>
      </w:r>
      <w:r w:rsidR="00454F32">
        <w:rPr>
          <w:rFonts w:cs="Times New Roman"/>
          <w:szCs w:val="24"/>
        </w:rPr>
        <w:instrText>ADDIN CSL_CITATION { "citationItems" : [ { "id" : "ITEM-1", "itemData" : { "DOI" : "10.4103/2231-0762.146213", "ISSN" : "2231-0762", "abstract" : "BACKGROUND:: Tobacco smoking is an integral part of prison life and an established part of the culture. Little attention has been paid to prevention of smoking in prison. Approximately 70\u201380% of prisoners have been identified as current smokers. Aim: To assess the effectiveness of smoking cessation intervention among male prisoners at Central Jail, Bangalore city. AIM:: To assess the effectiveness of smoking cessation intervention among male prisoners at Central Jail, Bangalore city. MATERIALS AND METHODS:: A randomized controlled trial was planned among male prisoners in Central Jail, Bangalore city. There were 1600 convicted prisoners. A self-administered questionnaire was given to the prisoners to assess their smoking behavior by which prevalence of tobacco smoking was found. Exactly 1352 tobacco users were studied. Among them, there were 1252 smokers. Based on inclusion criteria and informed consent given by the prisoners, a sample of 600 was chosen for the study by systematic random sampling. Among the 600 prisoners, 300 were randomly selected for the study group and 300 for the control group. RESULTS:: Prevalence of tobacco smoking among the prisoners was 92.60%. In the present study, after smoking cessation intervention, 17% showed no change in smoking, 21.66% reduced smoking, 16% stopped smoking, and 45.33% relapsed (P &lt; 0.0001) at the end of 6-month follow-up in the study group. CONCLUSION:: Tobacco use was high among the prisoners. Tobacco reduction is possible in the prison even if the living conditions are not favorable. Relatively high rate of relapse in our study indicates that some policies should be adopted to improve smokers\u2019 information on consequences of tobacco on health and motivational intervention should be added to prisoners. ", "author" : [ { "dropping-particle" : "", "family" : "Naik", "given" : "Sachin", "non-dropping-particle" : "", "parse-names" : false, "suffix" : "" }, { "dropping-particle" : "", "family" : "Khanagar", "given" : "Sanjeev", "non-dropping-particle" : "", "parse-names" : false, "suffix" : "" }, { "dropping-particle" : "", "family" : "Kumar", "given" : "Amit", "non-dropping-particle" : "", "parse-names" : false, "suffix" : "" }, { "dropping-particle" : "", "family" : "Ramachandra", "given" : "Sujith", "non-dropping-particle" : "", "parse-names" : false, "suffix" : "" }, { "dropping-particle" : "V", "family" : "Vadavadagi", "given" : "Sunil", "non-dropping-particle" : "", "parse-names" : false, "suffix" : "" }, { "dropping-particle" : "", "family" : "Dhananjaya", "given" : "Kiran Murthy", "non-dropping-particle" : "", "parse-names" : false, "suffix" : "" } ], "container-title" : "Journal of International Society of Preventive &amp; Community Dentistry", "id" : "ITEM-1", "issue" : "Suppl 2", "issued" : { "date-parts" : [ [ "2014", "12" ] ] }, "page" : "S110-S115", "publisher" : "Medknow Publications &amp; Media Pvt Ltd", "publisher-place" : "India", "title" : "Assessment of effectiveness of smoking cessation intervention among male prisoners in India: A randomized controlled trial", "type" : "article-journal", "volume" : "4" }, "uris" : [ "http://www.mendeley.com/documents/?uuid=04344ea4-cc95-4f01-8938-c8712114f8c8" ] }, { "id" : "ITEM-2", "itemData" : { "DOI" : "10.2105/ajph.2007.128207", "ISBN" : "0090-0036", "PMID" : "18703440", "abstract" : "OBJECTIVES: We tested the efficacy of a combined pharmacologic and behavioral smoking cessation intervention among women in a state prison in the southern United States. METHODS: The study design was a randomized controlled trial with a 6-month waitlist control group. The intervention was a 10-week group intervention combined with nicotine replacement therapy. Two hundred and fifty participants received the intervention, and 289 were in the control group. Assessments occurred at baseline; end of treatment; 3, 6, and 12 months after treatment; and at weekly sessions for participants in the intervention group. RESULTS: The intervention was efficacious compared with the waitlist control group. Point prevalence quit rates for the intervention group were 18% at end of treatment, 17% at 3-month follow-up, 14% at 6-month follow-up, and 12% at 12-month follow-up, quit rates that are consistent with outcomes from community smoking-cessation interventions. CONCLUSIONS: Female prisoners are interested in smoking cessation interventions and achieved point-prevalence quit rates similar to community samples. Augmenting tobacco control policies in prison with smoking cessation interventions has the potential to address a significant public health need.", "author" : [ { "dropping-particle" : "", "family" : "Cropsey", "given" : "K. L.", "non-dropping-particle" : "", "parse-names" : false, "suffix" : "" }, { "dropping-particle" : "", "family" : "Eldridge", "given" : "G. D.", "non-dropping-particle" : "", "parse-names" : false, "suffix" : "" }, { "dropping-particle" : "", "family" : "Weaver", "given" : "M", "non-dropping-particle" : "", "parse-names" : false, "suffix" : "" }, { "dropping-particle" : "", "family" : "Villalobos", "given" : "G", "non-dropping-particle" : "", "parse-names" : false, "suffix" : "" }, { "dropping-particle" : "", "family" : "Stitzer", "given" : "M", "non-dropping-particle" : "", "parse-names" : false, "suffix" : "" }, { "dropping-particle" : "", "family" : "Best", "given" : "A", "non-dropping-particle" : "", "parse-names" : false, "suffix" : "" } ], "container-title" : "American Journal of Public Health", "edition" : "2008/08/16", "id" : "ITEM-2", "issue" : "10", "issued" : { "date-parts" : [ [ "2008" ] ] }, "language" : "eng", "note" : "-financial cost of prisoners smoking\n-health implications- addresses public health need\n-randomised controlled trial\n- 6 month waitlist control group\n-intervention: group therapy + NRT\n- intervention efficacious\n- smoking rates (and gender specific)\n- comorbid conditions\n- reasons why ban was implemeted\n- consequences of smoking bans\n- return to smoking post release\n- other smoking interventions - methodological limitations\n- frist ever randomised controlled trial with female prisoners\n- baseline assessment\n- behavioural intervention: mood management training + standard beh interventions for smoking cessation\n- mood management training + pharmacology = 1 yr smoking cessation rates of approx 30% in general pop\n- description of beh intervention\n- why NRT - anti-dep is unfeasible due to prison regulations\n- primary outcome measure\n- abstinence plus CO exhalation\n- stats- x2 test, 1 way ANOVA (repeated measures)\n- measure long-term effect: generalised estimating equation method\n- for most, smoking patterns changed dramatically after entering prison\n- number of group therapy sessions attended significantly related to smoking cessation\n- quit rates in the absence of intervention are low\n- cessatoin studies that use the more liberal CO cutoff may overestimate the effectiveness of their interventions\n- relapse\n- general compliance with NRT was poor\n- smoking in prison is riskier than smoking outside of prison: more people start, more increase amount, more smoke unfiltered cigarettes\n- future studes to determine efficacy of shorter, less intensive interventions\n- moment of opportunity\n- selection hypothesis (very important)\n- &amp;quot;no evidence that short-term sanctions against smoking translate into long-term smoking cessation after release&amp;quot;\n- of particular importance: MY STUDY", "page" : "1894-1901", "title" : "Smoking cessation intervention for female prisoners: addressing an urgent public health need", "type" : "article-journal", "volume" : "98" }, "uris" : [ "http://www.mendeley.com/documents/?uuid=99bfe83f-fa74-49e0-909b-9b16a09d2e66" ] }, { "id" : "ITEM-3", "itemData" : { "DOI" : "10.1001/jamainternmed.2013.197", "ISSN" : "2168-6114", "PMID" : "23567902", "abstract" : "IMPORTANCE: Millions of Americans are forced to quit smoking as they enter tobacco-free prisons and jails, but most return to smoking within days of release. Interventions are needed to sustain tobacco abstinence after release from incarceration. OBJECTIVE: To evaluate the extent to which the WISE intervention (Working Inside for Smoking Elimination), based on motivational interviewing (MI) and cognitive behavioral therapy (CBT), decreases relapse to smoking after release from a smoke-free prison. DESIGN: Participants were recruited approximately 8 weeks prior to their release from a smoke-free prison and randomized to 6 weekly sessions of either education videos (control) or the WISE intervention. SETTING: A tobacco-free prison in the United States. PARTICIPANTS: A total of 262 inmates (35% female). MAIN OUTCOME MEASURE: Continued smoking abstinence was defined as 7-day point-prevalence abstinence validated by urine cotinine measurement. RESULTS: At the 3-week follow-up, 25% of participants in the WISE intervention (31 of 122) and 7% of the control participants (9 of 125) continued to be tobacco abstinent (odds ratio [OR], 4.4; 95% CI, 2.0-9.7). In addition to the intervention, Hispanic ethnicity, a plan to remain abstinent, and being incarcerated for more than 6 months were all associated with increased likelihood of remaining abstinent. In the logistic regression analysis, participants randomized to the WISE intervention were 6.6 times more likely to remain tobacco abstinent at the 3-week follow up than those randomized to the control condition (95% CI, 2.5-17.0). Nonsmokers at the 3-week follow-up had an additional follow-up 3 months after release, and overall 12% of the participants in the WISE intervention (14 of 122) and 2% of the control participants (3 of 125) were tobacco free at 3 months, as confirmed by urine cotinine measurement (OR, 5.3; 95% CI, 1.4-23.8). CONCLUSIONS AND RELEVANCE: Forced tobacco abstinence alone during incarceration has little impact on postrelease smoking status. A behavioral intervention provided prior to release greatly improves cotinine-confirmed smoking cessation in the community. TRIAL REGISTRATION: clinicaltrials.gov Identifier: NCT01122589.", "author" : [ { "dropping-particle" : "", "family" : "Clarke", "given" : "J. G.", "non-dropping-particle" : "", "parse-names" : false, "suffix" : "" }, { "dropping-particle" : "", "family" : "Stein", "given" : "L. A. R", "non-dropping-particle" : "", "parse-names" : false, "suffix" : "" }, { "dropping-particle" : "", "family" : "Martin", "given" : "Rosemarie A", "non-dropping-particle" : "", "parse-names" : false, "suffix" : "" }, { "dropping-particle" : "", "family" : "Martin", "given" : "Stephen A", "non-dropping-particle" : "", "parse-names" : false, "suffix" : "" }, { "dropping-particle" : "", "family" : "Parker", "given" : "Donna", "non-dropping-particle" : "", "parse-names" : false, "suffix" : "" }, { "dropping-particle" : "", "family" : "Lopes", "given" : "Cheryl E", "non-dropping-particle" : "", "parse-names" : false, "suffix" : "" }, { "dropping-particle" : "", "family" : "McGovern", "given" : "Arthur R", "non-dropping-particle" : "", "parse-names" : false, "suffix" : "" }, { "dropping-particle" : "", "family" : "Simon", "given" : "Rachel", "non-dropping-particle" : "", "parse-names" : false, "suffix" : "" }, { "dropping-particle" : "", "family" : "Roberts", "given" : "Mary", "non-dropping-particle" : "", "parse-names" : false, "suffix" : "" }, { "dropping-particle" : "", "family" : "Friedman", "given" : "Peter", "non-dropping-particle" : "", "parse-names" : false, "suffix" : "" }, { "dropping-particle" : "", "family" : "Bock", "given" : "Beth", "non-dropping-particle" : "", "parse-names" : false, "suffix" : "" } ], "container-title" : "JAMA internal medicine", "id" : "ITEM-3", "issue" : "9", "issued" : { "date-parts" : [ [ "2013" ] ] }, "note" : "- urine cotinine measurement\n- approx 60% of prisons in US have smoking bans\n- minorities etc underrepresented in prison\n\n\n- success of smoking relapse presevention interventions is limited\n- challenges of abstinence after release\n\n\n- randomisation procedures\n\n\n- WISE programme explained\n\n\n- tests used to measure stress, nicotene dependence etc\n\n\n- stats: chi-squared and t-tests\n\n\n- unique setting\n\n\n- no evidence for pharmacotherapy success after prolonged tobacco abstinence\n\n\n- contraband tobacco exists but prisoners don't use it due to high costs and consequences\n\n\n- why this is important\n\n\n- longer post-release follow-up is important", "page" : "789-94", "title" : "Forced smoking abstinence: not enough for smoking cessation.", "type" : "article-journal", "volume" : "173" }, "uris" : [ "http://www.mendeley.com/documents/?uuid=d20c6752-879c-4daf-8aa8-8e9d84a52966" ] } ], "mendeley" : { "formattedCitation" : "(Clarke et al., 2013; Cropsey et al., 2008; Naik et al., 2014)", "plainTextFormattedCitation" : "(Clarke et al., 2013; Cropsey et al., 2008; Naik et al., 2014)", "previouslyFormattedCitation" : "(Clarke et al., 2013; Cropsey et al., 2008; Naik et al., 2014)" }, "properties" : {  }, "schema" : "https://github.com/citation-style-language/schema/raw/master/csl-citation.json" }</w:instrText>
      </w:r>
      <w:r>
        <w:rPr>
          <w:rFonts w:cs="Times New Roman"/>
          <w:szCs w:val="24"/>
        </w:rPr>
        <w:fldChar w:fldCharType="separate"/>
      </w:r>
      <w:r w:rsidR="00CF23B1" w:rsidRPr="00CF23B1">
        <w:rPr>
          <w:rFonts w:cs="Times New Roman"/>
          <w:noProof/>
          <w:szCs w:val="24"/>
        </w:rPr>
        <w:t>(Clarke et al., 2013; Cropsey et al., 2008; Naik et al., 2014)</w:t>
      </w:r>
      <w:r>
        <w:rPr>
          <w:rFonts w:cs="Times New Roman"/>
          <w:szCs w:val="24"/>
        </w:rPr>
        <w:fldChar w:fldCharType="end"/>
      </w:r>
      <w:r w:rsidR="009B33E1">
        <w:rPr>
          <w:rFonts w:cs="Times New Roman"/>
          <w:szCs w:val="24"/>
        </w:rPr>
        <w:t>,</w:t>
      </w:r>
      <w:r>
        <w:rPr>
          <w:rFonts w:cs="Times New Roman"/>
          <w:szCs w:val="24"/>
        </w:rPr>
        <w:t xml:space="preserve"> sm</w:t>
      </w:r>
      <w:r w:rsidR="009B33E1">
        <w:rPr>
          <w:rFonts w:cs="Times New Roman"/>
          <w:szCs w:val="24"/>
        </w:rPr>
        <w:t>oking cessation pharmacotherapy</w:t>
      </w:r>
      <w:r>
        <w:rPr>
          <w:rFonts w:cs="Times New Roman"/>
          <w:szCs w:val="24"/>
        </w:rPr>
        <w:t xml:space="preserve"> </w:t>
      </w:r>
      <w:r w:rsidRPr="00D672DF">
        <w:rPr>
          <w:rFonts w:cs="Times New Roman"/>
          <w:szCs w:val="24"/>
        </w:rPr>
        <w:fldChar w:fldCharType="begin" w:fldLock="1"/>
      </w:r>
      <w:r w:rsidR="00454F32">
        <w:rPr>
          <w:rFonts w:cs="Times New Roman"/>
          <w:szCs w:val="24"/>
        </w:rPr>
        <w:instrText>ADDIN CSL_CITATION { "citationItems" : [ { "id" : "ITEM-1", "itemData" : { "author" : [ { "dropping-particle" : "", "family" : "Awofeso", "given" : "Niyi", "non-dropping-particle" : "", "parse-names" : false, "suffix" : "" }, { "dropping-particle" : "", "family" : "Levy", "given" : "Michael", "non-dropping-particle" : "", "parse-names" : false, "suffix" : "" }, { "dropping-particle" : "", "family" : "Morris", "given" : "S", "non-dropping-particle" : "", "parse-names" : false, "suffix" : "" } ], "container-title" : "NSW Public Health Bulletin", "id" : "ITEM-1", "issue" : "7", "issued" : { "date-parts" : [ [ "2001" ] ] }, "page" : "193-195", "title" : "Managing a tobacco control program in NSW correctional centres 1999-2001", "type" : "article-journal", "volume" : "12" }, "uris" : [ "http://www.mendeley.com/documents/?uuid=12fb1a23-0c20-44ba-96c1-fa69c986e453" ] } ], "mendeley" : { "formattedCitation" : "(Awofeso et al., 2001)", "plainTextFormattedCitation" : "(Awofeso et al., 2001)", "previouslyFormattedCitation" : "(Awofeso et al., 2001)" }, "properties" : {  }, "schema" : "https://github.com/citation-style-language/schema/raw/master/csl-citation.json" }</w:instrText>
      </w:r>
      <w:r w:rsidRPr="00D672DF">
        <w:rPr>
          <w:rFonts w:cs="Times New Roman"/>
          <w:szCs w:val="24"/>
        </w:rPr>
        <w:fldChar w:fldCharType="separate"/>
      </w:r>
      <w:r w:rsidR="00CF23B1" w:rsidRPr="00CF23B1">
        <w:rPr>
          <w:rFonts w:cs="Times New Roman"/>
          <w:noProof/>
          <w:szCs w:val="24"/>
        </w:rPr>
        <w:t>(Awofeso et al., 2001)</w:t>
      </w:r>
      <w:r w:rsidRPr="00D672DF">
        <w:rPr>
          <w:rFonts w:cs="Times New Roman"/>
          <w:szCs w:val="24"/>
        </w:rPr>
        <w:fldChar w:fldCharType="end"/>
      </w:r>
      <w:r w:rsidR="009B33E1">
        <w:rPr>
          <w:rFonts w:cs="Times New Roman"/>
          <w:szCs w:val="24"/>
        </w:rPr>
        <w:t>,</w:t>
      </w:r>
      <w:r w:rsidRPr="00D672DF">
        <w:rPr>
          <w:rFonts w:cs="Times New Roman"/>
          <w:szCs w:val="24"/>
        </w:rPr>
        <w:t xml:space="preserve"> or a combination of the two </w:t>
      </w:r>
      <w:r w:rsidRPr="00D672DF">
        <w:rPr>
          <w:rFonts w:cs="Times New Roman"/>
          <w:szCs w:val="24"/>
        </w:rPr>
        <w:fldChar w:fldCharType="begin" w:fldLock="1"/>
      </w:r>
      <w:r w:rsidR="00454F32">
        <w:rPr>
          <w:rFonts w:cs="Times New Roman"/>
          <w:szCs w:val="24"/>
        </w:rPr>
        <w:instrText>ADDIN CSL_CITATION { "citationItems" : [ { "id" : "ITEM-1", "itemData" : { "ISSN" : "1326-0200", "PMID" : "17073232", "abstract" : "OBJECTIVE: To conduct a pilot study to determine the feasibility and effectiveness of a multi-component smoking cessation intervention among prison inmates. METHODS: A prospective study conducted within a maximum-security prison located near Sydney, New South Wales, and housing around 330 men. Participants received a smoking cessation intervention with six-month follow-up to determine abstinence. The smoking cessation intervention consisted of two brief cognitive behavioural therapy sessions, nicotine replacement therapy, bupropion and self-help resources. Point prevalence and continuous abstinence at follow-up were verified with expired carbon monoxide measures. RESULTS: Thirty male inmates participated in the intervention. At six months, the biochemically validated point prevalence and continuous abstinence rates were 26% and 22% respectively. Reasons for relapse to smoking included: transfers to other prisons without notice, boredom, prolonged periods locked in cells, and stress associated with family or legal concerns. Those inmates who relapsed, or continued to smoke following the intervention, smoked less tobacco than at baseline and 95% stated they were willing to try to quit again using our intervention. CONCLUSIONS: Prison inmates are able to quit or reduce tobacco consumption while in prison but any smoking cessation intervention in this setting needs to address prison-specific issues such as boredom, stress, transfers to other prisons, court appearances, and isolation from family and friends. IMPLICATIONS: The prevalence of smoking within Australian prisons is alarmingly high. Further work into how to encourage prisoners to quit smoking is required.", "author" : [ { "dropping-particle" : "", "family" : "Richmond", "given" : "R. L.", "non-dropping-particle" : "", "parse-names" : false, "suffix" : "" }, { "dropping-particle" : "", "family" : "Butler", "given" : "T. G.", "non-dropping-particle" : "", "parse-names" : false, "suffix" : "" }, { "dropping-particle" : "", "family" : "Belcher", "given" : "J. M.", "non-dropping-particle" : "", "parse-names" : false, "suffix" : "" }, { "dropping-particle" : "", "family" : "Wodak", "given" : "A. D.", "non-dropping-particle" : "", "parse-names" : false, "suffix" : "" }, { "dropping-particle" : "", "family" : "Wilhelm", "given" : "K. A.", "non-dropping-particle" : "", "parse-names" : false, "suffix" : "" }, { "dropping-particle" : "", "family" : "Baxter", "given" : "E.", "non-dropping-particle" : "", "parse-names" : false, "suffix" : "" } ], "container-title" : "Australian and New Zealand Journal of Public Health", "id" : "ITEM-1", "issue" : "5", "issued" : { "date-parts" : [ [ "2006", "10" ] ] }, "note" : "- any smoking cessation intervention in this setting needs to address prison-specifi c issues such as boredom, stress, transfers to other prisons, court appearances, and isolation from family and friends.\n\n\n\n\n-A review by Hughes and Carpenter14 indicated that smokers who signifi cantly reduce their smoking can maintain these reductions for long periods. Another review found that a reduction in tobacco intake did not undermine cessation.15 This suggests that inmates in our study who reduced their intake need to be supported in subsequent attempts to quit. \n\n\n\n\n- Importantly, an overwhelming majority (95%) of inmates who relapsed during the trial indicated a willingness to try quitting again using our multi-component intervention.\n\n\n\n\n- transferral\n\n\n\n\n-quitting while incarcerated has no adverse effects on either the physical or mental health of an individual inmate\n\n\n\n\n-Finally, inmates in the trial reported increased exercise and improving their diet.\n\n\n\n\n- Encouragingly, a substantial proportion of inmates remained abstinent up to six months after the intervention.", "page" : "474-8", "title" : "Promoting smoking cessation among prisoners: feasibility of a multi-component intervention.", "type" : "article-journal", "volume" : "30" }, "uris" : [ "http://www.mendeley.com/documents/?uuid=961be54f-2338-4a6a-8c10-d872bee52cb3" ] }, { "id" : "ITEM-2", "itemData" : { "DOI" : "10.1111/add.12084", "ISSN" : "09652140", "PMID" : "23228222", "abstract" : "AIM: To evaluate the efficacy of nortriptyline (NOR) added to a multi-component smoking cessation intervention, which included cognitive-behavioural therapy (CBT) and provision of nicotine replacement therapy (NRT). DESIGN: Randomized controlled trial (RCT) comparing two study groups with blinded follow-up at 3, 6 and 12 months. Both groups received a multi-component smoking cessation intervention comprising two half-hour individual sessions of CBT and NRT with either active NOR or placebo. SETTING: Prisons in New South Wales (17) and Queensland (one), Australia. PARTICIPANTS: A total of 425 male prisoners met inclusion criteria and were allocated to either treatment (n = 206) or control group (n = 219). MEASUREMENTS: Primary end-points at 3, 6 and 12 months were continuous abstinence, point prevalence abstinence and reporting a 50% reduction in smoking. Smoking status was confirmed by expired carbon monoxide, using a cut-point of \u226410 parts per million. FINDINGS: Participants' demographics and baseline tobacco use were similar in treatment and control groups. Based on an intention-to-treat analysis, continuous abstinence between the treatment and control groups was not significantly different at 3 months (23.8 versus 16.4%), 6 months (17.5 versus 12.3%) and 12 months (11.7 versus 11.9%). CONCLUSION: Adding nortriptyline to a smoking cessation treatment package consisting of behavioural support and nicotine replacement therapy does not appear to improve long-term abstinence rates in male prisoners.", "author" : [ { "dropping-particle" : "", "family" : "Richmond", "given" : "Robyn", "non-dropping-particle" : "", "parse-names" : false, "suffix" : "" }, { "dropping-particle" : "", "family" : "Indig", "given" : "Devon", "non-dropping-particle" : "", "parse-names" : false, "suffix" : "" }, { "dropping-particle" : "", "family" : "Butler", "given" : "Tony", "non-dropping-particle" : "", "parse-names" : false, "suffix" : "" }, { "dropping-particle" : "", "family" : "Wilhelm", "given" : "Kay", "non-dropping-particle" : "", "parse-names" : false, "suffix" : "" }, { "dropping-particle" : "", "family" : "Archer", "given" : "Vicki", "non-dropping-particle" : "", "parse-names" : false, "suffix" : "" }, { "dropping-particle" : "", "family" : "Wodak", "given" : "Alex", "non-dropping-particle" : "", "parse-names" : false, "suffix" : "" } ], "container-title" : "Addiction", "id" : "ITEM-2", "issue" : "5", "issued" : { "date-parts" : [ [ "2013", "5" ] ] }, "note" : "- Results not significant. Adding nortriptyline to the intervention does not improve long-term smoking abstinence rates\n\n\n- Prisoners want to quit/ be healthy\n- moment of opportunity\n\n\n- findings indicate that c.s. interventions to inmates are worthwhile\n\n\n- Smokers who reduced their tobacco use significantly can maintain reductions for longer periods, therefore reduction of any kind is a worthwhile outcome to pursue\n\n\n-high compliance with NRT = better outcomes (higher motication to quit, lower nicotene dependence)\n\n\n- this study suggests that prisoners can quit at similar rates to the community despite living in a culture in which tobacco is deeply entrenched and even encour- aged \n\n\n- biochemical rates of abstinence were consistent with self-report", "page" : "966-974", "title" : "A randomized controlled trial of a smoking cessation intervention conducted among prisoners", "type" : "article-journal", "volume" : "108" }, "uris" : [ "http://www.mendeley.com/documents/?uuid=c4ea491d-465b-4a25-98f9-4c416acc60bf" ] }, { "id" : "ITEM-3", "itemData" : { "DOI" : "10.14661/1318", "ISSN" : "2008-5842 (Electronic)", "PMID" : "26516436", "abstract" : "BACKGROUND: The prevalence of smoking is much higher in prisoners than it is in the general population. Prisoners who smoke cause many health problems for themselves and other prisoners. Therefore, we should help them stop smoking. OBJECTIVE: To compare the effects of motivational interviewing-based (MI-based) treatment and its combination with nicotine replacement therapy (NRT) on smoking cessation in prisoners at Mashhad Central Prison. METHODS: The study was designed as a double-blind, randomized, controlled clinical trial, and it began in February 2013 and ended in February 2014. Two hundred and thirteen prisoners met the inclusion criteria and were enrolled in the study. They were divided randomly into three groups, i.e., MI-based treatment, MI with NRT, and the control group, which didn't receive any therapy. The outcome measures were reported after intervention and at a 90-day follow-up, and changes in the CO levels in expired air and nicotine dependency were measured. RESULTS: The average age of the subjects was 37.59 +/- 8.76, and their mean duration of imprisonment was 3.3 +/- 1.90 years. They smoked an average of 21.84 +/- 8.72 cigarettes per day. Analysis of the concentration of CO in expired air in the pre-test, post-test, and at the follow-up for the three groups showed that the variations in the mean CO concentrations in the MI group and the MI with NRT group at the pre-test and at the post-test were statistically significant (p &lt; 0.001), but no significant changes occurred between the post-test and the follow-up (p &gt; 0.050). In addition, the results indicated that CO concentration in expired air in the MI with NRT group was statistically significant, with better efficacy of smoking cessation, compared with control group and the MI group after the follow-up (p = 0.02). CONCLUSIONS: Motivational interviewing combined with NRT for smoking cessation is more effective than MI alone, and it resulted in a significant decrease in the CO concentration in expired air at the 90-day follow-up.", "author" : [ { "dropping-particle" : "", "family" : "Jalali", "given" : "Farzad", "non-dropping-particle" : "", "parse-names" : false, "suffix" : "" }, { "dropping-particle" : "", "family" : "Afshari", "given" : "Reza", "non-dropping-particle" : "", "parse-names" : false, "suffix" : "" }, { "dropping-particle" : "", "family" : "Babaei", "given" : "Ali", "non-dropping-particle" : "", "parse-names" : false, "suffix" : "" }, { "dropping-particle" : "", "family" : "Abasspour", "given" : "Hassan", "non-dropping-particle" : "", "parse-names" : false, "suffix" : "" }, { "dropping-particle" : "", "family" : "Vahedian-Shahroodi", "given" : "Mohammad", "non-dropping-particle" : "", "parse-names" : false, "suffix" : "" } ], "container-title" : "Electronic physician", "id" : "ITEM-3", "issue" : "6", "issued" : { "date-parts" : [ [ "2015" ] ] }, "page" : "1318-1324", "title" : "Comparing Motivational Interviewing-Based Treatment and its combination with Nicotine Replacement Therapy on smoking cessation in prisoners: a randomized controlled clinical trial.", "type" : "article-journal", "volume" : "7" }, "uris" : [ "http://www.mendeley.com/documents/?uuid=c7373467-d927-4adb-8164-7ea30591ff0c" ] }, { "id" : "ITEM-4", "itemData" : { "DOI" : "10.1186/1471-2458-12-508", "ISSN" : "1471-2458", "PMID" : "22768845", "abstract" : "BACKGROUND: The aim of the study was, despite the special characteristics of prisons, to identify the features which led prisoners who attended the Smoking Cessation Centre at the Kassavetia Detention Centre in Volos (region of Thessaly, in the central part of mainland Greece) to quit smoking.\n\nMETHODS: Personal interviews with 204 male prisoners irrespective of smoking habitus over the period June 2008 to December 2010 were obtained. Information about medical history, history of tobacco use and addiction to narcotic use was obtained and imprisonment status was recorded. Pharmaceutical treatment (Varenicline) and counselling or only counselling were suggested as alternative strategies to them in order to help quit smoking. SPSS v15.0 software was employed, descriptive statistics were used, and a X\u00b2 independence test and Student's\u2009t-test were performed.\n\nRESULTS: Of the sample examined, 75.5% (154) were smokers. They were mainly Greeks (51.5%), single (53.4%) and had not gratuated from a high school (secondary education level) (70.6%). 59.75% begun smoking early ( \u226414\u2009years of age ) and 64.9% were highly addicted according to Fagerstrom Tolerance Questionnaire. 74% (114) of all smokers at the prison attended the Smoking Cessation Centre. Of them, 30.7% were able to quit smoking at 3\u2009months but 1\u2009year later there were 20.2% ex-smokers. The key characteristics of those who were able to be ex-smokers were a change in smoking habits (decreased) compared to when free (p\u2009=\u2009.001), previous attempts to quit (while incarcerated and in general) (p\u2009=\u2009.001), average dependence levels (p\u2009&lt;\u2009.001), started smoking after 21\u2009years of age (p\u2009=\u2009.032), no history of addictive substance use (p\u2009=\u2009.029), being already prisoners for a longer period of time (p\u2009=\u2009.019), a limited number (3.9\u2009\u00b1\u20093.4) of prisoners per cell (p\u2009&lt;\u2009.001) and in particular a limited number (2.8\u2009\u00b1\u20093.2) of smokers in the cell (p\u2009&lt;\u2009.001).\n\nCONCLUSIONS: Average dependence, a past free of addictive substance abuse and a better environment of daily living for certain prisoners (as far as the number of cellmates was concerned) had a catalytic impact on prisoners finally managed to quit smoking.", "author" : [ { "dropping-particle" : "", "family" : "Makris", "given" : "Elias", "non-dropping-particle" : "", "parse-names" : false, "suffix" : "" }, { "dropping-particle" : "", "family" : "Gourgoulianis", "given" : "Konstantinos I", "non-dropping-particle" : "", "parse-names" : false, "suffix" : "" }, { "dropping-particle" : "", "family" : "Hatzoglou", "given" : "Chrysi", "non-dropping-particle" : "", "parse-names" : false, "suffix" : "" } ], "container-title" : "BMC public health", "id" : "ITEM-4", "issue" : "1", "issued" : { "date-parts" : [ [ "2012", "1" ] ] }, "page" : "508", "publisher" : "???", "title" : "Prisoners and cigarettes or 'imprisoned in cigarettes'? What helps prisoners quit smoking?", "type" : "article-journal", "volume" : "12" }, "uris" : [ "http://www.mendeley.com/documents/?uuid=f65d8259-bf5b-465b-9fd1-cfe55bf1476f" ] } ], "mendeley" : { "formattedCitation" : "(Jalali et al., 2015; Makris et al., 2012; Richmond et al., 2013, 2006)", "plainTextFormattedCitation" : "(Jalali et al., 2015; Makris et al., 2012; Richmond et al., 2013, 2006)", "previouslyFormattedCitation" : "(Jalali et al., 2015; Makris et al., 2012; Richmond et al., 2013, 2006)" }, "properties" : {  }, "schema" : "https://github.com/citation-style-language/schema/raw/master/csl-citation.json" }</w:instrText>
      </w:r>
      <w:r w:rsidRPr="00D672DF">
        <w:rPr>
          <w:rFonts w:cs="Times New Roman"/>
          <w:szCs w:val="24"/>
        </w:rPr>
        <w:fldChar w:fldCharType="separate"/>
      </w:r>
      <w:r w:rsidR="00CF23B1" w:rsidRPr="00CF23B1">
        <w:rPr>
          <w:rFonts w:cs="Times New Roman"/>
          <w:noProof/>
          <w:szCs w:val="24"/>
        </w:rPr>
        <w:t>(Jalali et al., 2015; Makris et al., 2012; Richmond et al., 2013, 2006)</w:t>
      </w:r>
      <w:r w:rsidRPr="00D672DF">
        <w:rPr>
          <w:rFonts w:cs="Times New Roman"/>
          <w:szCs w:val="24"/>
        </w:rPr>
        <w:fldChar w:fldCharType="end"/>
      </w:r>
      <w:r>
        <w:rPr>
          <w:rFonts w:cs="Times New Roman"/>
          <w:szCs w:val="24"/>
        </w:rPr>
        <w:t xml:space="preserve">, </w:t>
      </w:r>
      <w:r w:rsidRPr="00D672DF">
        <w:rPr>
          <w:rFonts w:cs="Times New Roman"/>
          <w:szCs w:val="24"/>
        </w:rPr>
        <w:t>there are very few reports of correctional facilities</w:t>
      </w:r>
      <w:r>
        <w:rPr>
          <w:rFonts w:cs="Times New Roman"/>
          <w:szCs w:val="24"/>
        </w:rPr>
        <w:t xml:space="preserve"> currently providing any form of smoking</w:t>
      </w:r>
      <w:r w:rsidR="009B33E1">
        <w:rPr>
          <w:rFonts w:cs="Times New Roman"/>
          <w:szCs w:val="24"/>
        </w:rPr>
        <w:t xml:space="preserve"> cessation support to prisoners</w:t>
      </w:r>
      <w:r w:rsidRPr="004F0B3A">
        <w:rPr>
          <w:rFonts w:cs="Times New Roman"/>
          <w:szCs w:val="24"/>
        </w:rPr>
        <w:t xml:space="preserve"> </w:t>
      </w:r>
      <w:r>
        <w:rPr>
          <w:rFonts w:cs="Times New Roman"/>
          <w:szCs w:val="24"/>
        </w:rPr>
        <w:fldChar w:fldCharType="begin" w:fldLock="1"/>
      </w:r>
      <w:r w:rsidR="00454F32">
        <w:rPr>
          <w:rFonts w:cs="Times New Roman"/>
          <w:szCs w:val="24"/>
        </w:rPr>
        <w:instrText>ADDIN CSL_CITATION { "citationItems" : [ { "id" : "ITEM-1", "itemData" : { "DOI" : "http://dx.doi.org/10.17061/phrp2621619", "author" : [ { "dropping-particle" : "", "family" : "Hefler", "given" : "Marita", "non-dropping-particle" : "", "parse-names" : false, "suffix" : "" }, { "dropping-particle" : "", "family" : "Hopkins", "given" : "Robyn", "non-dropping-particle" : "", "parse-names" : false, "suffix" : "" }, { "dropping-particle" : "", "family" : "Thomas", "given" : "David P", "non-dropping-particle" : "", "parse-names" : false, "suffix" : "" } ], "container-title" : "Public Health Research and Practice", "id" : "ITEM-1", "issue" : "2", "issued" : { "date-parts" : [ [ "2016" ] ] }, "page" : "1-8", "title" : "Successes and unintended consequences of the Northern Territory\u2019s smoke-free prisons policy: results from a process evaluation", "type" : "article-journal", "volume" : "26" }, "uris" : [ "http://www.mendeley.com/documents/?uuid=2157d1a7-0f0d-493e-9fc2-6bb1a2a78006" ] }, { "id" : "ITEM-2", "itemData" : { "DOI" : "10.14661/1318", "ISSN" : "2008-5842 (Electronic)", "PMID" : "26516436", "abstract" : "BACKGROUND: The prevalence of smoking is much higher in prisoners than it is in the general population. Prisoners who smoke cause many health problems for themselves and other prisoners. Therefore, we should help them stop smoking. OBJECTIVE: To compare the effects of motivational interviewing-based (MI-based) treatment and its combination with nicotine replacement therapy (NRT) on smoking cessation in prisoners at Mashhad Central Prison. METHODS: The study was designed as a double-blind, randomized, controlled clinical trial, and it began in February 2013 and ended in February 2014. Two hundred and thirteen prisoners met the inclusion criteria and were enrolled in the study. They were divided randomly into three groups, i.e., MI-based treatment, MI with NRT, and the control group, which didn't receive any therapy. The outcome measures were reported after intervention and at a 90-day follow-up, and changes in the CO levels in expired air and nicotine dependency were measured. RESULTS: The average age of the subjects was 37.59 +/- 8.76, and their mean duration of imprisonment was 3.3 +/- 1.90 years. They smoked an average of 21.84 +/- 8.72 cigarettes per day. Analysis of the concentration of CO in expired air in the pre-test, post-test, and at the follow-up for the three groups showed that the variations in the mean CO concentrations in the MI group and the MI with NRT group at the pre-test and at the post-test were statistically significant (p &lt; 0.001), but no significant changes occurred between the post-test and the follow-up (p &gt; 0.050). In addition, the results indicated that CO concentration in expired air in the MI with NRT group was statistically significant, with better efficacy of smoking cessation, compared with control group and the MI group after the follow-up (p = 0.02). CONCLUSIONS: Motivational interviewing combined with NRT for smoking cessation is more effective than MI alone, and it resulted in a significant decrease in the CO concentration in expired air at the 90-day follow-up.", "author" : [ { "dropping-particle" : "", "family" : "Jalali", "given" : "Farzad", "non-dropping-particle" : "", "parse-names" : false, "suffix" : "" }, { "dropping-particle" : "", "family" : "Afshari", "given" : "Reza", "non-dropping-particle" : "", "parse-names" : false, "suffix" : "" }, { "dropping-particle" : "", "family" : "Babaei", "given" : "Ali", "non-dropping-particle" : "", "parse-names" : false, "suffix" : "" }, { "dropping-particle" : "", "family" : "Abasspour", "given" : "Hassan", "non-dropping-particle" : "", "parse-names" : false, "suffix" : "" }, { "dropping-particle" : "", "family" : "Vahedian-Shahroodi", "given" : "Mohammad", "non-dropping-particle" : "", "parse-names" : false, "suffix" : "" } ], "container-title" : "Electronic physician", "id" : "ITEM-2", "issue" : "6", "issued" : { "date-parts" : [ [ "2015" ] ] }, "page" : "1318-1324", "title" : "Comparing Motivational Interviewing-Based Treatment and its combination with Nicotine Replacement Therapy on smoking cessation in prisoners: a randomized controlled clinical trial.", "type" : "article-journal", "volume" : "7" }, "uris" : [ "http://www.mendeley.com/documents/?uuid=c7373467-d927-4adb-8164-7ea30591ff0c" ] }, { "id" : "ITEM-3", "itemData" : { "URL" : "http://www.quit.org.au/resource-centre/communities/correctional-settings", "accessed" : { "date-parts" : [ [ "2017", "6", "22" ] ] }, "author" : [ { "dropping-particle" : "", "family" : "Quit Victoria", "given" : "", "non-dropping-particle" : "", "parse-names" : false, "suffix" : "" } ], "id" : "ITEM-3", "issued" : { "date-parts" : [ [ "2017" ] ] }, "title" : "Smoking Cessation Support", "type" : "webpage" }, "uris" : [ "http://www.mendeley.com/documents/?uuid=705b853e-21ca-4459-b7fe-ec1c351e35d1" ] } ], "mendeley" : { "formattedCitation" : "(Hefler et al., 2016; Jalali et al., 2015; Quit Victoria, 2017)", "plainTextFormattedCitation" : "(Hefler et al., 2016; Jalali et al., 2015; Quit Victoria, 2017)", "previouslyFormattedCitation" : "(Hefler et al., 2016; Jalali et al., 2015; Quit Victoria, 2017)" }, "properties" : {  }, "schema" : "https://github.com/citation-style-language/schema/raw/master/csl-citation.json" }</w:instrText>
      </w:r>
      <w:r>
        <w:rPr>
          <w:rFonts w:cs="Times New Roman"/>
          <w:szCs w:val="24"/>
        </w:rPr>
        <w:fldChar w:fldCharType="separate"/>
      </w:r>
      <w:r w:rsidR="00CF23B1" w:rsidRPr="00CF23B1">
        <w:rPr>
          <w:rFonts w:cs="Times New Roman"/>
          <w:noProof/>
          <w:szCs w:val="24"/>
        </w:rPr>
        <w:t>(Hefler et al., 2016; Jalali et al., 2015; Quit Victoria, 2017)</w:t>
      </w:r>
      <w:r>
        <w:rPr>
          <w:rFonts w:cs="Times New Roman"/>
          <w:szCs w:val="24"/>
        </w:rPr>
        <w:fldChar w:fldCharType="end"/>
      </w:r>
      <w:r w:rsidR="009B33E1">
        <w:rPr>
          <w:rFonts w:cs="Times New Roman"/>
          <w:szCs w:val="24"/>
        </w:rPr>
        <w:t>,</w:t>
      </w:r>
      <w:r>
        <w:rPr>
          <w:rFonts w:cs="Times New Roman"/>
          <w:szCs w:val="24"/>
        </w:rPr>
        <w:t xml:space="preserve"> and we are unaware of </w:t>
      </w:r>
      <w:r w:rsidRPr="003A147C">
        <w:rPr>
          <w:rFonts w:cs="Times New Roman"/>
          <w:i/>
          <w:szCs w:val="24"/>
        </w:rPr>
        <w:t>any</w:t>
      </w:r>
      <w:r>
        <w:rPr>
          <w:rFonts w:cs="Times New Roman"/>
          <w:szCs w:val="24"/>
        </w:rPr>
        <w:t xml:space="preserve"> </w:t>
      </w:r>
      <w:r w:rsidR="001F4660">
        <w:rPr>
          <w:rFonts w:cs="Times New Roman"/>
          <w:szCs w:val="24"/>
        </w:rPr>
        <w:t xml:space="preserve">organised </w:t>
      </w:r>
      <w:r>
        <w:rPr>
          <w:rFonts w:cs="Times New Roman"/>
          <w:szCs w:val="24"/>
        </w:rPr>
        <w:t>efforts to reduce smoking relapse following release from prison</w:t>
      </w:r>
      <w:r w:rsidR="001412E8">
        <w:rPr>
          <w:rFonts w:cs="Times New Roman"/>
          <w:szCs w:val="24"/>
        </w:rPr>
        <w:t>, internationally</w:t>
      </w:r>
      <w:r>
        <w:rPr>
          <w:rFonts w:cs="Times New Roman"/>
          <w:szCs w:val="24"/>
        </w:rPr>
        <w:t xml:space="preserve">. </w:t>
      </w:r>
      <w:r w:rsidR="00D52531">
        <w:rPr>
          <w:rFonts w:cs="Times New Roman"/>
          <w:szCs w:val="24"/>
        </w:rPr>
        <w:t>Some US jails are selling customised e-cigarettes as a me</w:t>
      </w:r>
      <w:r w:rsidR="009B33E1">
        <w:rPr>
          <w:rFonts w:cs="Times New Roman"/>
          <w:szCs w:val="24"/>
        </w:rPr>
        <w:t>ans of aiding smoking cessation</w:t>
      </w:r>
      <w:r w:rsidR="00D52531">
        <w:rPr>
          <w:rFonts w:cs="Times New Roman"/>
          <w:szCs w:val="24"/>
        </w:rPr>
        <w:t xml:space="preserve"> </w:t>
      </w:r>
      <w:r w:rsidR="00D52531">
        <w:rPr>
          <w:rFonts w:cs="Times New Roman"/>
          <w:szCs w:val="24"/>
        </w:rPr>
        <w:fldChar w:fldCharType="begin" w:fldLock="1"/>
      </w:r>
      <w:r w:rsidR="00454F32">
        <w:rPr>
          <w:rFonts w:cs="Times New Roman"/>
          <w:szCs w:val="24"/>
        </w:rPr>
        <w:instrText>ADDIN CSL_CITATION { "citationItems" : [ { "id" : "ITEM-1", "itemData" : { "DOI" : "10.1136/tobaccocontrol-2013-051535", "ISBN" : "0964-4563", "ISSN" : "09644563", "PMID" : "24713614", "abstract" : "The article reports on U.S. jails that are experimenting with offering electronic-cigarettes for sale to inmates as of November 2014. Topics include country jails in Illinois, Tennessee, Alabama and Nebraska that have begun to sell e-cigarettes to prisoners through commissaries, the lobbying being made by e-cigarette distributors to encourage e-cigarette availability in jails, and the risks associated with introducing these products in institutionalized settings.", "author" : [ { "dropping-particle" : "", "family" : "Curry", "given" : "Laurel", "non-dropping-particle" : "", "parse-names" : false, "suffix" : "" }, { "dropping-particle" : "", "family" : "Lee", "given" : "Youn Ok", "non-dropping-particle" : "", "parse-names" : false, "suffix" : "" }, { "dropping-particle" : "", "family" : "Rogers", "given" : "Todd", "non-dropping-particle" : "", "parse-names" : false, "suffix" : "" } ], "container-title" : "Tobacco Control", "id" : "ITEM-1", "issue" : "S1", "issued" : { "date-parts" : [ [ "2014" ] ] }, "page" : "e87-e88", "title" : "E-cigarettes made especially for inmates.", "type" : "article-journal", "volume" : "23" }, "uris" : [ "http://www.mendeley.com/documents/?uuid=06368c4a-b5ac-4547-95f7-c2517682e157" ] } ], "mendeley" : { "formattedCitation" : "(Curry et al., 2014)", "plainTextFormattedCitation" : "(Curry et al., 2014)", "previouslyFormattedCitation" : "(Curry et al., 2014)" }, "properties" : {  }, "schema" : "https://github.com/citation-style-language/schema/raw/master/csl-citation.json" }</w:instrText>
      </w:r>
      <w:r w:rsidR="00D52531">
        <w:rPr>
          <w:rFonts w:cs="Times New Roman"/>
          <w:szCs w:val="24"/>
        </w:rPr>
        <w:fldChar w:fldCharType="separate"/>
      </w:r>
      <w:r w:rsidR="00CF23B1" w:rsidRPr="00CF23B1">
        <w:rPr>
          <w:rFonts w:cs="Times New Roman"/>
          <w:noProof/>
          <w:szCs w:val="24"/>
        </w:rPr>
        <w:t>(Curry et al., 2014)</w:t>
      </w:r>
      <w:r w:rsidR="00D52531">
        <w:rPr>
          <w:rFonts w:cs="Times New Roman"/>
          <w:szCs w:val="24"/>
        </w:rPr>
        <w:fldChar w:fldCharType="end"/>
      </w:r>
      <w:r w:rsidR="009B33E1">
        <w:rPr>
          <w:rFonts w:cs="Times New Roman"/>
          <w:szCs w:val="24"/>
        </w:rPr>
        <w:t>,</w:t>
      </w:r>
      <w:r w:rsidR="00D52531">
        <w:rPr>
          <w:rFonts w:cs="Times New Roman"/>
          <w:szCs w:val="24"/>
        </w:rPr>
        <w:t xml:space="preserve"> but there is debate about whether these represent an effective harm reduction strategy, or whether they renormalise smoking among a population with very high r</w:t>
      </w:r>
      <w:r w:rsidR="009B33E1">
        <w:rPr>
          <w:rFonts w:cs="Times New Roman"/>
          <w:szCs w:val="24"/>
        </w:rPr>
        <w:t>ates of tobacco-related illness</w:t>
      </w:r>
      <w:r w:rsidR="00D52531" w:rsidRPr="00CB1D41">
        <w:rPr>
          <w:rFonts w:cs="Times New Roman"/>
          <w:szCs w:val="24"/>
        </w:rPr>
        <w:t xml:space="preserve"> </w:t>
      </w:r>
      <w:r w:rsidR="00D52531">
        <w:rPr>
          <w:rFonts w:cs="Times New Roman"/>
          <w:szCs w:val="24"/>
        </w:rPr>
        <w:fldChar w:fldCharType="begin" w:fldLock="1"/>
      </w:r>
      <w:r w:rsidR="00454F32">
        <w:rPr>
          <w:rFonts w:cs="Times New Roman"/>
          <w:szCs w:val="24"/>
        </w:rPr>
        <w:instrText>ADDIN CSL_CITATION { "citationItems" : [ { "id" : "ITEM-1", "itemData" : { "DOI" : "10.1001/jamapsychiatry.2014.2224", "ISBN" : "1110301197", "ISSN" : "2168-622X", "PMID" : "19772347", "author" : [ { "dropping-particle" : "", "family" : "Young-Wolff", "given" : "Kelly C.", "non-dropping-particle" : "", "parse-names" : false, "suffix" : "" }, { "dropping-particle" : "", "family" : "Karan", "given" : "Lori D.", "non-dropping-particle" : "", "parse-names" : false, "suffix" : "" }, { "dropping-particle" : "", "family" : "Prochaska", "given" : "Judith J.", "non-dropping-particle" : "", "parse-names" : false, "suffix" : "" } ], "container-title" : "JAMA Psychiatry", "id" : "ITEM-1", "issue" : "2", "issued" : { "date-parts" : [ [ "2015", "2", "1" ] ] }, "page" : "103", "title" : "Electronic Cigarettes in Jails", "type" : "article-journal", "volume" : "72" }, "uris" : [ "http://www.mendeley.com/documents/?uuid=fb938892-e207-4360-8b09-281aac7e2ade" ] } ], "mendeley" : { "formattedCitation" : "(Young-Wolff et al., 2015)", "plainTextFormattedCitation" : "(Young-Wolff et al., 2015)", "previouslyFormattedCitation" : "(Young-Wolff et al., 2015)" }, "properties" : {  }, "schema" : "https://github.com/citation-style-language/schema/raw/master/csl-citation.json" }</w:instrText>
      </w:r>
      <w:r w:rsidR="00D52531">
        <w:rPr>
          <w:rFonts w:cs="Times New Roman"/>
          <w:szCs w:val="24"/>
        </w:rPr>
        <w:fldChar w:fldCharType="separate"/>
      </w:r>
      <w:r w:rsidR="00CF23B1" w:rsidRPr="00CF23B1">
        <w:rPr>
          <w:rFonts w:cs="Times New Roman"/>
          <w:noProof/>
          <w:szCs w:val="24"/>
        </w:rPr>
        <w:t>(Young-Wolff et al., 2015)</w:t>
      </w:r>
      <w:r w:rsidR="00D52531">
        <w:rPr>
          <w:rFonts w:cs="Times New Roman"/>
          <w:szCs w:val="24"/>
        </w:rPr>
        <w:fldChar w:fldCharType="end"/>
      </w:r>
      <w:r w:rsidR="009B33E1">
        <w:rPr>
          <w:rFonts w:cs="Times New Roman"/>
          <w:szCs w:val="24"/>
        </w:rPr>
        <w:t>.</w:t>
      </w:r>
    </w:p>
    <w:p w14:paraId="3D3CDD90" w14:textId="28BB3192" w:rsidR="00B6467F" w:rsidRDefault="00B6467F" w:rsidP="00D347CA">
      <w:pPr>
        <w:spacing w:line="480" w:lineRule="auto"/>
        <w:ind w:firstLine="720"/>
        <w:rPr>
          <w:rFonts w:cs="Times New Roman"/>
          <w:szCs w:val="24"/>
        </w:rPr>
      </w:pPr>
      <w:r>
        <w:rPr>
          <w:rFonts w:cs="Times New Roman"/>
          <w:szCs w:val="24"/>
        </w:rPr>
        <w:t xml:space="preserve">Based on our results and other available literature, we recommend a comprehensive policy and practice shift </w:t>
      </w:r>
      <w:r w:rsidR="002522E8">
        <w:rPr>
          <w:rFonts w:cs="Times New Roman"/>
          <w:szCs w:val="24"/>
        </w:rPr>
        <w:t xml:space="preserve">designed to </w:t>
      </w:r>
      <w:r>
        <w:rPr>
          <w:rFonts w:cs="Times New Roman"/>
          <w:szCs w:val="24"/>
        </w:rPr>
        <w:t>provid</w:t>
      </w:r>
      <w:r w:rsidR="002522E8">
        <w:rPr>
          <w:rFonts w:cs="Times New Roman"/>
          <w:szCs w:val="24"/>
        </w:rPr>
        <w:t>e</w:t>
      </w:r>
      <w:r>
        <w:rPr>
          <w:rFonts w:cs="Times New Roman"/>
          <w:szCs w:val="24"/>
        </w:rPr>
        <w:t xml:space="preserve"> </w:t>
      </w:r>
      <w:r w:rsidR="001412E8">
        <w:rPr>
          <w:rFonts w:cs="Times New Roman"/>
          <w:szCs w:val="24"/>
        </w:rPr>
        <w:t xml:space="preserve">evidence-based </w:t>
      </w:r>
      <w:r>
        <w:rPr>
          <w:rFonts w:cs="Times New Roman"/>
          <w:szCs w:val="24"/>
        </w:rPr>
        <w:t xml:space="preserve">smoking cessation support to </w:t>
      </w:r>
      <w:r w:rsidR="001412E8">
        <w:rPr>
          <w:rFonts w:cs="Times New Roman"/>
          <w:szCs w:val="24"/>
        </w:rPr>
        <w:t xml:space="preserve">people </w:t>
      </w:r>
      <w:r>
        <w:rPr>
          <w:rFonts w:cs="Times New Roman"/>
          <w:szCs w:val="24"/>
        </w:rPr>
        <w:t xml:space="preserve">released from smoke-free prisons. Available evidence </w:t>
      </w:r>
      <w:r w:rsidRPr="00D672DF">
        <w:rPr>
          <w:rFonts w:cs="Times New Roman"/>
          <w:szCs w:val="24"/>
        </w:rPr>
        <w:fldChar w:fldCharType="begin" w:fldLock="1"/>
      </w:r>
      <w:r w:rsidR="00454F32">
        <w:rPr>
          <w:rFonts w:cs="Times New Roman"/>
          <w:szCs w:val="24"/>
        </w:rPr>
        <w:instrText>ADDIN CSL_CITATION { "citationItems" : [ { "id" : "ITEM-1", "itemData" : { "ISSN" : "1326-0200", "PMID" : "17073232", "abstract" : "OBJECTIVE: To conduct a pilot study to determine the feasibility and effectiveness of a multi-component smoking cessation intervention among prison inmates. METHODS: A prospective study conducted within a maximum-security prison located near Sydney, New South Wales, and housing around 330 men. Participants received a smoking cessation intervention with six-month follow-up to determine abstinence. The smoking cessation intervention consisted of two brief cognitive behavioural therapy sessions, nicotine replacement therapy, bupropion and self-help resources. Point prevalence and continuous abstinence at follow-up were verified with expired carbon monoxide measures. RESULTS: Thirty male inmates participated in the intervention. At six months, the biochemically validated point prevalence and continuous abstinence rates were 26% and 22% respectively. Reasons for relapse to smoking included: transfers to other prisons without notice, boredom, prolonged periods locked in cells, and stress associated with family or legal concerns. Those inmates who relapsed, or continued to smoke following the intervention, smoked less tobacco than at baseline and 95% stated they were willing to try to quit again using our intervention. CONCLUSIONS: Prison inmates are able to quit or reduce tobacco consumption while in prison but any smoking cessation intervention in this setting needs to address prison-specific issues such as boredom, stress, transfers to other prisons, court appearances, and isolation from family and friends. IMPLICATIONS: The prevalence of smoking within Australian prisons is alarmingly high. Further work into how to encourage prisoners to quit smoking is required.", "author" : [ { "dropping-particle" : "", "family" : "Richmond", "given" : "R. L.", "non-dropping-particle" : "", "parse-names" : false, "suffix" : "" }, { "dropping-particle" : "", "family" : "Butler", "given" : "T. G.", "non-dropping-particle" : "", "parse-names" : false, "suffix" : "" }, { "dropping-particle" : "", "family" : "Belcher", "given" : "J. M.", "non-dropping-particle" : "", "parse-names" : false, "suffix" : "" }, { "dropping-particle" : "", "family" : "Wodak", "given" : "A. D.", "non-dropping-particle" : "", "parse-names" : false, "suffix" : "" }, { "dropping-particle" : "", "family" : "Wilhelm", "given" : "K. A.", "non-dropping-particle" : "", "parse-names" : false, "suffix" : "" }, { "dropping-particle" : "", "family" : "Baxter", "given" : "E.", "non-dropping-particle" : "", "parse-names" : false, "suffix" : "" } ], "container-title" : "Australian and New Zealand Journal of Public Health", "id" : "ITEM-1", "issue" : "5", "issued" : { "date-parts" : [ [ "2006", "10" ] ] }, "note" : "- any smoking cessation intervention in this setting needs to address prison-specifi c issues such as boredom, stress, transfers to other prisons, court appearances, and isolation from family and friends.\n\n\n\n\n-A review by Hughes and Carpenter14 indicated that smokers who signifi cantly reduce their smoking can maintain these reductions for long periods. Another review found that a reduction in tobacco intake did not undermine cessation.15 This suggests that inmates in our study who reduced their intake need to be supported in subsequent attempts to quit. \n\n\n\n\n- Importantly, an overwhelming majority (95%) of inmates who relapsed during the trial indicated a willingness to try quitting again using our multi-component intervention.\n\n\n\n\n- transferral\n\n\n\n\n-quitting while incarcerated has no adverse effects on either the physical or mental health of an individual inmate\n\n\n\n\n-Finally, inmates in the trial reported increased exercise and improving their diet.\n\n\n\n\n- Encouragingly, a substantial proportion of inmates remained abstinent up to six months after the intervention.", "page" : "474-8", "title" : "Promoting smoking cessation among prisoners: feasibility of a multi-component intervention.", "type" : "article-journal", "volume" : "30" }, "uris" : [ "http://www.mendeley.com/documents/?uuid=961be54f-2338-4a6a-8c10-d872bee52cb3" ] }, { "id" : "ITEM-2", "itemData" : { "DOI" : "10.1111/add.12084", "ISSN" : "09652140", "PMID" : "23228222", "abstract" : "AIM: To evaluate the efficacy of nortriptyline (NOR) added to a multi-component smoking cessation intervention, which included cognitive-behavioural therapy (CBT) and provision of nicotine replacement therapy (NRT). DESIGN: Randomized controlled trial (RCT) comparing two study groups with blinded follow-up at 3, 6 and 12 months. Both groups received a multi-component smoking cessation intervention comprising two half-hour individual sessions of CBT and NRT with either active NOR or placebo. SETTING: Prisons in New South Wales (17) and Queensland (one), Australia. PARTICIPANTS: A total of 425 male prisoners met inclusion criteria and were allocated to either treatment (n = 206) or control group (n = 219). MEASUREMENTS: Primary end-points at 3, 6 and 12 months were continuous abstinence, point prevalence abstinence and reporting a 50% reduction in smoking. Smoking status was confirmed by expired carbon monoxide, using a cut-point of \u226410 parts per million. FINDINGS: Participants' demographics and baseline tobacco use were similar in treatment and control groups. Based on an intention-to-treat analysis, continuous abstinence between the treatment and control groups was not significantly different at 3 months (23.8 versus 16.4%), 6 months (17.5 versus 12.3%) and 12 months (11.7 versus 11.9%). CONCLUSION: Adding nortriptyline to a smoking cessation treatment package consisting of behavioural support and nicotine replacement therapy does not appear to improve long-term abstinence rates in male prisoners.", "author" : [ { "dropping-particle" : "", "family" : "Richmond", "given" : "Robyn", "non-dropping-particle" : "", "parse-names" : false, "suffix" : "" }, { "dropping-particle" : "", "family" : "Indig", "given" : "Devon", "non-dropping-particle" : "", "parse-names" : false, "suffix" : "" }, { "dropping-particle" : "", "family" : "Butler", "given" : "Tony", "non-dropping-particle" : "", "parse-names" : false, "suffix" : "" }, { "dropping-particle" : "", "family" : "Wilhelm", "given" : "Kay", "non-dropping-particle" : "", "parse-names" : false, "suffix" : "" }, { "dropping-particle" : "", "family" : "Archer", "given" : "Vicki", "non-dropping-particle" : "", "parse-names" : false, "suffix" : "" }, { "dropping-particle" : "", "family" : "Wodak", "given" : "Alex", "non-dropping-particle" : "", "parse-names" : false, "suffix" : "" } ], "container-title" : "Addiction", "id" : "ITEM-2", "issue" : "5", "issued" : { "date-parts" : [ [ "2013", "5" ] ] }, "note" : "- Results not significant. Adding nortriptyline to the intervention does not improve long-term smoking abstinence rates\n\n\n- Prisoners want to quit/ be healthy\n- moment of opportunity\n\n\n- findings indicate that c.s. interventions to inmates are worthwhile\n\n\n- Smokers who reduced their tobacco use significantly can maintain reductions for longer periods, therefore reduction of any kind is a worthwhile outcome to pursue\n\n\n-high compliance with NRT = better outcomes (higher motication to quit, lower nicotene dependence)\n\n\n- this study suggests that prisoners can quit at similar rates to the community despite living in a culture in which tobacco is deeply entrenched and even encour- aged \n\n\n- biochemical rates of abstinence were consistent with self-report", "page" : "966-974", "title" : "A randomized controlled trial of a smoking cessation intervention conducted among prisoners", "type" : "article-journal", "volume" : "108" }, "uris" : [ "http://www.mendeley.com/documents/?uuid=c4ea491d-465b-4a25-98f9-4c416acc60bf" ] }, { "id" : "ITEM-3", "itemData" : { "DOI" : "10.14661/1318", "ISSN" : "2008-5842 (Electronic)", "PMID" : "26516436", "abstract" : "BACKGROUND: The prevalence of smoking is much higher in prisoners than it is in the general population. Prisoners who smoke cause many health problems for themselves and other prisoners. Therefore, we should help them stop smoking. OBJECTIVE: To compare the effects of motivational interviewing-based (MI-based) treatment and its combination with nicotine replacement therapy (NRT) on smoking cessation in prisoners at Mashhad Central Prison. METHODS: The study was designed as a double-blind, randomized, controlled clinical trial, and it began in February 2013 and ended in February 2014. Two hundred and thirteen prisoners met the inclusion criteria and were enrolled in the study. They were divided randomly into three groups, i.e., MI-based treatment, MI with NRT, and the control group, which didn't receive any therapy. The outcome measures were reported after intervention and at a 90-day follow-up, and changes in the CO levels in expired air and nicotine dependency were measured. RESULTS: The average age of the subjects was 37.59 +/- 8.76, and their mean duration of imprisonment was 3.3 +/- 1.90 years. They smoked an average of 21.84 +/- 8.72 cigarettes per day. Analysis of the concentration of CO in expired air in the pre-test, post-test, and at the follow-up for the three groups showed that the variations in the mean CO concentrations in the MI group and the MI with NRT group at the pre-test and at the post-test were statistically significant (p &lt; 0.001), but no significant changes occurred between the post-test and the follow-up (p &gt; 0.050). In addition, the results indicated that CO concentration in expired air in the MI with NRT group was statistically significant, with better efficacy of smoking cessation, compared with control group and the MI group after the follow-up (p = 0.02). CONCLUSIONS: Motivational interviewing combined with NRT for smoking cessation is more effective than MI alone, and it resulted in a significant decrease in the CO concentration in expired air at the 90-day follow-up.", "author" : [ { "dropping-particle" : "", "family" : "Jalali", "given" : "Farzad", "non-dropping-particle" : "", "parse-names" : false, "suffix" : "" }, { "dropping-particle" : "", "family" : "Afshari", "given" : "Reza", "non-dropping-particle" : "", "parse-names" : false, "suffix" : "" }, { "dropping-particle" : "", "family" : "Babaei", "given" : "Ali", "non-dropping-particle" : "", "parse-names" : false, "suffix" : "" }, { "dropping-particle" : "", "family" : "Abasspour", "given" : "Hassan", "non-dropping-particle" : "", "parse-names" : false, "suffix" : "" }, { "dropping-particle" : "", "family" : "Vahedian-Shahroodi", "given" : "Mohammad", "non-dropping-particle" : "", "parse-names" : false, "suffix" : "" } ], "container-title" : "Electronic physician", "id" : "ITEM-3", "issue" : "6", "issued" : { "date-parts" : [ [ "2015" ] ] }, "page" : "1318-1324", "title" : "Comparing Motivational Interviewing-Based Treatment and its combination with Nicotine Replacement Therapy on smoking cessation in prisoners: a randomized controlled clinical trial.", "type" : "article-journal", "volume" : "7" }, "uris" : [ "http://www.mendeley.com/documents/?uuid=c7373467-d927-4adb-8164-7ea30591ff0c" ] }, { "id" : "ITEM-4", "itemData" : { "DOI" : "10.1186/1471-2458-12-508", "ISSN" : "1471-2458", "PMID" : "22768845", "abstract" : "BACKGROUND: The aim of the study was, despite the special characteristics of prisons, to identify the features which led prisoners who attended the Smoking Cessation Centre at the Kassavetia Detention Centre in Volos (region of Thessaly, in the central part of mainland Greece) to quit smoking.\n\nMETHODS: Personal interviews with 204 male prisoners irrespective of smoking habitus over the period June 2008 to December 2010 were obtained. Information about medical history, history of tobacco use and addiction to narcotic use was obtained and imprisonment status was recorded. Pharmaceutical treatment (Varenicline) and counselling or only counselling were suggested as alternative strategies to them in order to help quit smoking. SPSS v15.0 software was employed, descriptive statistics were used, and a X\u00b2 independence test and Student's\u2009t-test were performed.\n\nRESULTS: Of the sample examined, 75.5% (154) were smokers. They were mainly Greeks (51.5%), single (53.4%) and had not gratuated from a high school (secondary education level) (70.6%). 59.75% begun smoking early ( \u226414\u2009years of age ) and 64.9% were highly addicted according to Fagerstrom Tolerance Questionnaire. 74% (114) of all smokers at the prison attended the Smoking Cessation Centre. Of them, 30.7% were able to quit smoking at 3\u2009months but 1\u2009year later there were 20.2% ex-smokers. The key characteristics of those who were able to be ex-smokers were a change in smoking habits (decreased) compared to when free (p\u2009=\u2009.001), previous attempts to quit (while incarcerated and in general) (p\u2009=\u2009.001), average dependence levels (p\u2009&lt;\u2009.001), started smoking after 21\u2009years of age (p\u2009=\u2009.032), no history of addictive substance use (p\u2009=\u2009.029), being already prisoners for a longer period of time (p\u2009=\u2009.019), a limited number (3.9\u2009\u00b1\u20093.4) of prisoners per cell (p\u2009&lt;\u2009.001) and in particular a limited number (2.8\u2009\u00b1\u20093.2) of smokers in the cell (p\u2009&lt;\u2009.001).\n\nCONCLUSIONS: Average dependence, a past free of addictive substance abuse and a better environment of daily living for certain prisoners (as far as the number of cellmates was concerned) had a catalytic impact on prisoners finally managed to quit smoking.", "author" : [ { "dropping-particle" : "", "family" : "Makris", "given" : "Elias", "non-dropping-particle" : "", "parse-names" : false, "suffix" : "" }, { "dropping-particle" : "", "family" : "Gourgoulianis", "given" : "Konstantinos I", "non-dropping-particle" : "", "parse-names" : false, "suffix" : "" }, { "dropping-particle" : "", "family" : "Hatzoglou", "given" : "Chrysi", "non-dropping-particle" : "", "parse-names" : false, "suffix" : "" } ], "container-title" : "BMC public health", "id" : "ITEM-4", "issue" : "1", "issued" : { "date-parts" : [ [ "2012", "1" ] ] }, "page" : "508", "publisher" : "???", "title" : "Prisoners and cigarettes or 'imprisoned in cigarettes'? What helps prisoners quit smoking?", "type" : "article-journal", "volume" : "12" }, "uris" : [ "http://www.mendeley.com/documents/?uuid=f65d8259-bf5b-465b-9fd1-cfe55bf1476f" ] }, { "id" : "ITEM-5", "itemData" : { "DOI" : "10.1001/jamainternmed.2013.197", "ISSN" : "2168-6114", "PMID" : "23567902", "abstract" : "IMPORTANCE: Millions of Americans are forced to quit smoking as they enter tobacco-free prisons and jails, but most return to smoking within days of release. Interventions are needed to sustain tobacco abstinence after release from incarceration. OBJECTIVE: To evaluate the extent to which the WISE intervention (Working Inside for Smoking Elimination), based on motivational interviewing (MI) and cognitive behavioral therapy (CBT), decreases relapse to smoking after release from a smoke-free prison. DESIGN: Participants were recruited approximately 8 weeks prior to their release from a smoke-free prison and randomized to 6 weekly sessions of either education videos (control) or the WISE intervention. SETTING: A tobacco-free prison in the United States. PARTICIPANTS: A total of 262 inmates (35% female). MAIN OUTCOME MEASURE: Continued smoking abstinence was defined as 7-day point-prevalence abstinence validated by urine cotinine measurement. RESULTS: At the 3-week follow-up, 25% of participants in the WISE intervention (31 of 122) and 7% of the control participants (9 of 125) continued to be tobacco abstinent (odds ratio [OR], 4.4; 95% CI, 2.0-9.7). In addition to the intervention, Hispanic ethnicity, a plan to remain abstinent, and being incarcerated for more than 6 months were all associated with increased likelihood of remaining abstinent. In the logistic regression analysis, participants randomized to the WISE intervention were 6.6 times more likely to remain tobacco abstinent at the 3-week follow up than those randomized to the control condition (95% CI, 2.5-17.0). Nonsmokers at the 3-week follow-up had an additional follow-up 3 months after release, and overall 12% of the participants in the WISE intervention (14 of 122) and 2% of the control participants (3 of 125) were tobacco free at 3 months, as confirmed by urine cotinine measurement (OR, 5.3; 95% CI, 1.4-23.8). CONCLUSIONS AND RELEVANCE: Forced tobacco abstinence alone during incarceration has little impact on postrelease smoking status. A behavioral intervention provided prior to release greatly improves cotinine-confirmed smoking cessation in the community. TRIAL REGISTRATION: clinicaltrials.gov Identifier: NCT01122589.", "author" : [ { "dropping-particle" : "", "family" : "Clarke", "given" : "J. G.", "non-dropping-particle" : "", "parse-names" : false, "suffix" : "" }, { "dropping-particle" : "", "family" : "Stein", "given" : "L. A. R", "non-dropping-particle" : "", "parse-names" : false, "suffix" : "" }, { "dropping-particle" : "", "family" : "Martin", "given" : "Rosemarie A", "non-dropping-particle" : "", "parse-names" : false, "suffix" : "" }, { "dropping-particle" : "", "family" : "Martin", "given" : "Stephen A", "non-dropping-particle" : "", "parse-names" : false, "suffix" : "" }, { "dropping-particle" : "", "family" : "Parker", "given" : "Donna", "non-dropping-particle" : "", "parse-names" : false, "suffix" : "" }, { "dropping-particle" : "", "family" : "Lopes", "given" : "Cheryl E", "non-dropping-particle" : "", "parse-names" : false, "suffix" : "" }, { "dropping-particle" : "", "family" : "McGovern", "given" : "Arthur R", "non-dropping-particle" : "", "parse-names" : false, "suffix" : "" }, { "dropping-particle" : "", "family" : "Simon", "given" : "Rachel", "non-dropping-particle" : "", "parse-names" : false, "suffix" : "" }, { "dropping-particle" : "", "family" : "Roberts", "given" : "Mary", "non-dropping-particle" : "", "parse-names" : false, "suffix" : "" }, { "dropping-particle" : "", "family" : "Friedman", "given" : "Peter", "non-dropping-particle" : "", "parse-names" : false, "suffix" : "" }, { "dropping-particle" : "", "family" : "Bock", "given" : "Beth", "non-dropping-particle" : "", "parse-names" : false, "suffix" : "" } ], "container-title" : "JAMA internal medicine", "id" : "ITEM-5", "issue" : "9", "issued" : { "date-parts" : [ [ "2013" ] ] }, "note" : "- urine cotinine measurement\n- approx 60% of prisons in US have smoking bans\n- minorities etc underrepresented in prison\n\n\n- success of smoking relapse presevention interventions is limited\n- challenges of abstinence after release\n\n\n- randomisation procedures\n\n\n- WISE programme explained\n\n\n- tests used to measure stress, nicotene dependence etc\n\n\n- stats: chi-squared and t-tests\n\n\n- unique setting\n\n\n- no evidence for pharmacotherapy success after prolonged tobacco abstinence\n\n\n- contraband tobacco exists but prisoners don't use it due to high costs and consequences\n\n\n- why this is important\n\n\n- longer post-release follow-up is important", "page" : "789-94", "title" : "Forced smoking abstinence: not enough for smoking cessation.", "type" : "article-journal", "volume" : "173" }, "uris" : [ "http://www.mendeley.com/documents/?uuid=d20c6752-879c-4daf-8aa8-8e9d84a52966" ] } ], "mendeley" : { "formattedCitation" : "(Clarke et al., 2013; Jalali et al., 2015; Makris et al., 2012; Richmond et al., 2013, 2006)", "plainTextFormattedCitation" : "(Clarke et al., 2013; Jalali et al., 2015; Makris et al., 2012; Richmond et al., 2013, 2006)", "previouslyFormattedCitation" : "(Clarke et al., 2013; Jalali et al., 2015; Makris et al., 2012; Richmond et al., 2013, 2006)" }, "properties" : {  }, "schema" : "https://github.com/citation-style-language/schema/raw/master/csl-citation.json" }</w:instrText>
      </w:r>
      <w:r w:rsidRPr="00D672DF">
        <w:rPr>
          <w:rFonts w:cs="Times New Roman"/>
          <w:szCs w:val="24"/>
        </w:rPr>
        <w:fldChar w:fldCharType="separate"/>
      </w:r>
      <w:r w:rsidR="00CF23B1" w:rsidRPr="00CF23B1">
        <w:rPr>
          <w:rFonts w:cs="Times New Roman"/>
          <w:noProof/>
          <w:szCs w:val="24"/>
        </w:rPr>
        <w:t>(Clarke et al., 2013; Jalali et al., 2015; Makris et al., 2012; Richmond et al., 2013, 2006)</w:t>
      </w:r>
      <w:r w:rsidRPr="00D672DF">
        <w:rPr>
          <w:rFonts w:cs="Times New Roman"/>
          <w:szCs w:val="24"/>
        </w:rPr>
        <w:fldChar w:fldCharType="end"/>
      </w:r>
      <w:r w:rsidR="00C25A2D">
        <w:rPr>
          <w:rFonts w:cs="Times New Roman"/>
          <w:szCs w:val="24"/>
        </w:rPr>
        <w:t xml:space="preserve"> </w:t>
      </w:r>
      <w:r>
        <w:rPr>
          <w:rFonts w:cs="Times New Roman"/>
          <w:szCs w:val="24"/>
        </w:rPr>
        <w:t xml:space="preserve"> shows that such interventions should </w:t>
      </w:r>
      <w:r w:rsidR="001412E8">
        <w:rPr>
          <w:rFonts w:cs="Times New Roman"/>
          <w:szCs w:val="24"/>
        </w:rPr>
        <w:t>(</w:t>
      </w:r>
      <w:r>
        <w:rPr>
          <w:rFonts w:cs="Times New Roman"/>
          <w:szCs w:val="24"/>
        </w:rPr>
        <w:t xml:space="preserve">1) be delivered both prior to and following prison release; </w:t>
      </w:r>
      <w:r w:rsidR="001412E8">
        <w:rPr>
          <w:rFonts w:cs="Times New Roman"/>
          <w:szCs w:val="24"/>
        </w:rPr>
        <w:t>(</w:t>
      </w:r>
      <w:r>
        <w:rPr>
          <w:rFonts w:cs="Times New Roman"/>
          <w:szCs w:val="24"/>
        </w:rPr>
        <w:t>2) incorporate behavioural counselling, specifically cognitive behavioural therapy and motivational interviewing aiming to increase intention to quit and reduce other illicit drug use</w:t>
      </w:r>
      <w:r w:rsidR="001412E8">
        <w:rPr>
          <w:rFonts w:cs="Times New Roman"/>
          <w:szCs w:val="24"/>
        </w:rPr>
        <w:t xml:space="preserve">; </w:t>
      </w:r>
      <w:r>
        <w:rPr>
          <w:rFonts w:cs="Times New Roman"/>
          <w:szCs w:val="24"/>
        </w:rPr>
        <w:t xml:space="preserve">and </w:t>
      </w:r>
      <w:r w:rsidR="001412E8">
        <w:rPr>
          <w:rFonts w:cs="Times New Roman"/>
          <w:szCs w:val="24"/>
        </w:rPr>
        <w:t>(</w:t>
      </w:r>
      <w:r>
        <w:rPr>
          <w:rFonts w:cs="Times New Roman"/>
          <w:szCs w:val="24"/>
        </w:rPr>
        <w:t>3) encourage use of smoking cessation pharmacotherapy.</w:t>
      </w:r>
      <w:r w:rsidRPr="00300179">
        <w:rPr>
          <w:rFonts w:cs="Times New Roman"/>
          <w:szCs w:val="24"/>
        </w:rPr>
        <w:t xml:space="preserve"> </w:t>
      </w:r>
      <w:r>
        <w:rPr>
          <w:rFonts w:cs="Times New Roman"/>
          <w:szCs w:val="24"/>
        </w:rPr>
        <w:t xml:space="preserve">In </w:t>
      </w:r>
      <w:r w:rsidR="001412E8">
        <w:rPr>
          <w:rFonts w:cs="Times New Roman"/>
          <w:szCs w:val="24"/>
        </w:rPr>
        <w:t>the</w:t>
      </w:r>
      <w:r w:rsidR="00D347CA">
        <w:rPr>
          <w:rFonts w:cs="Times New Roman"/>
          <w:szCs w:val="24"/>
        </w:rPr>
        <w:t xml:space="preserve"> Australian context, smokers entering smoke-free prisons</w:t>
      </w:r>
      <w:r>
        <w:rPr>
          <w:rFonts w:cs="Times New Roman"/>
          <w:szCs w:val="24"/>
        </w:rPr>
        <w:t xml:space="preserve"> are prohibited from accessing government-subsidised tobacco cessation pharmacotherapies</w:t>
      </w:r>
      <w:r w:rsidR="00D347CA">
        <w:rPr>
          <w:rFonts w:cs="Times New Roman"/>
          <w:szCs w:val="24"/>
        </w:rPr>
        <w:t xml:space="preserve"> to assist with the symptoms of forced cessation</w:t>
      </w:r>
      <w:r>
        <w:rPr>
          <w:rFonts w:cs="Times New Roman"/>
          <w:szCs w:val="24"/>
        </w:rPr>
        <w:t xml:space="preserve">, barring them from accessing a low-cost and highly effective </w:t>
      </w:r>
      <w:r>
        <w:rPr>
          <w:rFonts w:cs="Times New Roman"/>
          <w:szCs w:val="24"/>
        </w:rPr>
        <w:fldChar w:fldCharType="begin" w:fldLock="1"/>
      </w:r>
      <w:r w:rsidR="00454F32">
        <w:rPr>
          <w:rFonts w:cs="Times New Roman"/>
          <w:szCs w:val="24"/>
        </w:rPr>
        <w:instrText>ADDIN CSL_CITATION { "citationItems" : [ { "id" : "ITEM-1", "itemData" : { "DOI" : "10.1002/14651858.CD009329.pub2.www.cochranelibrary.com", "ISSN" : "1469-493X", "PMID" : "23728690", "abstract" : "Smoking is the leading preventable cause of illness and premature death worldwide. Some medications have been proven to help people to quit, with three licensed for this purpose in Europe and the USA: nicotine replacement therapy (NRT), bupropion, and varenicline. Cytisine (a treatment pharmacologically similar to varenicline) is also licensed for use in Russia and some of the former socialist economy countries. Other therapies, including nortriptyline, have also been tested for effectiveness. How do NRT, bupropion and varenicline compare with placebo and with each other in achieving long-term abstinence (six months or longer)? How do the remaining treatments compare with placebo in achieving long-term abstinence? How do the risks of adverse and serious adverse events (SAEs) compare between the treatments, and are there instances where the harms may outweigh the benefits? The overview is restricted to Cochrane reviews, all of which include randomised trials. Participants are usually adult smokers, but we exclude reviews of smoking cessation for pregnant women and in particular disease groups or specific settings. We cover nicotine replacement therapy (NRT), antidepressants (bupropion and nortriptyline), nicotine receptor partial agonists (varenicline and cytisine), anxiolytics, selective type 1 cannabinoid receptor antagonists (rimonabant), clonidine, lobeline, dianicline, mecamylamine, Nicobrevin, opioid antagonists, nicotine vaccines, and silver acetate. Our outcome for benefit is continuous or prolonged abstinence at least six months from the start of treatment. Our outcome for harms is the incidence of serious adverse events associated with each of the treatments. We searched the Cochrane Database of Systematic Reviews (CDSR) in The Cochrane Library, for any reviews with &amp;#039;smoking&amp;#039; in the title, abstract or keyword fields. The last search was conducted in November 2012. We assessed methodological quality using a revised version of the AMSTAR scale. For NRT, bupropion and varenicline we conducted network meta-analyses, comparing each with the others and with placebo for benefit, and varenicline and bupropion for risks of serious adverse events. We identified 12 treatment-specific reviews. The analyses covered 267 studies, involving 101,804 participants. Both NRT and bupropion were superior to placebo (odds ratios (OR) 1.84; 95% credible interval (CredI) 1.71 to 1.99, and 1.82; 95% CredI 1.60 to 2.06 respectively). Varenicline increased the o\u2026", "author" : [ { "dropping-particle" : "", "family" : "Cahill", "given" : "K", "non-dropping-particle" : "", "parse-names" : false, "suffix" : "" }, { "dropping-particle" : "", "family" : "Stevens", "given" : "S", "non-dropping-particle" : "", "parse-names" : false, "suffix" : "" }, { "dropping-particle" : "", "family" : "Perera", "given" : "R", "non-dropping-particle" : "", "parse-names" : false, "suffix" : "" }, { "dropping-particle" : "", "family" : "Lancaster", "given" : "T", "non-dropping-particle" : "", "parse-names" : false, "suffix" : "" } ], "container-title" : "Cochrane Database of Systematic Reviews", "id" : "ITEM-1", "issue" : "5", "issued" : { "date-parts" : [ [ "2013" ] ] }, "page" : "N.PA-N.PA", "title" : "Pharmacological interventions for smoking cessation: an overview and network meta-analysis", "type" : "article-journal" }, "uris" : [ "http://www.mendeley.com/documents/?uuid=459f641e-ebb8-4c06-b580-3af5387f7b69" ] } ], "mendeley" : { "formattedCitation" : "(Cahill et al., 2013)", "plainTextFormattedCitation" : "(Cahill et al., 2013)", "previouslyFormattedCitation" : "(Cahill et al., 2013)" }, "properties" : {  }, "schema" : "https://github.com/citation-style-language/schema/raw/master/csl-citation.json" }</w:instrText>
      </w:r>
      <w:r>
        <w:rPr>
          <w:rFonts w:cs="Times New Roman"/>
          <w:szCs w:val="24"/>
        </w:rPr>
        <w:fldChar w:fldCharType="separate"/>
      </w:r>
      <w:r w:rsidR="00CF23B1" w:rsidRPr="00CF23B1">
        <w:rPr>
          <w:rFonts w:cs="Times New Roman"/>
          <w:noProof/>
          <w:szCs w:val="24"/>
        </w:rPr>
        <w:t>(Cahill et al., 2013)</w:t>
      </w:r>
      <w:r>
        <w:rPr>
          <w:rFonts w:cs="Times New Roman"/>
          <w:szCs w:val="24"/>
        </w:rPr>
        <w:fldChar w:fldCharType="end"/>
      </w:r>
      <w:r>
        <w:rPr>
          <w:rFonts w:cs="Times New Roman"/>
          <w:szCs w:val="24"/>
        </w:rPr>
        <w:t xml:space="preserve"> means of smoking cessation support, </w:t>
      </w:r>
      <w:r w:rsidR="001412E8">
        <w:rPr>
          <w:rFonts w:cs="Times New Roman"/>
          <w:szCs w:val="24"/>
        </w:rPr>
        <w:t xml:space="preserve">in direct contravention of </w:t>
      </w:r>
      <w:r w:rsidR="0034449C">
        <w:rPr>
          <w:rFonts w:cs="Times New Roman"/>
          <w:szCs w:val="24"/>
        </w:rPr>
        <w:t xml:space="preserve">international </w:t>
      </w:r>
      <w:r w:rsidR="001412E8">
        <w:rPr>
          <w:rFonts w:cs="Times New Roman"/>
          <w:szCs w:val="24"/>
        </w:rPr>
        <w:t xml:space="preserve">human rights </w:t>
      </w:r>
      <w:r w:rsidR="0034449C">
        <w:rPr>
          <w:rFonts w:cs="Times New Roman"/>
          <w:szCs w:val="24"/>
        </w:rPr>
        <w:t>obligations to provide equivalent healthcare</w:t>
      </w:r>
      <w:r w:rsidR="00521CA7">
        <w:rPr>
          <w:rFonts w:cs="Times New Roman"/>
          <w:szCs w:val="24"/>
        </w:rPr>
        <w:t xml:space="preserve"> </w:t>
      </w:r>
      <w:r w:rsidR="00521CA7">
        <w:rPr>
          <w:rFonts w:cs="Times New Roman"/>
          <w:szCs w:val="24"/>
        </w:rPr>
        <w:fldChar w:fldCharType="begin" w:fldLock="1"/>
      </w:r>
      <w:r w:rsidR="00454F32">
        <w:rPr>
          <w:rFonts w:cs="Times New Roman"/>
          <w:szCs w:val="24"/>
        </w:rPr>
        <w:instrText>ADDIN CSL_CITATION { "citationItems" : [ { "id" : "ITEM-1", "itemData" : { "DOI" : "10.5694/mja15.00588", "ISBN" : "1326-5377 (Electronic)\\r0025-729X (Linking)", "ISSN" : "13265377", "PMID" : "26510802", "author" : [ { "dropping-particle" : "", "family" : "Plueckhahn", "given" : "Tessa M.", "non-dropping-particle" : "", "parse-names" : false, "suffix" : "" }, { "dropping-particle" : "", "family" : "Kinner", "given" : "Stuart A.", "non-dropping-particle" : "", "parse-names" : false, "suffix" : "" }, { "dropping-particle" : "", "family" : "Sutherland", "given" : "Georgina", "non-dropping-particle" : "", "parse-names" : false, "suffix" : "" }, { "dropping-particle" : "", "family" : "Butler", "given" : "Tony G.", "non-dropping-particle" : "", "parse-names" : false, "suffix" : "" } ], "container-title" : "The Medical Journal of Australia", "id" : "ITEM-1", "issue" : "9", "issued" : { "date-parts" : [ [ "2015" ] ] }, "page" : "359-361", "title" : "Are some more equal than others? Challenging the basis for prisoners' exclusion from Medicare", "type" : "article-journal", "volume" : "203" }, "uris" : [ "http://www.mendeley.com/documents/?uuid=b53fd1e2-fcc3-479f-92b0-b00ccaf4579e" ] } ], "mendeley" : { "formattedCitation" : "(Plueckhahn et al., 2015)", "plainTextFormattedCitation" : "(Plueckhahn et al., 2015)", "previouslyFormattedCitation" : "(Plueckhahn et al., 2015)" }, "properties" : {  }, "schema" : "https://github.com/citation-style-language/schema/raw/master/csl-citation.json" }</w:instrText>
      </w:r>
      <w:r w:rsidR="00521CA7">
        <w:rPr>
          <w:rFonts w:cs="Times New Roman"/>
          <w:szCs w:val="24"/>
        </w:rPr>
        <w:fldChar w:fldCharType="separate"/>
      </w:r>
      <w:r w:rsidR="00521CA7" w:rsidRPr="00521CA7">
        <w:rPr>
          <w:rFonts w:cs="Times New Roman"/>
          <w:noProof/>
          <w:szCs w:val="24"/>
        </w:rPr>
        <w:t>(Plueckhahn et al., 2015)</w:t>
      </w:r>
      <w:r w:rsidR="00521CA7">
        <w:rPr>
          <w:rFonts w:cs="Times New Roman"/>
          <w:szCs w:val="24"/>
        </w:rPr>
        <w:fldChar w:fldCharType="end"/>
      </w:r>
      <w:r w:rsidR="00521CA7">
        <w:rPr>
          <w:rFonts w:cs="Times New Roman"/>
          <w:szCs w:val="24"/>
        </w:rPr>
        <w:t>.</w:t>
      </w:r>
      <w:r w:rsidR="0034449C">
        <w:rPr>
          <w:rFonts w:cs="Times New Roman"/>
          <w:szCs w:val="24"/>
        </w:rPr>
        <w:t xml:space="preserve"> However, </w:t>
      </w:r>
      <w:r>
        <w:rPr>
          <w:rFonts w:cs="Times New Roman"/>
          <w:szCs w:val="24"/>
        </w:rPr>
        <w:t>use of such pharma</w:t>
      </w:r>
      <w:r w:rsidR="00D52531">
        <w:rPr>
          <w:rFonts w:cs="Times New Roman"/>
          <w:szCs w:val="24"/>
        </w:rPr>
        <w:t xml:space="preserve">cotherapy </w:t>
      </w:r>
      <w:r w:rsidR="0034449C">
        <w:rPr>
          <w:rFonts w:cs="Times New Roman"/>
          <w:szCs w:val="24"/>
        </w:rPr>
        <w:t xml:space="preserve">post-release </w:t>
      </w:r>
      <w:r w:rsidR="00D52531">
        <w:rPr>
          <w:rFonts w:cs="Times New Roman"/>
          <w:szCs w:val="24"/>
        </w:rPr>
        <w:t>should be encouraged—</w:t>
      </w:r>
      <w:r>
        <w:rPr>
          <w:rFonts w:cs="Times New Roman"/>
          <w:szCs w:val="24"/>
        </w:rPr>
        <w:t xml:space="preserve"> especially in light of recent evidence </w:t>
      </w:r>
      <w:r>
        <w:rPr>
          <w:rFonts w:cs="Times New Roman"/>
          <w:szCs w:val="24"/>
        </w:rPr>
        <w:fldChar w:fldCharType="begin" w:fldLock="1"/>
      </w:r>
      <w:r w:rsidR="00454F32">
        <w:rPr>
          <w:rFonts w:cs="Times New Roman"/>
          <w:szCs w:val="24"/>
        </w:rPr>
        <w:instrText>ADDIN CSL_CITATION { "citationItems" : [ { "id" : "ITEM-1", "itemData" : { "DOI" : "10.1136/tobaccocontrol-2017-053743", "ISSN" : "0964-4563", "author" : [ { "dropping-particle" : "", "family" : "Puljevi\u0107", "given" : "Cheneal", "non-dropping-particle" : "", "parse-names" : false, "suffix" : "" }, { "dropping-particle" : "", "family" : "Andrade", "given" : "Dominique", "non-dropping-particle" : "de", "parse-names" : false, "suffix" : "" }, { "dropping-particle" : "", "family" : "Carroll", "given" : "Megan", "non-dropping-particle" : "", "parse-names" : false, "suffix" : "" }, { "dropping-particle" : "", "family" : "Spittal", "given" : "Matthew J", "non-dropping-particle" : "", "parse-names" : false, "suffix" : "" }, { "dropping-particle" : "", "family" : "Kinner", "given" : "Stuart A.", "non-dropping-particle" : "", "parse-names" : false, "suffix" : "" } ], "container-title" : "Tobacco Control", "id" : "ITEM-1", "issued" : { "date-parts" : [ [ "2017" ] ] }, "title" : "Use of prescribed smoking cessation pharmacotherapy following release from prison: a prospective data linkage study", "type" : "article-journal" }, "uris" : [ "http://www.mendeley.com/documents/?uuid=4a155816-ce1b-42ef-a2a4-7b8195ea82a7" ] } ], "mendeley" : { "formattedCitation" : "(Puljevi\u0107 et al., 2017)", "plainTextFormattedCitation" : "(Puljevi\u0107 et al., 2017)", "previouslyFormattedCitation" : "(Puljevi\u0107 et al., 2017)" }, "properties" : {  }, "schema" : "https://github.com/citation-style-language/schema/raw/master/csl-citation.json" }</w:instrText>
      </w:r>
      <w:r>
        <w:rPr>
          <w:rFonts w:cs="Times New Roman"/>
          <w:szCs w:val="24"/>
        </w:rPr>
        <w:fldChar w:fldCharType="separate"/>
      </w:r>
      <w:r w:rsidR="00CF23B1" w:rsidRPr="00CF23B1">
        <w:rPr>
          <w:rFonts w:cs="Times New Roman"/>
          <w:noProof/>
          <w:szCs w:val="24"/>
        </w:rPr>
        <w:t>(Puljević et al., 2017)</w:t>
      </w:r>
      <w:r>
        <w:rPr>
          <w:rFonts w:cs="Times New Roman"/>
          <w:szCs w:val="24"/>
        </w:rPr>
        <w:fldChar w:fldCharType="end"/>
      </w:r>
      <w:r>
        <w:rPr>
          <w:rFonts w:cs="Times New Roman"/>
          <w:szCs w:val="24"/>
        </w:rPr>
        <w:t xml:space="preserve"> showing that fewer</w:t>
      </w:r>
      <w:r w:rsidR="002E67C4">
        <w:rPr>
          <w:rFonts w:cs="Times New Roman"/>
          <w:szCs w:val="24"/>
        </w:rPr>
        <w:t xml:space="preserve"> than</w:t>
      </w:r>
      <w:r w:rsidRPr="00AB74FC">
        <w:rPr>
          <w:rFonts w:cs="Times New Roman"/>
          <w:szCs w:val="24"/>
        </w:rPr>
        <w:t xml:space="preserve"> </w:t>
      </w:r>
      <w:r>
        <w:rPr>
          <w:rFonts w:cs="Times New Roman"/>
          <w:szCs w:val="24"/>
        </w:rPr>
        <w:t xml:space="preserve">one in ten </w:t>
      </w:r>
      <w:r w:rsidR="00696654">
        <w:rPr>
          <w:rFonts w:cs="Times New Roman"/>
          <w:szCs w:val="24"/>
        </w:rPr>
        <w:t xml:space="preserve">prior </w:t>
      </w:r>
      <w:r w:rsidR="00601D7C">
        <w:rPr>
          <w:rFonts w:cs="Times New Roman"/>
          <w:szCs w:val="24"/>
        </w:rPr>
        <w:t>smokers</w:t>
      </w:r>
      <w:r>
        <w:rPr>
          <w:rFonts w:cs="Times New Roman"/>
          <w:szCs w:val="24"/>
        </w:rPr>
        <w:t xml:space="preserve"> access</w:t>
      </w:r>
      <w:r w:rsidR="002522E8">
        <w:rPr>
          <w:rFonts w:cs="Times New Roman"/>
          <w:szCs w:val="24"/>
        </w:rPr>
        <w:t>es</w:t>
      </w:r>
      <w:r>
        <w:rPr>
          <w:rFonts w:cs="Times New Roman"/>
          <w:szCs w:val="24"/>
        </w:rPr>
        <w:t xml:space="preserve"> smoking cessation pharmacotherapy following release</w:t>
      </w:r>
      <w:r w:rsidR="0034449C">
        <w:rPr>
          <w:rFonts w:cs="Times New Roman"/>
          <w:szCs w:val="24"/>
        </w:rPr>
        <w:t xml:space="preserve"> from prison</w:t>
      </w:r>
      <w:r>
        <w:rPr>
          <w:rFonts w:cs="Times New Roman"/>
          <w:szCs w:val="24"/>
        </w:rPr>
        <w:t>.</w:t>
      </w:r>
      <w:r w:rsidRPr="002C3C27">
        <w:rPr>
          <w:rFonts w:cs="Times New Roman"/>
          <w:szCs w:val="24"/>
        </w:rPr>
        <w:t xml:space="preserve"> </w:t>
      </w:r>
    </w:p>
    <w:p w14:paraId="630CC3F6" w14:textId="0C16DBF4" w:rsidR="00B6467F" w:rsidRDefault="00B6467F" w:rsidP="00B6467F">
      <w:pPr>
        <w:spacing w:line="480" w:lineRule="auto"/>
        <w:ind w:firstLine="720"/>
        <w:rPr>
          <w:rFonts w:cs="Times New Roman"/>
          <w:szCs w:val="24"/>
        </w:rPr>
      </w:pPr>
      <w:r>
        <w:rPr>
          <w:rFonts w:cs="Times New Roman"/>
          <w:szCs w:val="24"/>
        </w:rPr>
        <w:t>Furthermore</w:t>
      </w:r>
      <w:r w:rsidR="000A4189">
        <w:rPr>
          <w:rFonts w:cs="Times New Roman"/>
          <w:szCs w:val="24"/>
        </w:rPr>
        <w:t>, with</w:t>
      </w:r>
      <w:r>
        <w:t xml:space="preserve"> only four published studies, </w:t>
      </w:r>
      <w:r>
        <w:rPr>
          <w:rFonts w:cs="Times New Roman"/>
          <w:szCs w:val="24"/>
        </w:rPr>
        <w:t xml:space="preserve">all based in the US, that have investigated the impact of smoke-free policies on prisoners’ health, </w:t>
      </w:r>
      <w:r w:rsidR="00D52531" w:rsidRPr="00D672DF">
        <w:rPr>
          <w:rFonts w:cs="Times New Roman"/>
          <w:szCs w:val="24"/>
        </w:rPr>
        <w:fldChar w:fldCharType="begin" w:fldLock="1"/>
      </w:r>
      <w:r w:rsidR="00454F32">
        <w:rPr>
          <w:rFonts w:cs="Times New Roman"/>
          <w:szCs w:val="24"/>
        </w:rPr>
        <w:instrText>ADDIN CSL_CITATION { "citationItems" : [ { "id" : "ITEM-1", "itemData" : { "DOI" : "10.1176/appi.ps.201400429", "ISBN" : "1075-2730", "ISSN" : "1075-2730", "PMID" : "25975892", "abstract" : "Objective: Negative health consequences of smoking have prompted many correctional facilities to become tobacco free, including the New Jersey Department of Corrections, and this study examined the results of implementing tobaccofree policies. Methods: Mortality rates in the total population of inmates and in a subgroup with identified special mental health needs or mental illnesses (referred to in this article as persons with special needs) were measured from January 2005 through June 2014, a period during which tobacco use was significantly reduced and then eliminated. Results: The total mortality rate of all causes of death combined was three times higher for persons with special needs in 2005 compared with those without special needs. The total annual mortality rate decreased by 13%, from 232 to 203 per 100,000 population between 2005 and 2013. The mortality rate for persons identified as having special needs decreased by 48%, from an average of 676 per 100,000 population over the eight-year period before the ban to 353 per 100,000 in the 18 months after the ban. Reduced mortality among persons with special needs between 2005 and 2014 in half-year increments was correlated with the reduction and elimination of tobacco products (median bootstrapped Pearson r=.60, 95% confidence interval [CI] =.21 to .86). In strong contrast, however, the bootstrapped correlation between the mortality rate of persons not identified as having special needs and tobacco sales over the same period was not significant (median Pearson r=\u2013.13, CI=\u2013.50 to .28). No other major medical intervention occurred during these years.", "author" : [ { "dropping-particle" : "", "family" : "Dickert", "given" : "Jeff", "non-dropping-particle" : "", "parse-names" : false, "suffix" : "" }, { "dropping-particle" : "", "family" : "Williams", "given" : "Jill M.", "non-dropping-particle" : "", "parse-names" : false, "suffix" : "" }, { "dropping-particle" : "", "family" : "Reeves", "given" : "Rusty", "non-dropping-particle" : "", "parse-names" : false, "suffix" : "" }, { "dropping-particle" : "", "family" : "Gara", "given" : "Michael", "non-dropping-particle" : "", "parse-names" : false, "suffix" : "" }, { "dropping-particle" : "", "family" : "DeBilio", "given" : "Lisa", "non-dropping-particle" : "", "parse-names" : false, "suffix" : "" } ], "container-title" : "Psychiatric Services", "id" : "ITEM-1", "issued" : { "date-parts" : [ [ "2015" ] ] }, "page" : "1-5", "title" : "Decreased Mortality Rates of Inmates With Mental Illness After a Tobacco-Free Prison Policy", "type" : "article-journal" }, "uris" : [ "http://www.mendeley.com/documents/?uuid=ce6c0c13-14ad-4f26-ba34-8496a11ab4cd" ] }, { "id" : "ITEM-2", "itemData" : { "DOI" : "10.1353/hpu.2015.0014", "ISSN" : "1548-6869", "PMID" : "25702731", "abstract" : "Background. Tobacco use among prisoners is much higher than among the general population. Little is known about changes in smoking-related symptoms during periods of incarceration. The objective of this study is to evaluate changes in smoking-related symptoms during incarceration. Methods. We recruited 262 inmates from a tobacco-free prison. At baseline, participants were asked about smoking-related symptoms prior to incarceration and then asked about recent symptoms. Results. All symptom scores on the American Thoracic Society Questionnaire (ATSQ) improved during incarceration. Higher ATSQ scores were associated with asthma, depressive symptoms, stress, higher addiction and more pack years of smoking. Greater improvement in symptoms was not associated with smoking status after release. Conclusion. Forced tobacco abstinence leads to significant improvements in smoking-related symptoms. However, improvements in symptoms are not associated with smoking behavior changes. Addressing changes in symptoms during incarceration will require further evaluation in smoking cessation interventions for incarcerated populations.", "author" : [ { "dropping-particle" : "", "family" : "Clarke", "given" : "J. G.", "non-dropping-particle" : "", "parse-names" : false, "suffix" : "" }, { "dropping-particle" : "", "family" : "Martin", "given" : "Stephen A", "non-dropping-particle" : "", "parse-names" : false, "suffix" : "" }, { "dropping-particle" : "", "family" : "Martin", "given" : "Rosemarie A", "non-dropping-particle" : "", "parse-names" : false, "suffix" : "" }, { "dropping-particle" : "", "family" : "Stein", "given" : "L A R", "non-dropping-particle" : "", "parse-names" : false, "suffix" : "" }, { "dropping-particle" : "", "family" : "Berg", "given" : "Jacob J", "non-dropping-particle" : "van den", "parse-names" : false, "suffix" : "" }, { "dropping-particle" : "", "family" : "Parker", "given" : "Donna R", "non-dropping-particle" : "", "parse-names" : false, "suffix" : "" }, { "dropping-particle" : "", "family" : "McGovern", "given" : "Arthur R", "non-dropping-particle" : "", "parse-names" : false, "suffix" : "" }, { "dropping-particle" : "", "family" : "Roberts", "given" : "Mary B", "non-dropping-particle" : "", "parse-names" : false, "suffix" : "" }, { "dropping-particle" : "", "family" : "Bock", "given" : "Beth C", "non-dropping-particle" : "", "parse-names" : false, "suffix" : "" } ], "container-title" : "Journal of Health Care for the Poor and Underserved", "id" : "ITEM-2", "issue" : "1", "issued" : { "date-parts" : [ [ "2015" ] ] }, "page" : "106-18", "title" : "Changes in Smoking-Related Symptoms during Enforced Abstinence of Incarceration.", "type" : "article-journal", "volume" : "26" }, "uris" : [ "http://www.mendeley.com/documents/?uuid=e9e1ed2c-2c9f-4b9b-826e-3322dafe744e" ] }, { "id" : "ITEM-3", "itemData" : { "DOI" : "10.1136/bmj.g4542", "ISSN" : "1756-1833", "PMID" : "25097186", "abstract" : "OBJECTIVE: To determine the mortality attributable to smoking and years of potential life lost from smoking among people in prison and whether bans on smoking in prison are associated with reductions in smoking related deaths. DESIGN: Analysis of cross sectional survey data with the smoking attributable mortality, morbidity, and economic costs system; population based time series analysis. SETTING: All state prisons in the United States. MAIN OUTCOME MEASURES: Prevalence of smoking from cross sectional survey of inmates in state correctional facilities. Data on state prison tobacco policies from web based searches of state policies and legislation. Deaths and causes of death in US state prisons from the deaths in custody reporting program of the Bureau of Justice Statistics for 2001-11. Smoking attributable mortality and years of potential life lost was assessed from the smoking attributable mortality, morbidity, and economic costs system of the Centers for Disease Control and Prevention. Multivariate Poisson models quantified the association between bans and smoking related cancer, cardiovascular and pulmonary deaths. RESULTS: The most common causes of deaths related to smoking among people in prison were lung cancer, ischemic heart disease, other heart disease, cerebrovascular disease, and chronic airways obstruction. The age adjusted smoking attributable mortality and years of potential life lost rates were 360 and 5149 per 100,000, respectively; these figures are higher than rates in the general US population (248 and 3501, respectively). The number of states with any smoking ban increased from 25 in 2001 to 48 by 2011. In prisons the mortality rate from smoking related causes was lower during years with a ban than during years without a ban (110.4/100,000 v 128.9/100,000). Prisons that implemented smoking bans had a 9% reduction (adjusted incidence rate ratio 0.91, 95% confidence interval 0.88 to 0.95) in smoking related deaths. Bans in place for longer than nine years were associated with reductions in cancer mortality (adjusted incidence rate ratio 0.81, 95% confidence interval 0.74 to 0.90). CONCLUSIONS: Smoking contributes to substantial mortality in prison, and prison tobacco control policies are associated with reduced mortality. These findings suggest that smoking bans have health benefits for people in prison, despite the limits they impose on individual autonomy and the risks of relapse after release.", "author" : [ { "dropping-particle" : "", "family" : "Binswanger", "given" : "Ingrid A.", "non-dropping-particle" : "", "parse-names" : false, "suffix" : "" }, { "dropping-particle" : "", "family" : "Carson", "given" : "E Ann", "non-dropping-particle" : "", "parse-names" : false, "suffix" : "" }, { "dropping-particle" : "", "family" : "Krueger", "given" : "Patrick M", "non-dropping-particle" : "", "parse-names" : false, "suffix" : "" }, { "dropping-particle" : "", "family" : "Mueller", "given" : "Shane R", "non-dropping-particle" : "", "parse-names" : false, "suffix" : "" }, { "dropping-particle" : "", "family" : "Steiner", "given" : "John F", "non-dropping-particle" : "", "parse-names" : false, "suffix" : "" }, { "dropping-particle" : "", "family" : "Sabol", "given" : "William J", "non-dropping-particle" : "", "parse-names" : false, "suffix" : "" } ], "container-title" : "BMJ (Clinical research ed.)", "id" : "ITEM-3", "issued" : { "date-parts" : [ [ "2014" ] ] }, "note" : "- most common causes of death related to smoking\n\n\n-paper finding: Smoking contributes to substantial excess mortality in prisons.\n\n\n- age-adjusted smoking attributable mortality and years of potential life lost rates higher than rates in general US population.\n\n\n-In prisons the mortality rate from smoking related causes was lower during years with a ban than during years without a ban (110.4/100 000 v 128.9/100 000). \n\n\n- Prisons that implemented smoking bans had 9% reduction in smoking related deaths\n\n\n- Bans in place for longer than 9 years associated with reductons in cancer mortality\n\n\n- therefore smoking bans have health benefits for people in prison, despite the limits they impose on individual autonomy and the risks of relapse after release.\n\n\n- intro\n- secondhand smoke, danger of exposure to smoke\n\n\n- important- calls for future research into cessation after release", "page" : "1-12", "title" : "Prison tobacco control policies and deaths from smoking in United States prisons: population based retrospective analysis.", "type" : "article-journal", "volume" : "349" }, "uris" : [ "http://www.mendeley.com/documents/?uuid=9212445f-ec2f-4df3-9d83-f909fc06477f" ] }, { "id" : "ITEM-4", "itemData" : { "DOI" : "10.1016/j.tripleo.2007.04.020", "ISBN" : "0022-1465", "ISSN" : "10792104", "PMID" : "17764988", "abstract" : "Objectives: The purpose of this study is to assess the contribution of smoking to postoperative complications, including alveolar osteitis (dry socket), after dental extractions. In addition, it attempts to determine the effect of the ban imposed on tobacco use in the prison on postoperative complications. Study design: All inmates having dental extractions at the Federal Correctional Institution in Danbury, CT, during the period January 2004 to April 2005, were included in this study (N = 219; mean age = 37.7 years). Data on postextraction complications were analyzed for association with smoking by using the chi-square test. Significance was set at P &lt; .05. Results: The incidences of overall complications and alveolar osteitis were 19.6% and 5.0%, respectively. It was found that (1) there was a significant difference in overall complications between smokers and nonsmokers (P = .02), (2) there was a significant difference in the incidence of alveolar osteitis between mandibular third molar and other extractions, regardless of smoking status (P = .02), (3) surgical trauma contributed significantly to both an increase in total complications (P = .05) and alveolar osteitis (P = .01), and (4) smoking appeared to be a contributing factor to increased complications among multiple extractions (P = .03). Conclusion: In this study, smoking, mandibular third molars, and surgical trauma were significantly associated with the increased incidence of overall complications including alveolar osteitis. \u00a9 2007 Mosby, Inc. All rights reserved.", "author" : [ { "dropping-particle" : "", "family" : "Heng", "given" : "Christine K.", "non-dropping-particle" : "", "parse-names" : false, "suffix" : "" }, { "dropping-particle" : "", "family" : "Badner", "given" : "Victor M.", "non-dropping-particle" : "", "parse-names" : false, "suffix" : "" }, { "dropping-particle" : "", "family" : "Clemens", "given" : "David L.", "non-dropping-particle" : "", "parse-names" : false, "suffix" : "" }, { "dropping-particle" : "", "family" : "Mercer", "given" : "Linda T.", "non-dropping-particle" : "", "parse-names" : false, "suffix" : "" }, { "dropping-particle" : "", "family" : "Mercer", "given" : "Daniel W.", "non-dropping-particle" : "", "parse-names" : false, "suffix" : "" } ], "container-title" : "Oral Surgery, Oral Medicine, Oral Pathology, Oral Radiology and Endodontology", "id" : "ITEM-4", "issue" : "6", "issued" : { "date-parts" : [ [ "2007" ] ] }, "page" : "757-762", "title" : "The relationship of cigarette smoking to postoperative complications from dental extractions among female inmates", "type" : "article-journal", "volume" : "104" }, "uris" : [ "http://www.mendeley.com/documents/?uuid=8a524f5c-6166-467f-9001-6b986c8fa2a8" ] } ], "mendeley" : { "formattedCitation" : "(Binswanger et al., 2014; Clarke et al., 2015; Dickert et al., 2015; Heng et al., 2007)", "plainTextFormattedCitation" : "(Binswanger et al., 2014; Clarke et al., 2015; Dickert et al., 2015; Heng et al., 2007)", "previouslyFormattedCitation" : "(Binswanger et al., 2014; Clarke et al., 2015; Dickert et al., 2015; Heng et al., 2007)" }, "properties" : {  }, "schema" : "https://github.com/citation-style-language/schema/raw/master/csl-citation.json" }</w:instrText>
      </w:r>
      <w:r w:rsidR="00D52531" w:rsidRPr="00D672DF">
        <w:rPr>
          <w:rFonts w:cs="Times New Roman"/>
          <w:szCs w:val="24"/>
        </w:rPr>
        <w:fldChar w:fldCharType="separate"/>
      </w:r>
      <w:r w:rsidR="00CF23B1" w:rsidRPr="00CF23B1">
        <w:rPr>
          <w:rFonts w:cs="Times New Roman"/>
          <w:noProof/>
          <w:szCs w:val="24"/>
        </w:rPr>
        <w:t>(Binswanger et al., 2014; Clarke et al., 2015; Dickert et al., 2015; Heng et al., 2007)</w:t>
      </w:r>
      <w:r w:rsidR="00D52531" w:rsidRPr="00D672DF">
        <w:rPr>
          <w:rFonts w:cs="Times New Roman"/>
          <w:szCs w:val="24"/>
        </w:rPr>
        <w:fldChar w:fldCharType="end"/>
      </w:r>
      <w:r w:rsidR="00D52531">
        <w:rPr>
          <w:rFonts w:cs="Times New Roman"/>
          <w:szCs w:val="24"/>
        </w:rPr>
        <w:t xml:space="preserve"> </w:t>
      </w:r>
      <w:r>
        <w:rPr>
          <w:rFonts w:cs="Times New Roman"/>
          <w:szCs w:val="24"/>
        </w:rPr>
        <w:t>and only one randomised controlled trial that has rigorously evaluated an intervention designed to redu</w:t>
      </w:r>
      <w:r w:rsidR="00521CA7">
        <w:rPr>
          <w:rFonts w:cs="Times New Roman"/>
          <w:szCs w:val="24"/>
        </w:rPr>
        <w:t>ce post-release smoking relapse</w:t>
      </w:r>
      <w:r w:rsidRPr="00D672DF">
        <w:rPr>
          <w:rFonts w:cs="Times New Roman"/>
          <w:szCs w:val="24"/>
        </w:rPr>
        <w:t xml:space="preserve"> </w:t>
      </w:r>
      <w:r w:rsidRPr="00D672DF">
        <w:rPr>
          <w:rFonts w:cs="Times New Roman"/>
          <w:szCs w:val="24"/>
        </w:rPr>
        <w:fldChar w:fldCharType="begin" w:fldLock="1"/>
      </w:r>
      <w:r w:rsidR="00454F32">
        <w:rPr>
          <w:rFonts w:cs="Times New Roman"/>
          <w:szCs w:val="24"/>
        </w:rPr>
        <w:instrText>ADDIN CSL_CITATION { "citationItems" : [ { "id" : "ITEM-1", "itemData" : { "DOI" : "10.1001/jamainternmed.2013.197", "ISSN" : "2168-6114", "PMID" : "23567902", "abstract" : "IMPORTANCE: Millions of Americans are forced to quit smoking as they enter tobacco-free prisons and jails, but most return to smoking within days of release. Interventions are needed to sustain tobacco abstinence after release from incarceration. OBJECTIVE: To evaluate the extent to which the WISE intervention (Working Inside for Smoking Elimination), based on motivational interviewing (MI) and cognitive behavioral therapy (CBT), decreases relapse to smoking after release from a smoke-free prison. DESIGN: Participants were recruited approximately 8 weeks prior to their release from a smoke-free prison and randomized to 6 weekly sessions of either education videos (control) or the WISE intervention. SETTING: A tobacco-free prison in the United States. PARTICIPANTS: A total of 262 inmates (35% female). MAIN OUTCOME MEASURE: Continued smoking abstinence was defined as 7-day point-prevalence abstinence validated by urine cotinine measurement. RESULTS: At the 3-week follow-up, 25% of participants in the WISE intervention (31 of 122) and 7% of the control participants (9 of 125) continued to be tobacco abstinent (odds ratio [OR], 4.4; 95% CI, 2.0-9.7). In addition to the intervention, Hispanic ethnicity, a plan to remain abstinent, and being incarcerated for more than 6 months were all associated with increased likelihood of remaining abstinent. In the logistic regression analysis, participants randomized to the WISE intervention were 6.6 times more likely to remain tobacco abstinent at the 3-week follow up than those randomized to the control condition (95% CI, 2.5-17.0). Nonsmokers at the 3-week follow-up had an additional follow-up 3 months after release, and overall 12% of the participants in the WISE intervention (14 of 122) and 2% of the control participants (3 of 125) were tobacco free at 3 months, as confirmed by urine cotinine measurement (OR, 5.3; 95% CI, 1.4-23.8). CONCLUSIONS AND RELEVANCE: Forced tobacco abstinence alone during incarceration has little impact on postrelease smoking status. A behavioral intervention provided prior to release greatly improves cotinine-confirmed smoking cessation in the community. TRIAL REGISTRATION: clinicaltrials.gov Identifier: NCT01122589.", "author" : [ { "dropping-particle" : "", "family" : "Clarke", "given" : "J. G.", "non-dropping-particle" : "", "parse-names" : false, "suffix" : "" }, { "dropping-particle" : "", "family" : "Stein", "given" : "L. A. R", "non-dropping-particle" : "", "parse-names" : false, "suffix" : "" }, { "dropping-particle" : "", "family" : "Martin", "given" : "Rosemarie A", "non-dropping-particle" : "", "parse-names" : false, "suffix" : "" }, { "dropping-particle" : "", "family" : "Martin", "given" : "Stephen A", "non-dropping-particle" : "", "parse-names" : false, "suffix" : "" }, { "dropping-particle" : "", "family" : "Parker", "given" : "Donna", "non-dropping-particle" : "", "parse-names" : false, "suffix" : "" }, { "dropping-particle" : "", "family" : "Lopes", "given" : "Cheryl E", "non-dropping-particle" : "", "parse-names" : false, "suffix" : "" }, { "dropping-particle" : "", "family" : "McGovern", "given" : "Arthur R", "non-dropping-particle" : "", "parse-names" : false, "suffix" : "" }, { "dropping-particle" : "", "family" : "Simon", "given" : "Rachel", "non-dropping-particle" : "", "parse-names" : false, "suffix" : "" }, { "dropping-particle" : "", "family" : "Roberts", "given" : "Mary", "non-dropping-particle" : "", "parse-names" : false, "suffix" : "" }, { "dropping-particle" : "", "family" : "Friedman", "given" : "Peter", "non-dropping-particle" : "", "parse-names" : false, "suffix" : "" }, { "dropping-particle" : "", "family" : "Bock", "given" : "Beth", "non-dropping-particle" : "", "parse-names" : false, "suffix" : "" } ], "container-title" : "JAMA internal medicine", "id" : "ITEM-1", "issue" : "9", "issued" : { "date-parts" : [ [ "2013" ] ] }, "note" : "- urine cotinine measurement\n- approx 60% of prisons in US have smoking bans\n- minorities etc underrepresented in prison\n\n\n- success of smoking relapse presevention interventions is limited\n- challenges of abstinence after release\n\n\n- randomisation procedures\n\n\n- WISE programme explained\n\n\n- tests used to measure stress, nicotene dependence etc\n\n\n- stats: chi-squared and t-tests\n\n\n- unique setting\n\n\n- no evidence for pharmacotherapy success after prolonged tobacco abstinence\n\n\n- contraband tobacco exists but prisoners don't use it due to high costs and consequences\n\n\n- why this is important\n\n\n- longer post-release follow-up is important", "page" : "789-94", "title" : "Forced smoking abstinence: not enough for smoking cessation.", "type" : "article-journal", "volume" : "173" }, "uris" : [ "http://www.mendeley.com/documents/?uuid=d20c6752-879c-4daf-8aa8-8e9d84a52966" ] } ], "mendeley" : { "formattedCitation" : "(Clarke et al., 2013)", "plainTextFormattedCitation" : "(Clarke et al., 2013)", "previouslyFormattedCitation" : "(Clarke et al., 2013)" }, "properties" : {  }, "schema" : "https://github.com/citation-style-language/schema/raw/master/csl-citation.json" }</w:instrText>
      </w:r>
      <w:r w:rsidRPr="00D672DF">
        <w:rPr>
          <w:rFonts w:cs="Times New Roman"/>
          <w:szCs w:val="24"/>
        </w:rPr>
        <w:fldChar w:fldCharType="separate"/>
      </w:r>
      <w:r w:rsidR="00CF23B1" w:rsidRPr="00CF23B1">
        <w:rPr>
          <w:rFonts w:cs="Times New Roman"/>
          <w:noProof/>
          <w:szCs w:val="24"/>
        </w:rPr>
        <w:t>(Clarke et al., 2013)</w:t>
      </w:r>
      <w:r w:rsidRPr="00D672DF">
        <w:rPr>
          <w:rFonts w:cs="Times New Roman"/>
          <w:szCs w:val="24"/>
        </w:rPr>
        <w:fldChar w:fldCharType="end"/>
      </w:r>
      <w:r w:rsidR="000A4189">
        <w:rPr>
          <w:rFonts w:cs="Times New Roman"/>
          <w:szCs w:val="24"/>
        </w:rPr>
        <w:t>,</w:t>
      </w:r>
      <w:r w:rsidRPr="007D4CDB">
        <w:rPr>
          <w:rFonts w:cs="Times New Roman"/>
          <w:szCs w:val="24"/>
        </w:rPr>
        <w:t xml:space="preserve"> </w:t>
      </w:r>
      <w:r w:rsidR="000A4189">
        <w:rPr>
          <w:rFonts w:cs="Times New Roman"/>
          <w:szCs w:val="24"/>
        </w:rPr>
        <w:t>t</w:t>
      </w:r>
      <w:r>
        <w:rPr>
          <w:rFonts w:cs="Times New Roman"/>
          <w:szCs w:val="24"/>
        </w:rPr>
        <w:t>here is a pressing need for investment</w:t>
      </w:r>
      <w:r w:rsidRPr="007D4CDB">
        <w:rPr>
          <w:rFonts w:cs="Times New Roman"/>
          <w:szCs w:val="24"/>
        </w:rPr>
        <w:t xml:space="preserve"> </w:t>
      </w:r>
      <w:r>
        <w:rPr>
          <w:rFonts w:cs="Times New Roman"/>
          <w:szCs w:val="24"/>
        </w:rPr>
        <w:t xml:space="preserve">in further high-quality research aimed at investigating best-practice </w:t>
      </w:r>
      <w:r w:rsidR="00141CAB">
        <w:rPr>
          <w:rFonts w:cs="Times New Roman"/>
          <w:szCs w:val="24"/>
        </w:rPr>
        <w:t xml:space="preserve">methods for promoting continued tobacco abstinence among people leaving smoke-free prisons. </w:t>
      </w:r>
      <w:r w:rsidR="004C0F94">
        <w:rPr>
          <w:rFonts w:cs="Times New Roman"/>
          <w:szCs w:val="24"/>
        </w:rPr>
        <w:t>Additionally</w:t>
      </w:r>
      <w:r>
        <w:rPr>
          <w:rFonts w:cs="Times New Roman"/>
          <w:szCs w:val="24"/>
        </w:rPr>
        <w:t>, with all other literature in this area focusing on absolute p</w:t>
      </w:r>
      <w:r w:rsidR="00521CA7">
        <w:rPr>
          <w:rFonts w:cs="Times New Roman"/>
          <w:szCs w:val="24"/>
        </w:rPr>
        <w:t>ost-release smoking status only</w:t>
      </w:r>
      <w:r w:rsidRPr="00E61254">
        <w:rPr>
          <w:rFonts w:cs="Times New Roman"/>
          <w:szCs w:val="24"/>
        </w:rPr>
        <w:t xml:space="preserve"> </w:t>
      </w:r>
      <w:r w:rsidRPr="00D672DF">
        <w:rPr>
          <w:rFonts w:cs="Times New Roman"/>
          <w:szCs w:val="24"/>
        </w:rPr>
        <w:fldChar w:fldCharType="begin" w:fldLock="1"/>
      </w:r>
      <w:r w:rsidR="00454F32">
        <w:rPr>
          <w:rFonts w:cs="Times New Roman"/>
          <w:szCs w:val="24"/>
        </w:rPr>
        <w:instrText>ADDIN CSL_CITATION { "citationItems" : [ { "id" : "ITEM-1", "itemData" : { "DOI" : "10.1001/jamainternmed.2013.197", "ISSN" : "2168-6114", "PMID" : "23567902", "abstract" : "IMPORTANCE: Millions of Americans are forced to quit smoking as they enter tobacco-free prisons and jails, but most return to smoking within days of release. Interventions are needed to sustain tobacco abstinence after release from incarceration. OBJECTIVE: To evaluate the extent to which the WISE intervention (Working Inside for Smoking Elimination), based on motivational interviewing (MI) and cognitive behavioral therapy (CBT), decreases relapse to smoking after release from a smoke-free prison. DESIGN: Participants were recruited approximately 8 weeks prior to their release from a smoke-free prison and randomized to 6 weekly sessions of either education videos (control) or the WISE intervention. SETTING: A tobacco-free prison in the United States. PARTICIPANTS: A total of 262 inmates (35% female). MAIN OUTCOME MEASURE: Continued smoking abstinence was defined as 7-day point-prevalence abstinence validated by urine cotinine measurement. RESULTS: At the 3-week follow-up, 25% of participants in the WISE intervention (31 of 122) and 7% of the control participants (9 of 125) continued to be tobacco abstinent (odds ratio [OR], 4.4; 95% CI, 2.0-9.7). In addition to the intervention, Hispanic ethnicity, a plan to remain abstinent, and being incarcerated for more than 6 months were all associated with increased likelihood of remaining abstinent. In the logistic regression analysis, participants randomized to the WISE intervention were 6.6 times more likely to remain tobacco abstinent at the 3-week follow up than those randomized to the control condition (95% CI, 2.5-17.0). Nonsmokers at the 3-week follow-up had an additional follow-up 3 months after release, and overall 12% of the participants in the WISE intervention (14 of 122) and 2% of the control participants (3 of 125) were tobacco free at 3 months, as confirmed by urine cotinine measurement (OR, 5.3; 95% CI, 1.4-23.8). CONCLUSIONS AND RELEVANCE: Forced tobacco abstinence alone during incarceration has little impact on postrelease smoking status. A behavioral intervention provided prior to release greatly improves cotinine-confirmed smoking cessation in the community. TRIAL REGISTRATION: clinicaltrials.gov Identifier: NCT01122589.", "author" : [ { "dropping-particle" : "", "family" : "Clarke", "given" : "J. G.", "non-dropping-particle" : "", "parse-names" : false, "suffix" : "" }, { "dropping-particle" : "", "family" : "Stein", "given" : "L. A. R", "non-dropping-particle" : "", "parse-names" : false, "suffix" : "" }, { "dropping-particle" : "", "family" : "Martin", "given" : "Rosemarie A", "non-dropping-particle" : "", "parse-names" : false, "suffix" : "" }, { "dropping-particle" : "", "family" : "Martin", "given" : "Stephen A", "non-dropping-particle" : "", "parse-names" : false, "suffix" : "" }, { "dropping-particle" : "", "family" : "Parker", "given" : "Donna", "non-dropping-particle" : "", "parse-names" : false, "suffix" : "" }, { "dropping-particle" : "", "family" : "Lopes", "given" : "Cheryl E", "non-dropping-particle" : "", "parse-names" : false, "suffix" : "" }, { "dropping-particle" : "", "family" : "McGovern", "given" : "Arthur R", "non-dropping-particle" : "", "parse-names" : false, "suffix" : "" }, { "dropping-particle" : "", "family" : "Simon", "given" : "Rachel", "non-dropping-particle" : "", "parse-names" : false, "suffix" : "" }, { "dropping-particle" : "", "family" : "Roberts", "given" : "Mary", "non-dropping-particle" : "", "parse-names" : false, "suffix" : "" }, { "dropping-particle" : "", "family" : "Friedman", "given" : "Peter", "non-dropping-particle" : "", "parse-names" : false, "suffix" : "" }, { "dropping-particle" : "", "family" : "Bock", "given" : "Beth", "non-dropping-particle" : "", "parse-names" : false, "suffix" : "" } ], "container-title" : "JAMA internal medicine", "id" : "ITEM-1", "issue" : "9", "issued" : { "date-parts" : [ [ "2013" ] ] }, "note" : "- urine cotinine measurement\n- approx 60% of prisons in US have smoking bans\n- minorities etc underrepresented in prison\n\n\n- success of smoking relapse presevention interventions is limited\n- challenges of abstinence after release\n\n\n- randomisation procedures\n\n\n- WISE programme explained\n\n\n- tests used to measure stress, nicotene dependence etc\n\n\n- stats: chi-squared and t-tests\n\n\n- unique setting\n\n\n- no evidence for pharmacotherapy success after prolonged tobacco abstinence\n\n\n- contraband tobacco exists but prisoners don't use it due to high costs and consequences\n\n\n- why this is important\n\n\n- longer post-release follow-up is important", "page" : "789-94", "title" : "Forced smoking abstinence: not enough for smoking cessation.", "type" : "article-journal", "volume" : "173" }, "uris" : [ "http://www.mendeley.com/documents/?uuid=d20c6752-879c-4daf-8aa8-8e9d84a52966" ] }, { "id" : "ITEM-2", "itemData" : { "DOI" : "10.1017/jsc.2016.3", "ISSN" : "1834-2612", "abstract" : "Introduction: Tobacco use is common among people who have been in prison. The relationship between social stressors, risky health behaviours, and smoking cessation has not been studied in people recently released from prison. Studying this relationship could yield information that guides strategic and cost-effective tobacco cessation interventions for an under-resourced population.", "author" : [ { "dropping-particle" : "", "family" : "Frank", "given" : "Michael R", "non-dropping-particle" : "", "parse-names" : false, "suffix" : "" }, { "dropping-particle" : "", "family" : "Blumhagen", "given" : "Rachel", "non-dropping-particle" : "", "parse-names" : false, "suffix" : "" }, { "dropping-particle" : "", "family" : "Weitzenkamp", "given" : "David", "non-dropping-particle" : "", "parse-names" : false, "suffix" : "" }, { "dropping-particle" : "", "family" : "Mueller", "given" : "Shane R", "non-dropping-particle" : "", "parse-names" : false, "suffix" : "" }, { "dropping-particle" : "", "family" : "Beaty", "given" : "Brenda", "non-dropping-particle" : "", "parse-names" : false, "suffix" : "" }, { "dropping-particle" : "", "family" : "Min", "given" : "Sung-joon", "non-dropping-particle" : "", "parse-names" : false, "suffix" : "" }, { "dropping-particle" : "", "family" : "Binswanger", "given" : "Ingrid A.", "non-dropping-particle" : "", "parse-names" : false, "suffix" : "" } ], "container-title" : "Journal of Smoking Cessation", "id" : "ITEM-2", "issued" : { "date-parts" : [ [ "2016", "3", "16" ] ] }, "note" : "NULL", "page" : "1-10", "title" : "Tobacco Use Among People Who Have Been in Prison: Relapse and Factors Associated with Trying to Quit", "type" : "article-journal" }, "uris" : [ "http://www.mendeley.com/documents/?uuid=2968250d-ce39-4e89-9e15-49419a4de67f" ] }, { "id" : "ITEM-3", "itemData" : { "DOI" : "10.1177/1078345809333388", "ISSN" : "1940-5200", "PMID" : "19477804", "abstract" : "Approximately 70% of incarcerated people smoke tobacco, and an estimated 12% of all smokers in the United States leave correctional facilities annually. Many facilities prohibit smoking, but no published study has measured the relapse to tobacco after release. In a study of 200 people with chronic health conditions reentering the community from jail, 165 (83%) were cigarette smokers. Of these, 129 were interviewed at 1 and/or 6 months after release. Self-reported sustained abstinence rates were 37.3% at the end of the first day, 17.7% for the first week, 13.7% for 1 month, and 3.1% for 6 months. These abstinence rates are lower than those reported after military basic training and medical hospitalization but similar to rates after inpatient psychiatric and addiction programs. More efforts and resources are needed to determine successful tobacco cessation interventions during incarceration and after release.", "author" : [ { "dropping-particle" : "", "family" : "Lincoln", "given" : "Thomas", "non-dropping-particle" : "", "parse-names" : false, "suffix" : "" }, { "dropping-particle" : "", "family" : "Tuthill", "given" : "Robert W.", "non-dropping-particle" : "", "parse-names" : false, "suffix" : "" }, { "dropping-particle" : "", "family" : "Roberts", "given" : "Cheryl A.", "non-dropping-particle" : "", "parse-names" : false, "suffix" : "" }, { "dropping-particle" : "", "family" : "Kennedy", "given" : "Sofia", "non-dropping-particle" : "", "parse-names" : false, "suffix" : "" }, { "dropping-particle" : "", "family" : "Hammett", "given" : "Theodore M.", "non-dropping-particle" : "", "parse-names" : false, "suffix" : "" } ], "container-title" : "Journal of Correctional Health Care", "id" : "ITEM-3", "issue" : "3", "issued" : { "date-parts" : [ [ "2009" ] ] }, "note" : "- only 3.1% of prisoners were abstinent from cigarettes after 6 months.\n\n\n- important - More efforts and resources are needed to determine successful tobacco cessation inter- ventions during incarceration and after release.\n\n\n- Chavez et al (2004)- survey- respondents indicated that between 76 and 100% of inmates had returned to smoking post release\n\n\n- important- figure 1\n\n\n- rates are similar to general population\n\n\n- benefits of a smoking ban\n\n\n- moment of opportunity\n\n\n- wider community benefits- important\n\n\n- transtheoretical- stages of change- &amp;quot;matching the interventions to the stage of change may be helpful&amp;quot;\n\n\n- smokers describe the differece between forced and chosen abstinence: &amp;quot;Smoking is not quitting&amp;quot;.\n\n\n- the importance of a behavioural intervention to mainatain abstinence rates- important\n\n\n- randomized controlled trails in psychiatric hospitals have supported interventions\n\n\n- stats of smokers wanting to quit\n\n\n-even small improvements in tobacco relapse prevention could have significant benefits.", "page" : "190-6", "title" : "Resumption of Smoking After Release From a Tobacco-Free Correctional Facility", "type" : "article-journal", "volume" : "15" }, "uris" : [ "http://www.mendeley.com/documents/?uuid=72012d15-b671-4e97-9bbf-81ee6648aa73" ] }, { "id" : "ITEM-4", "itemData" : { "DOI" : "10.1016/j.addbeh.2015.06.017", "ISSN" : "03064603", "author" : [ { "dropping-particle" : "", "family" : "Howell", "given" : "Benjamin A.", "non-dropping-particle" : "", "parse-names" : false, "suffix" : "" }, { "dropping-particle" : "", "family" : "Guydish", "given" : "Joseph", "non-dropping-particle" : "", "parse-names" : false, "suffix" : "" }, { "dropping-particle" : "", "family" : "Kral", "given" : "Alex H.", "non-dropping-particle" : "", "parse-names" : false, "suffix" : "" }, { "dropping-particle" : "", "family" : "Comfort", "given" : "Megan", "non-dropping-particle" : "", "parse-names" : false, "suffix" : "" } ], "container-title" : "Addictive Behaviors", "id" : "ITEM-4", "issued" : { "date-parts" : [ [ "2015" ] ] }, "page" : "157-160", "publisher" : "Elsevier Ltd", "title" : "Prevalence and factors associated with smoking tobacco among men recently released from prison in California: A cross-sectional study", "type" : "article-journal", "volume" : "50" }, "uris" : [ "http://www.mendeley.com/documents/?uuid=e5df2f82-f166-4ea6-a632-6ce732d8c5ca" ] }, { "id" : "ITEM-5", "itemData" : { "DOI" : "10.1093/ntr/ntp188", "ISBN" : "6082632672", "ISSN" : "1469-994X", "PMID" : "20038510", "abstract" : "INTRODUCTION: More than 2 million persons are incarcerated in the United States. Most are young minority men, soon to reenter the community. The majority are also lifelong smokers with high rates of health-related problems. As prisons implement smoking bans, it is not known whether health behavior change that is mandated, rather than selected, can be maintained. The Wisconsin Department of Corrections smoking ban is a unique opportunity to investigate determinants of smoking behavior after release from prison. METHODS: A convenience sample of 49 incarcerated men near release participated in two interviews (1-month prerelease, in prison, and 1-month postrelease via telephone). Descriptive analyses and multivariate modeling were conducted to determine associations with postrelease smoking. RESULTS: Participants had a mean age of 36.7 years, 12.4 years of education, and a 2.3-year incarceration; 47% were Black and 41% White. They had smoked 14.5 years. Most (67%) believed that their health was improved after the smoking ban. Paired t tests revealed decreases in Positive and Negative Affect Scale negative affect (p = .001) and Patient Health Questionnaire-8 depression (p = .009) postrelease. Univariate analysis showed correlations of intent to smoke upon release with smoking relapse postrelease (p = .001), White race with smoking relapse postrelease (p = .045), and perceived better health since the prison smoking ban with nonsmoking on release (p = .01). There was a trend toward use of alcohol with smoking relapse on release (p = .061). DISCUSSION: Prerelease smoking intention predicted postrelease behavior. Belief in improved health after the prison smoking ban correlated with nonsmoking on release. Targeted relapse prevention interventions are needed for people reentering the community.", "author" : [ { "dropping-particle" : "", "family" : "Thibodeau", "given" : "Laura", "non-dropping-particle" : "", "parse-names" : false, "suffix" : "" }, { "dropping-particle" : "", "family" : "Jorenby", "given" : "D. E.", "non-dropping-particle" : "", "parse-names" : false, "suffix" : "" }, { "dropping-particle" : "", "family" : "Seal", "given" : "David", "non-dropping-particle" : "", "parse-names" : false, "suffix" : "" }, { "dropping-particle" : "", "family" : "Kim", "given" : "Su-Young", "non-dropping-particle" : "", "parse-names" : false, "suffix" : "" }, { "dropping-particle" : "", "family" : "Sosman", "given" : "James M", "non-dropping-particle" : "", "parse-names" : false, "suffix" : "" } ], "container-title" : "Nicotine &amp; tobacco research : official journal of the Society for Research on Nicotine and Tobacco", "id" : "ITEM-5", "issue" : "2", "issued" : { "date-parts" : [ [ "2010", "2" ] ] }, "note" : "- Summary: Prerelease smoking intention predicts postrelease behaviour\n\n\n- Important - Targeted relapse prevention interventions are needed for people reentering the community.- post release int necessary\n- reentry challenges, including reestablishing relationships, finding employment and housing, and dealing with addictions and mental health issues\n\n\n- culture\n\n\n- reasons why ban\n\n\n- the probability of maintaining a behaviour increases after several years of succesful behaviour change. But prison sentences are usually 1 year. Can this behaviour be maintaned post release? important\n\n\n- predictors of smoking relapse in the general population- important\n\n\n- exclusion criteria for participants\n\n\n- measures\n\n\n- important important- 91% of prisoners thought a program to help people remain quit on release rom prison would be helpful and 84% thought it would be helpful to them personally\n\n\n- A belief in improved health status after the prison smoking ban was significantly correlated with nonsmok- ing status on release.\n\n\n-Since incarceration is a time when people frequently express interest in making positive health behavior changes (Gaiter &amp;amp; Doll, 1996) - moment of opportunity\n-important limitation- those who answer to flyers are interested in quitting\n\n\n- important- The period before release presents an important opportunity to reach and motivate these individuals to maintain smoking abstinence on return to the community (Catz, Sosman, Crumble, &amp;amp; Scheuerell, 2002; Morrow &amp;amp; Group, 2009).\n\n\n-the effect of prison reentry interventions on men\u2019s smok- ing behavior has not been the subject of published reports. \n-observed relationship between improved health status and non-smoking postrelease may pro- vide a useful motivational element for such programs\n\n\n- this paper STRONGLY calls for my study", "page" : "152-8", "title" : "Prerelease intent predicts smoking behavior postrelease following a prison smoking ban.", "type" : "article-journal", "volume" : "12" }, "uris" : [ "http://www.mendeley.com/documents/?uuid=bdd72aa5-0df5-436b-8df1-f2b338a511f4" ] }, { "id" : "ITEM-6", "itemData" : { "DOI" : "10.1093/hsw/hlw014", "ISSN" : "15456854", "PMID" : "27263202", "abstract" : "Long-term effects of cigarette smoking result in an estimated 443,000 deaths each year, including approximately 49,400 deaths due to exposure to secondhand smoke. Tobacco is a major risk factor for a variety of chronic health problems, including certain cancers and heart disease. In this article, authors present qualitative findings derived from individual interviews with men and women who were incarcerated in New York state and New York City. Participants were 60 racially and ethnically diverse men and women ages 21 through 60 (M = 46.42, SD = 6.88). Of the participants interviewed, 91.7 percent released from a smoke-free correctional facility resumed cigarette smoking and 8.3 percent remained abstinent. Daily consumption ranged from smoking four cigarettes to 60 cigarettes. The four themes that emerged from the study were (1) lifetime exposure to cigarette smoking influences smoking behavior; (2) cigarettes help relieve stress and are pleasurable; (3) there is a relationship between access, availability, and relapse; and (4) smoking cessation strategies are available. Negative influences from participants' families and peers, stressful housing situations, and mandated programs emerged from this study as key challenges to abstaining from smoking cigarettes. Involving family members and partners in smoking cessation interventions could influence newly released justice-involved men and women not to resume cigarette smoking and possibly maintain long-term abstinence.", "author" : [ { "dropping-particle" : "", "family" : "Valera", "given" : "Pamela", "non-dropping-particle" : "", "parse-names" : false, "suffix" : "" }, { "dropping-particle" : "", "family" : "Bachman", "given" : "Lauren", "non-dropping-particle" : "", "parse-names" : false, "suffix" : "" }, { "dropping-particle" : "", "family" : "Rucker", "given" : "A. Justin", "non-dropping-particle" : "", "parse-names" : false, "suffix" : "" } ], "container-title" : "Health and Social Work", "id" : "ITEM-6", "issue" : "2", "issued" : { "date-parts" : [ [ "2016" ] ] }, "note" : "NULL", "page" : "121-128", "title" : "A Qualitative Study of Smoking Behaviors among Newly Released Justice-Involved Men and Women in New York City", "type" : "article-journal", "volume" : "41" }, "uris" : [ "http://www.mendeley.com/documents/?uuid=ab365af9-173c-43c9-857e-2412ebb51d07" ] } ], "mendeley" : { "formattedCitation" : "(Clarke et al., 2013; Frank et al., 2016; Howell et al., 2015; Lincoln et al., 2009; Thibodeau et al., 2010; Valera et al., 2016)", "plainTextFormattedCitation" : "(Clarke et al., 2013; Frank et al., 2016; Howell et al., 2015; Lincoln et al., 2009; Thibodeau et al., 2010; Valera et al., 2016)", "previouslyFormattedCitation" : "(Clarke et al., 2013; Frank et al., 2016; Howell et al., 2015; Lincoln et al., 2009; Thibodeau et al., 2010; Valera et al., 2016)" }, "properties" : {  }, "schema" : "https://github.com/citation-style-language/schema/raw/master/csl-citation.json" }</w:instrText>
      </w:r>
      <w:r w:rsidRPr="00D672DF">
        <w:rPr>
          <w:rFonts w:cs="Times New Roman"/>
          <w:szCs w:val="24"/>
        </w:rPr>
        <w:fldChar w:fldCharType="separate"/>
      </w:r>
      <w:r w:rsidR="00CF23B1" w:rsidRPr="00CF23B1">
        <w:rPr>
          <w:rFonts w:cs="Times New Roman"/>
          <w:noProof/>
          <w:szCs w:val="24"/>
        </w:rPr>
        <w:t>(Clarke et al., 2013; Frank et al., 2016; Howell et al., 2015; Lincoln et al., 2009; Thibodeau et al., 2010; Valera et al., 2016)</w:t>
      </w:r>
      <w:r w:rsidRPr="00D672DF">
        <w:rPr>
          <w:rFonts w:cs="Times New Roman"/>
          <w:szCs w:val="24"/>
        </w:rPr>
        <w:fldChar w:fldCharType="end"/>
      </w:r>
      <w:r w:rsidR="00521CA7">
        <w:rPr>
          <w:rFonts w:cs="Times New Roman"/>
          <w:szCs w:val="24"/>
        </w:rPr>
        <w:t>,</w:t>
      </w:r>
      <w:r>
        <w:rPr>
          <w:rFonts w:cs="Times New Roman"/>
          <w:szCs w:val="24"/>
        </w:rPr>
        <w:t xml:space="preserve"> and showing a near 100% po</w:t>
      </w:r>
      <w:r w:rsidR="00521CA7">
        <w:rPr>
          <w:rFonts w:cs="Times New Roman"/>
          <w:szCs w:val="24"/>
        </w:rPr>
        <w:t xml:space="preserve">st-release smoking relapse rate </w:t>
      </w:r>
      <w:r>
        <w:rPr>
          <w:rFonts w:cs="Times New Roman"/>
          <w:szCs w:val="24"/>
        </w:rPr>
        <w:fldChar w:fldCharType="begin" w:fldLock="1"/>
      </w:r>
      <w:r w:rsidR="00454F32">
        <w:rPr>
          <w:rFonts w:cs="Times New Roman"/>
          <w:szCs w:val="24"/>
        </w:rPr>
        <w:instrText>ADDIN CSL_CITATION { "citationItems" : [ { "id" : "ITEM-1", "itemData" : { "DOI" : "10.1177/1078345809333388", "ISSN" : "1940-5200", "PMID" : "19477804", "abstract" : "Approximately 70% of incarcerated people smoke tobacco, and an estimated 12% of all smokers in the United States leave correctional facilities annually. Many facilities prohibit smoking, but no published study has measured the relapse to tobacco after release. In a study of 200 people with chronic health conditions reentering the community from jail, 165 (83%) were cigarette smokers. Of these, 129 were interviewed at 1 and/or 6 months after release. Self-reported sustained abstinence rates were 37.3% at the end of the first day, 17.7% for the first week, 13.7% for 1 month, and 3.1% for 6 months. These abstinence rates are lower than those reported after military basic training and medical hospitalization but similar to rates after inpatient psychiatric and addiction programs. More efforts and resources are needed to determine successful tobacco cessation interventions during incarceration and after release.", "author" : [ { "dropping-particle" : "", "family" : "Lincoln", "given" : "Thomas", "non-dropping-particle" : "", "parse-names" : false, "suffix" : "" }, { "dropping-particle" : "", "family" : "Tuthill", "given" : "Robert W.", "non-dropping-particle" : "", "parse-names" : false, "suffix" : "" }, { "dropping-particle" : "", "family" : "Roberts", "given" : "Cheryl A.", "non-dropping-particle" : "", "parse-names" : false, "suffix" : "" }, { "dropping-particle" : "", "family" : "Kennedy", "given" : "Sofia", "non-dropping-particle" : "", "parse-names" : false, "suffix" : "" }, { "dropping-particle" : "", "family" : "Hammett", "given" : "Theodore M.", "non-dropping-particle" : "", "parse-names" : false, "suffix" : "" } ], "container-title" : "Journal of Correctional Health Care", "id" : "ITEM-1", "issue" : "3", "issued" : { "date-parts" : [ [ "2009" ] ] }, "note" : "- only 3.1% of prisoners were abstinent from cigarettes after 6 months.\n\n\n- important - More efforts and resources are needed to determine successful tobacco cessation inter- ventions during incarceration and after release.\n\n\n- Chavez et al (2004)- survey- respondents indicated that between 76 and 100% of inmates had returned to smoking post release\n\n\n- important- figure 1\n\n\n- rates are similar to general population\n\n\n- benefits of a smoking ban\n\n\n- moment of opportunity\n\n\n- wider community benefits- important\n\n\n- transtheoretical- stages of change- &amp;quot;matching the interventions to the stage of change may be helpful&amp;quot;\n\n\n- smokers describe the differece between forced and chosen abstinence: &amp;quot;Smoking is not quitting&amp;quot;.\n\n\n- the importance of a behavioural intervention to mainatain abstinence rates- important\n\n\n- randomized controlled trails in psychiatric hospitals have supported interventions\n\n\n- stats of smokers wanting to quit\n\n\n-even small improvements in tobacco relapse prevention could have significant benefits.", "page" : "190-6", "title" : "Resumption of Smoking After Release From a Tobacco-Free Correctional Facility", "type" : "article-journal", "volume" : "15" }, "uris" : [ "http://www.mendeley.com/documents/?uuid=72012d15-b671-4e97-9bbf-81ee6648aa73" ] }, { "id" : "ITEM-2", "itemData" : { "DOI" : "10.1001/jamainternmed.2013.197", "ISSN" : "2168-6114", "PMID" : "23567902", "abstract" : "IMPORTANCE: Millions of Americans are forced to quit smoking as they enter tobacco-free prisons and jails, but most return to smoking within days of release. Interventions are needed to sustain tobacco abstinence after release from incarceration. OBJECTIVE: To evaluate the extent to which the WISE intervention (Working Inside for Smoking Elimination), based on motivational interviewing (MI) and cognitive behavioral therapy (CBT), decreases relapse to smoking after release from a smoke-free prison. DESIGN: Participants were recruited approximately 8 weeks prior to their release from a smoke-free prison and randomized to 6 weekly sessions of either education videos (control) or the WISE intervention. SETTING: A tobacco-free prison in the United States. PARTICIPANTS: A total of 262 inmates (35% female). MAIN OUTCOME MEASURE: Continued smoking abstinence was defined as 7-day point-prevalence abstinence validated by urine cotinine measurement. RESULTS: At the 3-week follow-up, 25% of participants in the WISE intervention (31 of 122) and 7% of the control participants (9 of 125) continued to be tobacco abstinent (odds ratio [OR], 4.4; 95% CI, 2.0-9.7). In addition to the intervention, Hispanic ethnicity, a plan to remain abstinent, and being incarcerated for more than 6 months were all associated with increased likelihood of remaining abstinent. In the logistic regression analysis, participants randomized to the WISE intervention were 6.6 times more likely to remain tobacco abstinent at the 3-week follow up than those randomized to the control condition (95% CI, 2.5-17.0). Nonsmokers at the 3-week follow-up had an additional follow-up 3 months after release, and overall 12% of the participants in the WISE intervention (14 of 122) and 2% of the control participants (3 of 125) were tobacco free at 3 months, as confirmed by urine cotinine measurement (OR, 5.3; 95% CI, 1.4-23.8). CONCLUSIONS AND RELEVANCE: Forced tobacco abstinence alone during incarceration has little impact on postrelease smoking status. A behavioral intervention provided prior to release greatly improves cotinine-confirmed smoking cessation in the community. TRIAL REGISTRATION: clinicaltrials.gov Identifier: NCT01122589.", "author" : [ { "dropping-particle" : "", "family" : "Clarke", "given" : "J. G.", "non-dropping-particle" : "", "parse-names" : false, "suffix" : "" }, { "dropping-particle" : "", "family" : "Stein", "given" : "L. A. R", "non-dropping-particle" : "", "parse-names" : false, "suffix" : "" }, { "dropping-particle" : "", "family" : "Martin", "given" : "Rosemarie A", "non-dropping-particle" : "", "parse-names" : false, "suffix" : "" }, { "dropping-particle" : "", "family" : "Martin", "given" : "Stephen A", "non-dropping-particle" : "", "parse-names" : false, "suffix" : "" }, { "dropping-particle" : "", "family" : "Parker", "given" : "Donna", "non-dropping-particle" : "", "parse-names" : false, "suffix" : "" }, { "dropping-particle" : "", "family" : "Lopes", "given" : "Cheryl E", "non-dropping-particle" : "", "parse-names" : false, "suffix" : "" }, { "dropping-particle" : "", "family" : "McGovern", "given" : "Arthur R", "non-dropping-particle" : "", "parse-names" : false, "suffix" : "" }, { "dropping-particle" : "", "family" : "Simon", "given" : "Rachel", "non-dropping-particle" : "", "parse-names" : false, "suffix" : "" }, { "dropping-particle" : "", "family" : "Roberts", "given" : "Mary", "non-dropping-particle" : "", "parse-names" : false, "suffix" : "" }, { "dropping-particle" : "", "family" : "Friedman", "given" : "Peter", "non-dropping-particle" : "", "parse-names" : false, "suffix" : "" }, { "dropping-particle" : "", "family" : "Bock", "given" : "Beth", "non-dropping-particle" : "", "parse-names" : false, "suffix" : "" } ], "container-title" : "JAMA internal medicine", "id" : "ITEM-2", "issue" : "9", "issued" : { "date-parts" : [ [ "2013" ] ] }, "note" : "- urine cotinine measurement\n- approx 60% of prisons in US have smoking bans\n- minorities etc underrepresented in prison\n\n\n- success of smoking relapse presevention interventions is limited\n- challenges of abstinence after release\n\n\n- randomisation procedures\n\n\n- WISE programme explained\n\n\n- tests used to measure stress, nicotene dependence etc\n\n\n- stats: chi-squared and t-tests\n\n\n- unique setting\n\n\n- no evidence for pharmacotherapy success after prolonged tobacco abstinence\n\n\n- contraband tobacco exists but prisoners don't use it due to high costs and consequences\n\n\n- why this is important\n\n\n- longer post-release follow-up is important", "page" : "789-94", "title" : "Forced smoking abstinence: not enough for smoking cessation.", "type" : "article-journal", "volume" : "173" }, "uris" : [ "http://www.mendeley.com/documents/?uuid=d20c6752-879c-4daf-8aa8-8e9d84a52966" ] }, { "id" : "ITEM-3", "itemData" : { "DOI" : "10.1017/jsc.2016.3", "ISSN" : "1834-2612", "abstract" : "Introduction: Tobacco use is common among people who have been in prison. The relationship between social stressors, risky health behaviours, and smoking cessation has not been studied in people recently released from prison. Studying this relationship could yield information that guides strategic and cost-effective tobacco cessation interventions for an under-resourced population.", "author" : [ { "dropping-particle" : "", "family" : "Frank", "given" : "Michael R", "non-dropping-particle" : "", "parse-names" : false, "suffix" : "" }, { "dropping-particle" : "", "family" : "Blumhagen", "given" : "Rachel", "non-dropping-particle" : "", "parse-names" : false, "suffix" : "" }, { "dropping-particle" : "", "family" : "Weitzenkamp", "given" : "David", "non-dropping-particle" : "", "parse-names" : false, "suffix" : "" }, { "dropping-particle" : "", "family" : "Mueller", "given" : "Shane R", "non-dropping-particle" : "", "parse-names" : false, "suffix" : "" }, { "dropping-particle" : "", "family" : "Beaty", "given" : "Brenda", "non-dropping-particle" : "", "parse-names" : false, "suffix" : "" }, { "dropping-particle" : "", "family" : "Min", "given" : "Sung-joon", "non-dropping-particle" : "", "parse-names" : false, "suffix" : "" }, { "dropping-particle" : "", "family" : "Binswanger", "given" : "Ingrid A.", "non-dropping-particle" : "", "parse-names" : false, "suffix" : "" } ], "container-title" : "Journal of Smoking Cessation", "id" : "ITEM-3", "issued" : { "date-parts" : [ [ "2016", "3", "16" ] ] }, "note" : "NULL", "page" : "1-10", "title" : "Tobacco Use Among People Who Have Been in Prison: Relapse and Factors Associated with Trying to Quit", "type" : "article-journal" }, "uris" : [ "http://www.mendeley.com/documents/?uuid=2968250d-ce39-4e89-9e15-49419a4de67f" ] } ], "mendeley" : { "formattedCitation" : "(Clarke et al., 2013; Frank et al., 2016; Lincoln et al., 2009)", "plainTextFormattedCitation" : "(Clarke et al., 2013; Frank et al., 2016; Lincoln et al., 2009)", "previouslyFormattedCitation" : "(Clarke et al., 2013; Frank et al., 2016; Lincoln et al., 2009)" }, "properties" : {  }, "schema" : "https://github.com/citation-style-language/schema/raw/master/csl-citation.json" }</w:instrText>
      </w:r>
      <w:r>
        <w:rPr>
          <w:rFonts w:cs="Times New Roman"/>
          <w:szCs w:val="24"/>
        </w:rPr>
        <w:fldChar w:fldCharType="separate"/>
      </w:r>
      <w:r w:rsidR="00CF23B1" w:rsidRPr="00CF23B1">
        <w:rPr>
          <w:rFonts w:cs="Times New Roman"/>
          <w:noProof/>
          <w:szCs w:val="24"/>
        </w:rPr>
        <w:t>(Clarke et al., 2013; Frank et al., 2016; Lincoln et al., 2009)</w:t>
      </w:r>
      <w:r>
        <w:rPr>
          <w:rFonts w:cs="Times New Roman"/>
          <w:szCs w:val="24"/>
        </w:rPr>
        <w:fldChar w:fldCharType="end"/>
      </w:r>
      <w:r w:rsidR="00521CA7">
        <w:rPr>
          <w:rFonts w:cs="Times New Roman"/>
          <w:szCs w:val="24"/>
        </w:rPr>
        <w:t>,</w:t>
      </w:r>
      <w:r>
        <w:rPr>
          <w:rFonts w:cs="Times New Roman"/>
          <w:szCs w:val="24"/>
        </w:rPr>
        <w:t xml:space="preserve"> research comparing pre- and post-incarceration smoking levels may provide a more useful measure of </w:t>
      </w:r>
      <w:r w:rsidR="0034449C">
        <w:rPr>
          <w:rFonts w:cs="Times New Roman"/>
          <w:szCs w:val="24"/>
        </w:rPr>
        <w:t xml:space="preserve">the effect of </w:t>
      </w:r>
      <w:r>
        <w:rPr>
          <w:rFonts w:cs="Times New Roman"/>
          <w:szCs w:val="24"/>
        </w:rPr>
        <w:t xml:space="preserve">correctional smoke-free policies on post-release return to tobacco smoking. </w:t>
      </w:r>
    </w:p>
    <w:p w14:paraId="31A1DA09" w14:textId="0B638EF3" w:rsidR="00B6467F" w:rsidRPr="00D52531" w:rsidRDefault="00B6467F" w:rsidP="00D52531">
      <w:pPr>
        <w:spacing w:line="480" w:lineRule="auto"/>
        <w:ind w:firstLine="720"/>
        <w:rPr>
          <w:rFonts w:cs="Times New Roman"/>
          <w:szCs w:val="24"/>
        </w:rPr>
      </w:pPr>
      <w:r w:rsidRPr="00D672DF">
        <w:rPr>
          <w:rFonts w:cs="Times New Roman"/>
          <w:szCs w:val="24"/>
        </w:rPr>
        <w:t xml:space="preserve">Those under correctional supervision are an easily targeted population who </w:t>
      </w:r>
      <w:r>
        <w:rPr>
          <w:rFonts w:cs="Times New Roman"/>
          <w:szCs w:val="24"/>
        </w:rPr>
        <w:t xml:space="preserve">could </w:t>
      </w:r>
      <w:r w:rsidRPr="00D672DF">
        <w:rPr>
          <w:rFonts w:cs="Times New Roman"/>
          <w:szCs w:val="24"/>
        </w:rPr>
        <w:t xml:space="preserve">benefit from </w:t>
      </w:r>
      <w:r>
        <w:rPr>
          <w:rFonts w:cs="Times New Roman"/>
          <w:szCs w:val="24"/>
        </w:rPr>
        <w:t xml:space="preserve">targeted, evidence-based </w:t>
      </w:r>
      <w:r w:rsidRPr="00D672DF">
        <w:rPr>
          <w:rFonts w:cs="Times New Roman"/>
          <w:szCs w:val="24"/>
        </w:rPr>
        <w:t>health promo</w:t>
      </w:r>
      <w:r w:rsidR="00521CA7">
        <w:rPr>
          <w:rFonts w:cs="Times New Roman"/>
          <w:szCs w:val="24"/>
        </w:rPr>
        <w:t>tion messages and interventions</w:t>
      </w:r>
      <w:r w:rsidRPr="00D672DF">
        <w:rPr>
          <w:rFonts w:cs="Times New Roman"/>
          <w:szCs w:val="24"/>
        </w:rPr>
        <w:t xml:space="preserve"> </w:t>
      </w:r>
      <w:r w:rsidRPr="00D672DF">
        <w:rPr>
          <w:rFonts w:cs="Times New Roman"/>
          <w:szCs w:val="24"/>
        </w:rPr>
        <w:fldChar w:fldCharType="begin" w:fldLock="1"/>
      </w:r>
      <w:r w:rsidR="00454F32">
        <w:rPr>
          <w:rFonts w:cs="Times New Roman"/>
          <w:szCs w:val="24"/>
        </w:rPr>
        <w:instrText>ADDIN CSL_CITATION { "citationItems" : [ { "id" : "ITEM-1", "itemData" : { "DOI" : "10.1016/S0027-9684(15)30214-5", "ISBN" : "0027-9684 (Print)\\r0027-9684 (Linking)", "ISSN" : "0027-9684", "PMID" : "23560350", "abstract" : "The goal of this study was to document the health needs of members in the criminal justice system and the capacity of the system to meet those needs. Using data from the National Criminal Justice Treatment Practices survey, we estimated the number of adults under correctional control who need medical care and the capacity of the correctional system to provide needed care. A mailed survey of 431 adult correctional agencies and administrators was used to define the capacity and techniques of the correctional system to meet the medical needs of the offender population. Most offenders in jail and prison received tuberculosis screening, physical health services, and mental health screening and treatment. Screening for sexually transmitted diseases (STDs) and provision of detoxification or methadone maintenance were universally absent, regardless of criminal justice setting. Community corrections settings were lacking in most health care areas. Prisons and jails are constitutionally mandated to provide health care; however, community corrections agencies are not federally required to provide health services. While community correction settings have the lowest provision of health care services, prisons and jails also demonstrate a deficiency in most services, but particularly for STD screening, substance abuse detoxification, and opioid maintenance therapies.", "author" : [ { "dropping-particle" : "", "family" : "Cropsey", "given" : "K. L.", "non-dropping-particle" : "", "parse-names" : false, "suffix" : "" }, { "dropping-particle" : "", "family" : "Binswanger", "given" : "Ingrid A.", "non-dropping-particle" : "", "parse-names" : false, "suffix" : "" }, { "dropping-particle" : "", "family" : "Clark", "given" : "C Brendan", "non-dropping-particle" : "", "parse-names" : false, "suffix" : "" }, { "dropping-particle" : "", "family" : "Taxman", "given" : "Faye S", "non-dropping-particle" : "", "parse-names" : false, "suffix" : "" } ], "container-title" : "Journal of the National Medical Association", "id" : "ITEM-1", "issue" : "11-12", "issued" : { "date-parts" : [ [ "2012" ] ] }, "page" : "487-92", "title" : "The unmet medical needs of correctional populations in the United States.", "type" : "article-journal", "volume" : "104" }, "uris" : [ "http://www.mendeley.com/documents/?uuid=989d379c-bf34-498d-9730-d3b99141f618" ] }, { "id" : "ITEM-2", "itemData" : { "DOI" : "10.1017/jsc.2016.3", "ISSN" : "1834-2612", "abstract" : "Introduction: Tobacco use is common among people who have been in prison. The relationship between social stressors, risky health behaviours, and smoking cessation has not been studied in people recently released from prison. Studying this relationship could yield information that guides strategic and cost-effective tobacco cessation interventions for an under-resourced population.", "author" : [ { "dropping-particle" : "", "family" : "Frank", "given" : "Michael R", "non-dropping-particle" : "", "parse-names" : false, "suffix" : "" }, { "dropping-particle" : "", "family" : "Blumhagen", "given" : "Rachel", "non-dropping-particle" : "", "parse-names" : false, "suffix" : "" }, { "dropping-particle" : "", "family" : "Weitzenkamp", "given" : "David", "non-dropping-particle" : "", "parse-names" : false, "suffix" : "" }, { "dropping-particle" : "", "family" : "Mueller", "given" : "Shane R", "non-dropping-particle" : "", "parse-names" : false, "suffix" : "" }, { "dropping-particle" : "", "family" : "Beaty", "given" : "Brenda", "non-dropping-particle" : "", "parse-names" : false, "suffix" : "" }, { "dropping-particle" : "", "family" : "Min", "given" : "Sung-joon", "non-dropping-particle" : "", "parse-names" : false, "suffix" : "" }, { "dropping-particle" : "", "family" : "Binswanger", "given" : "Ingrid A.", "non-dropping-particle" : "", "parse-names" : false, "suffix" : "" } ], "container-title" : "Journal of Smoking Cessation", "id" : "ITEM-2", "issued" : { "date-parts" : [ [ "2016", "3", "16" ] ] }, "note" : "NULL", "page" : "1-10", "title" : "Tobacco Use Among People Who Have Been in Prison: Relapse and Factors Associated with Trying to Quit", "type" : "article-journal" }, "uris" : [ "http://www.mendeley.com/documents/?uuid=2968250d-ce39-4e89-9e15-49419a4de67f" ] } ], "mendeley" : { "formattedCitation" : "(Cropsey et al., 2012; Frank et al., 2016)", "plainTextFormattedCitation" : "(Cropsey et al., 2012; Frank et al., 2016)", "previouslyFormattedCitation" : "(Cropsey et al., 2012; Frank et al., 2016)" }, "properties" : {  }, "schema" : "https://github.com/citation-style-language/schema/raw/master/csl-citation.json" }</w:instrText>
      </w:r>
      <w:r w:rsidRPr="00D672DF">
        <w:rPr>
          <w:rFonts w:cs="Times New Roman"/>
          <w:szCs w:val="24"/>
        </w:rPr>
        <w:fldChar w:fldCharType="separate"/>
      </w:r>
      <w:r w:rsidR="00CF23B1" w:rsidRPr="00CF23B1">
        <w:rPr>
          <w:rFonts w:cs="Times New Roman"/>
          <w:noProof/>
          <w:szCs w:val="24"/>
        </w:rPr>
        <w:t>(Cropsey et al., 2012; Frank et al., 2016)</w:t>
      </w:r>
      <w:r w:rsidRPr="00D672DF">
        <w:rPr>
          <w:rFonts w:cs="Times New Roman"/>
          <w:szCs w:val="24"/>
        </w:rPr>
        <w:fldChar w:fldCharType="end"/>
      </w:r>
      <w:r w:rsidR="00521CA7">
        <w:rPr>
          <w:rFonts w:cs="Times New Roman"/>
          <w:szCs w:val="24"/>
        </w:rPr>
        <w:t>.</w:t>
      </w:r>
      <w:r w:rsidRPr="00D672DF">
        <w:rPr>
          <w:rFonts w:cs="Times New Roman"/>
          <w:szCs w:val="24"/>
        </w:rPr>
        <w:t xml:space="preserve"> The lack of </w:t>
      </w:r>
      <w:r w:rsidR="002522E8">
        <w:rPr>
          <w:rFonts w:cs="Times New Roman"/>
          <w:szCs w:val="24"/>
        </w:rPr>
        <w:t xml:space="preserve">evidence-based </w:t>
      </w:r>
      <w:r w:rsidRPr="00D672DF">
        <w:rPr>
          <w:rFonts w:cs="Times New Roman"/>
          <w:szCs w:val="24"/>
        </w:rPr>
        <w:t xml:space="preserve">smoking cessation support programs </w:t>
      </w:r>
      <w:r w:rsidR="002522E8">
        <w:rPr>
          <w:rFonts w:cs="Times New Roman"/>
          <w:szCs w:val="24"/>
        </w:rPr>
        <w:t>for</w:t>
      </w:r>
      <w:r w:rsidRPr="00D672DF">
        <w:rPr>
          <w:rFonts w:cs="Times New Roman"/>
          <w:szCs w:val="24"/>
        </w:rPr>
        <w:t xml:space="preserve"> this vulnerable population</w:t>
      </w:r>
      <w:r>
        <w:rPr>
          <w:rFonts w:cs="Times New Roman"/>
          <w:szCs w:val="24"/>
        </w:rPr>
        <w:t>, and the lack of high-quality research to support these programs,</w:t>
      </w:r>
      <w:r w:rsidRPr="00D672DF">
        <w:rPr>
          <w:rFonts w:cs="Times New Roman"/>
          <w:szCs w:val="24"/>
        </w:rPr>
        <w:t xml:space="preserve"> </w:t>
      </w:r>
      <w:r>
        <w:rPr>
          <w:rFonts w:cs="Times New Roman"/>
          <w:szCs w:val="24"/>
        </w:rPr>
        <w:t>is</w:t>
      </w:r>
      <w:r w:rsidRPr="00D672DF">
        <w:rPr>
          <w:rFonts w:cs="Times New Roman"/>
          <w:szCs w:val="24"/>
        </w:rPr>
        <w:t xml:space="preserve"> a missed public health opportunity—both in terms of improving the health of a population with especially poor health outcomes, and in reducing the cost of treating smoking-related illness in this </w:t>
      </w:r>
      <w:r>
        <w:rPr>
          <w:rFonts w:cs="Times New Roman"/>
          <w:szCs w:val="24"/>
        </w:rPr>
        <w:t xml:space="preserve">marginalised and underserved </w:t>
      </w:r>
      <w:r w:rsidR="00521CA7">
        <w:rPr>
          <w:rFonts w:cs="Times New Roman"/>
          <w:szCs w:val="24"/>
        </w:rPr>
        <w:t>population</w:t>
      </w:r>
      <w:r w:rsidRPr="00D672DF">
        <w:rPr>
          <w:rFonts w:cs="Times New Roman"/>
          <w:szCs w:val="24"/>
        </w:rPr>
        <w:t xml:space="preserve"> </w:t>
      </w:r>
      <w:r w:rsidRPr="00D672DF">
        <w:rPr>
          <w:rFonts w:cs="Times New Roman"/>
          <w:szCs w:val="24"/>
        </w:rPr>
        <w:fldChar w:fldCharType="begin" w:fldLock="1"/>
      </w:r>
      <w:r w:rsidR="00454F32">
        <w:rPr>
          <w:rFonts w:cs="Times New Roman"/>
          <w:szCs w:val="24"/>
        </w:rPr>
        <w:instrText>ADDIN CSL_CITATION { "citationItems" : [ { "id" : "ITEM-1", "itemData" : { "DOI" : "10.1136/tc.2007.024448", "ISSN" : "1468-3318", "PMID" : "18603604", "abstract" : "OBJECTIVE: To examine current tobacco policy in US prisons and explore changes in prison tobacco policies over time. DATA SOURCE: Telephone survey of the 52 US departments of correction. MAIN OUTCOME MEASURES: Current tobacco policy; distribution of free tobacco; availability of smoking cessation programming and cessation aids. PARTICIPANTS: Complete responses were received from 51 of 52 (98%) departments, while one provided partial information. RESULTS: The majority of correctional systems (60%) reported total tobacco bans on prison grounds, with most remaining facilities (27%) having an indoor ban on tobacco use. No prisons distributed free tobacco. No major violence was reported relating to the implementation of stricter tobacco policies; however many respondents noted that tobacco became a major contraband item following the implementation of a total ban. While most prison systems with an indoor tobacco ban (86%) reported having tobacco cessation programmes, few of those with total bans (39%) continued such programmes after the initial transition period. CONCLUSION: Total tobacco bans have often been accompanied by the termination of tobacco cessation programmes. Such actions undermine efforts to promote long-term cessation resulting in a missed public health opportunity.", "author" : [ { "dropping-particle" : "", "family" : "Kauffman", "given" : "R. M.", "non-dropping-particle" : "", "parse-names" : false, "suffix" : "" }, { "dropping-particle" : "", "family" : "Ferketich", "given" : "A. K.", "non-dropping-particle" : "", "parse-names" : false, "suffix" : "" }, { "dropping-particle" : "", "family" : "Wewers", "given" : "M. E.", "non-dropping-particle" : "", "parse-names" : false, "suffix" : "" } ], "container-title" : "Tobacco control", "id" : "ITEM-1", "issue" : "5", "issued" : { "date-parts" : [ [ "2008", "10" ] ] }, "note" : "- important: the prison situation creates a unique public health opportunity by creating a population of concentrated disadvan- tage to which health workers have easy access\n\n\n- free tobacco used to be distributed as part of prison rations\n\n\n-economy/ currency\n\n\n- Additional benefits of smoke-free policies included reduced risk of fires, lower maintenance costs and lower insurance rates.\n\n\n-fear of unrest can be a major contributor to policy inertia. but it appears that fears of violence due to a tightening of policy were unfounded. \n\n\n- black markets\n\n\n- leads to black market of tobacco rather than illicit drugs\n\n\n- important- two studies suggest that forced abstinence during incarceration does not lead to permanent cessation.- references 20 and 21\n\n\n-tobacco dependence\n\n\n- important- The re-entry movement provides a further impetus to take advantage of this public health opportunity. (and also the opportunity of prisoners who return to prison)\n\n\n- health implications of smoking\n\n\n- impact of this policy on the wider economy, society\n\n\n- forced cessation should result in important health gains and decreased healthcare costs during incarceration\n\n\n- important - However in failing to assist prisoners in making a permanent change in their smoking behaviours we are missing an important public health opportunity to impact the health of the communities to which prisoners return after their release", "page" : "357-60", "title" : "Tobacco policy in American prisons, 2007.", "type" : "article-journal", "volume" : "17" }, "uris" : [ "http://www.mendeley.com/documents/?uuid=2f3d6d19-aa6a-4eb2-8c95-c975cab8f100" ] }, { "id" : "ITEM-2", "itemData" : { "DOI" : "10.1056/NEJMp0708558", "ISBN" : "0028-4793", "PMID" : "18272889", "author" : [ { "dropping-particle" : "", "family" : "Cohen", "given" : "J T", "non-dropping-particle" : "", "parse-names" : false, "suffix" : "" }, { "dropping-particle" : "", "family" : "Neumann", "given" : "P J", "non-dropping-particle" : "", "parse-names" : false, "suffix" : "" }, { "dropping-particle" : "", "family" : "Weinstein", "given" : "M C", "non-dropping-particle" : "", "parse-names" : false, "suffix" : "" } ], "container-title" : "New England Journal of Medicine", "edition" : "2008/02/15", "id" : "ITEM-2", "issue" : "7", "issued" : { "date-parts" : [ [ "2008" ] ] }, "language" : "eng", "note" : "Prevention can be better than cure\nBut not always\n\n\ncoun- seling adults to quit smoking reduce mortality either at low cost or at a cost savings.2", "page" : "661-663", "title" : "Does preventive care save money? Health economics and the presidential candidates", "type" : "article-journal", "volume" : "358" }, "uris" : [ "http://www.mendeley.com/documents/?uuid=b2baadb5-4ded-4f41-a1fb-dc79f21467ff" ] }, { "id" : "ITEM-3", "itemData" : { "abstract" : "Introduction Cigarette smoking is the single leading cause of preventable disease and preventable death in the United States (US), leading to more than 400,000 deaths annually. The CDC and the U.S. Department of Health and Human Services have both issued guidelines on smoking cessation to help people to quit smoking that include: access to counseling, access to all FDA-approved over-the-counter and prescription medications; multiple quit attempts; and reduced or eliminated co-pays. However, access to these aids is limited since many payers do not cover these treatments. The objective of this study was to determine whether the cost of making such smoking cessation programs available at the state level could be justified by the benefits. This supplemental report to the Executive Summaries and state specific tables is a generic description of the economic research conducted to determine whether the cost of making smoking cessation programs available at the state level could be justified by the benefits. It provides information on the societal impact of smoking in the Background section, and a description of the research model addressed by the research and an explanation of the methodology employed to conduct the analysis in the Methods section. A general summary on the results, a discussion on the findings of relevant national studies, and the limitations of this analysis are also included in this detailed report. The actual results by state are found in the state-specific Executive Summaries, including the findings and results in Tables 1-8. 3 Background", "author" : [ { "dropping-particle" : "", "family" : "Rumberger", "given" : "Jill S", "non-dropping-particle" : "", "parse-names" : false, "suffix" : "" }, { "dropping-particle" : "", "family" : "Hollenbeak", "given" : "Christopher S", "non-dropping-particle" : "", "parse-names" : false, "suffix" : "" }, { "dropping-particle" : "", "family" : "Kline", "given" : "David", "non-dropping-particle" : "", "parse-names" : false, "suffix" : "" } ], "id" : "ITEM-3", "issued" : { "date-parts" : [ [ "2010" ] ] }, "publisher-place" : "Harrisburg, PA", "title" : "Potential Costs and Benefits of Smoking Cessation : An Overview of the Approach to State Specific Analysis", "type" : "report" }, "uris" : [ "http://www.mendeley.com/documents/?uuid=90f72d0f-25ce-41b7-ac73-a43385d1b73f" ] } ], "mendeley" : { "formattedCitation" : "(Cohen et al., 2008; Kauffman et al., 2008; Rumberger et al., 2010)", "plainTextFormattedCitation" : "(Cohen et al., 2008; Kauffman et al., 2008; Rumberger et al., 2010)", "previouslyFormattedCitation" : "(Cohen et al., 2008; Kauffman et al., 2008; Rumberger et al., 2010)" }, "properties" : {  }, "schema" : "https://github.com/citation-style-language/schema/raw/master/csl-citation.json" }</w:instrText>
      </w:r>
      <w:r w:rsidRPr="00D672DF">
        <w:rPr>
          <w:rFonts w:cs="Times New Roman"/>
          <w:szCs w:val="24"/>
        </w:rPr>
        <w:fldChar w:fldCharType="separate"/>
      </w:r>
      <w:r w:rsidR="00CF23B1" w:rsidRPr="00CF23B1">
        <w:rPr>
          <w:rFonts w:cs="Times New Roman"/>
          <w:noProof/>
          <w:szCs w:val="24"/>
        </w:rPr>
        <w:t>(Cohen et al., 2008; Kauffman et al., 2008; Rumberger et al., 2010)</w:t>
      </w:r>
      <w:r w:rsidRPr="00D672DF">
        <w:rPr>
          <w:rFonts w:cs="Times New Roman"/>
          <w:szCs w:val="24"/>
        </w:rPr>
        <w:fldChar w:fldCharType="end"/>
      </w:r>
      <w:r w:rsidR="00521CA7">
        <w:rPr>
          <w:rFonts w:cs="Times New Roman"/>
          <w:szCs w:val="24"/>
        </w:rPr>
        <w:t>.</w:t>
      </w:r>
      <w:r>
        <w:rPr>
          <w:rFonts w:cs="Times New Roman"/>
          <w:szCs w:val="24"/>
        </w:rPr>
        <w:t xml:space="preserve"> </w:t>
      </w:r>
    </w:p>
    <w:p w14:paraId="0AB6CD9A" w14:textId="7BF0644D" w:rsidR="004827FC" w:rsidRPr="004827FC" w:rsidRDefault="00800E8A" w:rsidP="00E3442F">
      <w:pPr>
        <w:pStyle w:val="Heading2"/>
        <w:ind w:left="426" w:hanging="360"/>
      </w:pPr>
      <w:r>
        <w:t xml:space="preserve">4.1. </w:t>
      </w:r>
      <w:r w:rsidR="004827FC" w:rsidRPr="004827FC">
        <w:t>Limitations</w:t>
      </w:r>
    </w:p>
    <w:p w14:paraId="21FA3230" w14:textId="18A84577" w:rsidR="00062591" w:rsidRPr="00B3655E" w:rsidRDefault="00D52531" w:rsidP="00F407F8">
      <w:pPr>
        <w:spacing w:line="480" w:lineRule="auto"/>
        <w:ind w:firstLine="720"/>
        <w:rPr>
          <w:rFonts w:cs="Times New Roman"/>
          <w:szCs w:val="24"/>
        </w:rPr>
      </w:pPr>
      <w:r>
        <w:rPr>
          <w:rFonts w:cs="Times New Roman"/>
          <w:szCs w:val="24"/>
        </w:rPr>
        <w:t>This study is, to the best of our knowledge, the first to investigate smoking behaviour after release from smoke-free prisons outside of the US, and the first to consider changes in frequency of smoking among those who relapsed. As such, our findings lay the groundwork for future studies.</w:t>
      </w:r>
      <w:r w:rsidRPr="00D672DF">
        <w:rPr>
          <w:rFonts w:cs="Times New Roman"/>
          <w:szCs w:val="24"/>
        </w:rPr>
        <w:t xml:space="preserve"> </w:t>
      </w:r>
      <w:r w:rsidR="001379DB">
        <w:rPr>
          <w:rFonts w:cs="Times New Roman"/>
          <w:szCs w:val="24"/>
        </w:rPr>
        <w:t>T</w:t>
      </w:r>
      <w:r w:rsidR="00696654">
        <w:rPr>
          <w:rFonts w:cs="Times New Roman"/>
          <w:szCs w:val="24"/>
        </w:rPr>
        <w:t>his study</w:t>
      </w:r>
      <w:r w:rsidR="00F407F8">
        <w:rPr>
          <w:rFonts w:cs="Times New Roman"/>
          <w:szCs w:val="24"/>
        </w:rPr>
        <w:t xml:space="preserve"> had four</w:t>
      </w:r>
      <w:r w:rsidR="004F5460">
        <w:rPr>
          <w:rFonts w:cs="Times New Roman"/>
          <w:szCs w:val="24"/>
        </w:rPr>
        <w:t xml:space="preserve"> notable limitations</w:t>
      </w:r>
      <w:r w:rsidR="00300C1A" w:rsidRPr="00D672DF">
        <w:rPr>
          <w:rFonts w:cs="Times New Roman"/>
          <w:szCs w:val="24"/>
        </w:rPr>
        <w:t xml:space="preserve">. </w:t>
      </w:r>
      <w:r w:rsidR="005E5E1E">
        <w:rPr>
          <w:rFonts w:cs="Times New Roman"/>
          <w:szCs w:val="24"/>
        </w:rPr>
        <w:t>First, due to t</w:t>
      </w:r>
      <w:r w:rsidR="00300C1A" w:rsidRPr="00D672DF">
        <w:rPr>
          <w:rFonts w:cs="Times New Roman"/>
          <w:szCs w:val="24"/>
        </w:rPr>
        <w:t>he small sample size</w:t>
      </w:r>
      <w:r w:rsidR="009F5E49">
        <w:rPr>
          <w:rFonts w:cs="Times New Roman"/>
          <w:szCs w:val="24"/>
        </w:rPr>
        <w:t xml:space="preserve"> </w:t>
      </w:r>
      <w:r w:rsidR="005E5E1E">
        <w:rPr>
          <w:rFonts w:cs="Times New Roman"/>
          <w:szCs w:val="24"/>
        </w:rPr>
        <w:t xml:space="preserve">the study was </w:t>
      </w:r>
      <w:r w:rsidR="00300C1A" w:rsidRPr="00D672DF">
        <w:rPr>
          <w:rFonts w:cs="Times New Roman"/>
          <w:szCs w:val="24"/>
        </w:rPr>
        <w:t>underpower</w:t>
      </w:r>
      <w:r w:rsidR="005E5E1E">
        <w:rPr>
          <w:rFonts w:cs="Times New Roman"/>
          <w:szCs w:val="24"/>
        </w:rPr>
        <w:t>ed</w:t>
      </w:r>
      <w:r w:rsidR="00300C1A" w:rsidRPr="00D672DF">
        <w:rPr>
          <w:rFonts w:cs="Times New Roman"/>
          <w:szCs w:val="24"/>
        </w:rPr>
        <w:t xml:space="preserve"> </w:t>
      </w:r>
      <w:r w:rsidR="005E5E1E">
        <w:rPr>
          <w:rFonts w:cs="Times New Roman"/>
          <w:szCs w:val="24"/>
        </w:rPr>
        <w:t xml:space="preserve">for </w:t>
      </w:r>
      <w:r w:rsidR="00300C1A" w:rsidRPr="00D672DF">
        <w:rPr>
          <w:rFonts w:cs="Times New Roman"/>
          <w:szCs w:val="24"/>
        </w:rPr>
        <w:t>multivariate analyses</w:t>
      </w:r>
      <w:r>
        <w:rPr>
          <w:rFonts w:cs="Times New Roman"/>
          <w:szCs w:val="24"/>
        </w:rPr>
        <w:t>, and replication in other settings is required to confirm generalisability</w:t>
      </w:r>
      <w:r w:rsidRPr="00D672DF">
        <w:rPr>
          <w:rFonts w:cs="Times New Roman"/>
          <w:szCs w:val="24"/>
        </w:rPr>
        <w:t>.</w:t>
      </w:r>
      <w:r w:rsidR="00F407F8">
        <w:rPr>
          <w:rFonts w:cs="Times New Roman"/>
          <w:szCs w:val="24"/>
        </w:rPr>
        <w:t xml:space="preserve"> </w:t>
      </w:r>
      <w:r w:rsidR="00D37F96" w:rsidRPr="003B044B">
        <w:rPr>
          <w:rFonts w:cs="Times New Roman"/>
          <w:szCs w:val="24"/>
        </w:rPr>
        <w:t xml:space="preserve">Second, </w:t>
      </w:r>
      <w:r w:rsidR="00D37F96">
        <w:rPr>
          <w:rFonts w:cs="Times New Roman"/>
          <w:szCs w:val="24"/>
        </w:rPr>
        <w:t xml:space="preserve">although there was no significant association between time since release from prison and number of cigarettes smoked, </w:t>
      </w:r>
      <w:r w:rsidR="00D37F96" w:rsidRPr="003B044B">
        <w:rPr>
          <w:rFonts w:cs="Times New Roman"/>
          <w:szCs w:val="24"/>
        </w:rPr>
        <w:t>the two-month follow-up time frame limited the investigation of subsequent quit attempts or increases in tobacco consumption.</w:t>
      </w:r>
      <w:r w:rsidR="00D37F96">
        <w:rPr>
          <w:rFonts w:cs="Times New Roman"/>
          <w:szCs w:val="24"/>
        </w:rPr>
        <w:t xml:space="preserve"> </w:t>
      </w:r>
      <w:r w:rsidR="00F407F8">
        <w:rPr>
          <w:rFonts w:cs="Times New Roman"/>
          <w:szCs w:val="24"/>
        </w:rPr>
        <w:t>Third</w:t>
      </w:r>
      <w:r w:rsidR="001379DB">
        <w:rPr>
          <w:rFonts w:cs="Times New Roman"/>
          <w:szCs w:val="24"/>
        </w:rPr>
        <w:t>, t</w:t>
      </w:r>
      <w:r w:rsidR="00300C1A" w:rsidRPr="00D672DF">
        <w:rPr>
          <w:rFonts w:cs="Times New Roman"/>
          <w:szCs w:val="24"/>
        </w:rPr>
        <w:t>he</w:t>
      </w:r>
      <w:r w:rsidR="00224C48" w:rsidRPr="00D672DF">
        <w:rPr>
          <w:rFonts w:cs="Times New Roman"/>
          <w:szCs w:val="24"/>
        </w:rPr>
        <w:t xml:space="preserve"> cross-sectional </w:t>
      </w:r>
      <w:r w:rsidR="005E5E1E">
        <w:rPr>
          <w:rFonts w:cs="Times New Roman"/>
          <w:szCs w:val="24"/>
        </w:rPr>
        <w:t xml:space="preserve">design precluded making </w:t>
      </w:r>
      <w:r w:rsidR="00300C1A" w:rsidRPr="00D672DF">
        <w:rPr>
          <w:rFonts w:cs="Times New Roman"/>
          <w:szCs w:val="24"/>
        </w:rPr>
        <w:t xml:space="preserve">causal </w:t>
      </w:r>
      <w:r w:rsidR="005E5E1E">
        <w:rPr>
          <w:rFonts w:cs="Times New Roman"/>
          <w:szCs w:val="24"/>
        </w:rPr>
        <w:t>inferences</w:t>
      </w:r>
      <w:r w:rsidR="00300C1A" w:rsidRPr="00D672DF">
        <w:rPr>
          <w:rFonts w:cs="Times New Roman"/>
          <w:szCs w:val="24"/>
        </w:rPr>
        <w:t>.</w:t>
      </w:r>
      <w:r w:rsidR="00AA2D32">
        <w:rPr>
          <w:rFonts w:cs="Times New Roman"/>
          <w:szCs w:val="24"/>
        </w:rPr>
        <w:t xml:space="preserve"> </w:t>
      </w:r>
      <w:r w:rsidR="005E5E1E">
        <w:rPr>
          <w:rFonts w:cs="Times New Roman"/>
          <w:szCs w:val="24"/>
        </w:rPr>
        <w:t xml:space="preserve">A </w:t>
      </w:r>
      <w:r w:rsidR="00F407F8">
        <w:rPr>
          <w:rFonts w:cs="Times New Roman"/>
          <w:szCs w:val="24"/>
        </w:rPr>
        <w:t>final</w:t>
      </w:r>
      <w:r w:rsidR="001379DB">
        <w:rPr>
          <w:rFonts w:cs="Times New Roman"/>
          <w:szCs w:val="24"/>
        </w:rPr>
        <w:t xml:space="preserve"> </w:t>
      </w:r>
      <w:r w:rsidR="005E5E1E">
        <w:rPr>
          <w:rFonts w:cs="Times New Roman"/>
          <w:szCs w:val="24"/>
        </w:rPr>
        <w:t>limitation concerns our use of self-reported data, which can be subject to recall bias or underreporting of illicit behaviours.</w:t>
      </w:r>
      <w:r w:rsidR="00B3655E">
        <w:rPr>
          <w:rFonts w:cs="Times New Roman"/>
          <w:szCs w:val="24"/>
        </w:rPr>
        <w:t xml:space="preserve"> Smoking behaviours were also measured using self-report, instead of through biological verification (e.g.</w:t>
      </w:r>
      <w:r w:rsidR="001379DB">
        <w:rPr>
          <w:rFonts w:cs="Times New Roman"/>
          <w:szCs w:val="24"/>
        </w:rPr>
        <w:t>,</w:t>
      </w:r>
      <w:r w:rsidR="00B3655E">
        <w:rPr>
          <w:rFonts w:cs="Times New Roman"/>
          <w:szCs w:val="24"/>
        </w:rPr>
        <w:t xml:space="preserve"> presence of cotinine in urine). </w:t>
      </w:r>
      <w:r w:rsidR="005E5E1E" w:rsidRPr="00D672DF">
        <w:rPr>
          <w:rFonts w:cs="Times New Roman"/>
          <w:szCs w:val="24"/>
        </w:rPr>
        <w:t>However, there is increasing evidence that incarcerated populations often provide reliable self-reported heal</w:t>
      </w:r>
      <w:r w:rsidR="00521CA7">
        <w:rPr>
          <w:rFonts w:cs="Times New Roman"/>
          <w:szCs w:val="24"/>
        </w:rPr>
        <w:t>th information</w:t>
      </w:r>
      <w:r w:rsidR="005E5E1E" w:rsidRPr="00D672DF">
        <w:rPr>
          <w:rFonts w:cs="Times New Roman"/>
          <w:szCs w:val="24"/>
        </w:rPr>
        <w:t xml:space="preserve"> </w:t>
      </w:r>
      <w:r w:rsidR="005E5E1E" w:rsidRPr="00D672DF">
        <w:rPr>
          <w:rFonts w:eastAsia="Times New Roman" w:cs="Times New Roman"/>
          <w:szCs w:val="24"/>
          <w:lang w:eastAsia="en-AU"/>
        </w:rPr>
        <w:fldChar w:fldCharType="begin" w:fldLock="1"/>
      </w:r>
      <w:r w:rsidR="00454F32">
        <w:rPr>
          <w:rFonts w:eastAsia="Times New Roman" w:cs="Times New Roman"/>
          <w:szCs w:val="24"/>
          <w:lang w:eastAsia="en-AU"/>
        </w:rPr>
        <w:instrText>ADDIN CSL_CITATION { "citationItems" : [ { "id" : "ITEM-1", "itemData" : { "DOI" : "10.1186/s40352-016-0042-x", "ISSN" : "21947899", "abstract" : "Background: Studies of healthcare service use often rely on self-reported data, especially in disadvantaged populations. Despite this, the reliability of self-reported healthcare service use is often questioned and routinely-collected, administrative data are usually considered preferable. In this paper we examine the agreement between self-reported healthcare service use and administrative records, in a large cohort of adults recently released from prison in Australia. Methods: Baseline interviews within 6 weeks of expected release from prison and follow-up interviews at 1, 3 and 6 months post-release were linked to routinely-collected, administrative health records over the same time period. Outcomes of interest included use of primary care, emergency department presentation, hospitalisation and dispensing of subsidised pharmaceuticals. Kappa statistics and positive and negative predictive values were calculated for each service type and time point, and a modified Poisson regression was used to identify participant characteristics associated with better agreement. Results: 864 participants completed interviews and were successfully linked to administrative records. There was good agreement between self-report and administrative health records. Agreement between data sources at 1 month was best for psychotropic medications (kappa = 0.79) and primary care visits (kappa = 0.69). Conclusion: Despite a common perception that studies using self-reported data are subject to bias, particularly among the disadvantaged, our findings suggest that self-reported healthcare may be valid in vulnerable populations.", "author" : [ { "dropping-particle" : "", "family" : "Carroll", "given" : "Megan", "non-dropping-particle" : "", "parse-names" : false, "suffix" : "" }, { "dropping-particle" : "", "family" : "Sutherland", "given" : "Georgina", "non-dropping-particle" : "", "parse-names" : false, "suffix" : "" }, { "dropping-particle" : "", "family" : "Kemp-Casey", "given" : "Anna", "non-dropping-particle" : "", "parse-names" : false, "suffix" : "" }, { "dropping-particle" : "", "family" : "Kinner", "given" : "Stuart A.", "non-dropping-particle" : "", "parse-names" : false, "suffix" : "" } ], "container-title" : "Health &amp; Justice", "id" : "ITEM-1", "issue" : "1", "issued" : { "date-parts" : [ [ "2016" ] ] }, "page" : "11", "publisher" : "Health &amp; Justice", "title" : "Agreement between self-reported healthcare service use and administrative records in a longitudinal study of adults recently released from prison", "type" : "article-journal", "volume" : "4" }, "uris" : [ "http://www.mendeley.com/documents/?uuid=28b64e30-618a-41fc-893b-eca15515eb51" ] } ], "mendeley" : { "formattedCitation" : "(Carroll et al., 2016)", "plainTextFormattedCitation" : "(Carroll et al., 2016)", "previouslyFormattedCitation" : "(Carroll et al., 2016)" }, "properties" : {  }, "schema" : "https://github.com/citation-style-language/schema/raw/master/csl-citation.json" }</w:instrText>
      </w:r>
      <w:r w:rsidR="005E5E1E" w:rsidRPr="00D672DF">
        <w:rPr>
          <w:rFonts w:eastAsia="Times New Roman" w:cs="Times New Roman"/>
          <w:szCs w:val="24"/>
          <w:lang w:eastAsia="en-AU"/>
        </w:rPr>
        <w:fldChar w:fldCharType="separate"/>
      </w:r>
      <w:r w:rsidR="00CF23B1" w:rsidRPr="00CF23B1">
        <w:rPr>
          <w:rFonts w:eastAsia="Times New Roman" w:cs="Times New Roman"/>
          <w:noProof/>
          <w:szCs w:val="24"/>
          <w:lang w:eastAsia="en-AU"/>
        </w:rPr>
        <w:t>(Carroll et al., 2016)</w:t>
      </w:r>
      <w:r w:rsidR="005E5E1E" w:rsidRPr="00D672DF">
        <w:rPr>
          <w:rFonts w:eastAsia="Times New Roman" w:cs="Times New Roman"/>
          <w:szCs w:val="24"/>
          <w:lang w:eastAsia="en-AU"/>
        </w:rPr>
        <w:fldChar w:fldCharType="end"/>
      </w:r>
      <w:r w:rsidR="00521CA7">
        <w:rPr>
          <w:rFonts w:eastAsia="Times New Roman" w:cs="Times New Roman"/>
          <w:szCs w:val="24"/>
          <w:lang w:eastAsia="en-AU"/>
        </w:rPr>
        <w:t>,</w:t>
      </w:r>
      <w:r w:rsidR="005E5E1E">
        <w:rPr>
          <w:rFonts w:eastAsia="Times New Roman" w:cs="Times New Roman"/>
          <w:szCs w:val="24"/>
          <w:lang w:eastAsia="en-AU"/>
        </w:rPr>
        <w:t xml:space="preserve"> </w:t>
      </w:r>
      <w:r w:rsidR="00B3655E">
        <w:rPr>
          <w:rFonts w:eastAsia="Times New Roman" w:cs="Times New Roman"/>
          <w:szCs w:val="24"/>
          <w:lang w:eastAsia="en-AU"/>
        </w:rPr>
        <w:t xml:space="preserve">and that self-report </w:t>
      </w:r>
      <w:r w:rsidR="004F5460">
        <w:rPr>
          <w:rFonts w:eastAsia="Times New Roman" w:cs="Times New Roman"/>
          <w:szCs w:val="24"/>
          <w:lang w:eastAsia="en-AU"/>
        </w:rPr>
        <w:t xml:space="preserve">can be </w:t>
      </w:r>
      <w:r w:rsidR="00B3655E">
        <w:rPr>
          <w:rFonts w:eastAsia="Times New Roman" w:cs="Times New Roman"/>
          <w:szCs w:val="24"/>
          <w:lang w:eastAsia="en-AU"/>
        </w:rPr>
        <w:t>a vali</w:t>
      </w:r>
      <w:r w:rsidR="00521CA7">
        <w:rPr>
          <w:rFonts w:eastAsia="Times New Roman" w:cs="Times New Roman"/>
          <w:szCs w:val="24"/>
          <w:lang w:eastAsia="en-AU"/>
        </w:rPr>
        <w:t>d measure of smoking abstinence</w:t>
      </w:r>
      <w:r w:rsidR="00B3655E">
        <w:rPr>
          <w:rFonts w:eastAsia="Times New Roman" w:cs="Times New Roman"/>
          <w:szCs w:val="24"/>
          <w:lang w:eastAsia="en-AU"/>
        </w:rPr>
        <w:t xml:space="preserve"> </w:t>
      </w:r>
      <w:r w:rsidR="00B3655E">
        <w:rPr>
          <w:rFonts w:eastAsia="Times New Roman" w:cs="Times New Roman"/>
          <w:szCs w:val="24"/>
          <w:lang w:eastAsia="en-AU"/>
        </w:rPr>
        <w:fldChar w:fldCharType="begin" w:fldLock="1"/>
      </w:r>
      <w:r w:rsidR="00454F32">
        <w:rPr>
          <w:rFonts w:eastAsia="Times New Roman" w:cs="Times New Roman"/>
          <w:szCs w:val="24"/>
          <w:lang w:eastAsia="en-AU"/>
        </w:rPr>
        <w:instrText>ADDIN CSL_CITATION { "citationItems" : [ { "id" : "ITEM-1", "itemData" : { "DOI" : "10.1001/jamainternmed.2013.197", "ISSN" : "2168-6114", "PMID" : "23567902", "abstract" : "IMPORTANCE: Millions of Americans are forced to quit smoking as they enter tobacco-free prisons and jails, but most return to smoking within days of release. Interventions are needed to sustain tobacco abstinence after release from incarceration. OBJECTIVE: To evaluate the extent to which the WISE intervention (Working Inside for Smoking Elimination), based on motivational interviewing (MI) and cognitive behavioral therapy (CBT), decreases relapse to smoking after release from a smoke-free prison. DESIGN: Participants were recruited approximately 8 weeks prior to their release from a smoke-free prison and randomized to 6 weekly sessions of either education videos (control) or the WISE intervention. SETTING: A tobacco-free prison in the United States. PARTICIPANTS: A total of 262 inmates (35% female). MAIN OUTCOME MEASURE: Continued smoking abstinence was defined as 7-day point-prevalence abstinence validated by urine cotinine measurement. RESULTS: At the 3-week follow-up, 25% of participants in the WISE intervention (31 of 122) and 7% of the control participants (9 of 125) continued to be tobacco abstinent (odds ratio [OR], 4.4; 95% CI, 2.0-9.7). In addition to the intervention, Hispanic ethnicity, a plan to remain abstinent, and being incarcerated for more than 6 months were all associated with increased likelihood of remaining abstinent. In the logistic regression analysis, participants randomized to the WISE intervention were 6.6 times more likely to remain tobacco abstinent at the 3-week follow up than those randomized to the control condition (95% CI, 2.5-17.0). Nonsmokers at the 3-week follow-up had an additional follow-up 3 months after release, and overall 12% of the participants in the WISE intervention (14 of 122) and 2% of the control participants (3 of 125) were tobacco free at 3 months, as confirmed by urine cotinine measurement (OR, 5.3; 95% CI, 1.4-23.8). CONCLUSIONS AND RELEVANCE: Forced tobacco abstinence alone during incarceration has little impact on postrelease smoking status. A behavioral intervention provided prior to release greatly improves cotinine-confirmed smoking cessation in the community. TRIAL REGISTRATION: clinicaltrials.gov Identifier: NCT01122589.", "author" : [ { "dropping-particle" : "", "family" : "Clarke", "given" : "J. G.", "non-dropping-particle" : "", "parse-names" : false, "suffix" : "" }, { "dropping-particle" : "", "family" : "Stein", "given" : "L. A. R", "non-dropping-particle" : "", "parse-names" : false, "suffix" : "" }, { "dropping-particle" : "", "family" : "Martin", "given" : "Rosemarie A", "non-dropping-particle" : "", "parse-names" : false, "suffix" : "" }, { "dropping-particle" : "", "family" : "Martin", "given" : "Stephen A", "non-dropping-particle" : "", "parse-names" : false, "suffix" : "" }, { "dropping-particle" : "", "family" : "Parker", "given" : "Donna", "non-dropping-particle" : "", "parse-names" : false, "suffix" : "" }, { "dropping-particle" : "", "family" : "Lopes", "given" : "Cheryl E", "non-dropping-particle" : "", "parse-names" : false, "suffix" : "" }, { "dropping-particle" : "", "family" : "McGovern", "given" : "Arthur R", "non-dropping-particle" : "", "parse-names" : false, "suffix" : "" }, { "dropping-particle" : "", "family" : "Simon", "given" : "Rachel", "non-dropping-particle" : "", "parse-names" : false, "suffix" : "" }, { "dropping-particle" : "", "family" : "Roberts", "given" : "Mary", "non-dropping-particle" : "", "parse-names" : false, "suffix" : "" }, { "dropping-particle" : "", "family" : "Friedman", "given" : "Peter", "non-dropping-particle" : "", "parse-names" : false, "suffix" : "" }, { "dropping-particle" : "", "family" : "Bock", "given" : "Beth", "non-dropping-particle" : "", "parse-names" : false, "suffix" : "" } ], "container-title" : "JAMA internal medicine", "id" : "ITEM-1", "issue" : "9", "issued" : { "date-parts" : [ [ "2013" ] ] }, "note" : "- urine cotinine measurement\n- approx 60% of prisons in US have smoking bans\n- minorities etc underrepresented in prison\n\n\n- success of smoking relapse presevention interventions is limited\n- challenges of abstinence after release\n\n\n- randomisation procedures\n\n\n- WISE programme explained\n\n\n- tests used to measure stress, nicotene dependence etc\n\n\n- stats: chi-squared and t-tests\n\n\n- unique setting\n\n\n- no evidence for pharmacotherapy success after prolonged tobacco abstinence\n\n\n- contraband tobacco exists but prisoners don't use it due to high costs and consequences\n\n\n- why this is important\n\n\n- longer post-release follow-up is important", "page" : "789-94", "title" : "Forced smoking abstinence: not enough for smoking cessation.", "type" : "article-journal", "volume" : "173" }, "uris" : [ "http://www.mendeley.com/documents/?uuid=d20c6752-879c-4daf-8aa8-8e9d84a52966" ] }, { "id" : "ITEM-2", "itemData" : { "DOI" : "10.1097/JOM.0b013e3181a86671", "ISBN" : "1076-2752", "ISSN" : "1536-5948", "PMID" : "19528832", "abstract" : "OBJECTIVE: To determine the accuracy of self-reported health care utilization and absence reported on health risk assessments against administrative claims and human resource records. METHODS: Self-reported values of health care utilization and absenteeism were analyzed for concordance to administrative claims values. Percent agreement, Pearson's correlations, and multivariate logistic regression models examined the level of agreement and characteristics of participants with concordance. RESULTS: Self-report and administrative data showed greater concordance for monthly compared with yearly health care utilization metrics. Percent agreement ranged from 30% to 99% with annual doctor visits having the lowest percent agreement. Younger people, males, those with higher education, and healthier individuals more accurately reported their health care utilization and absenteeism. CONCLUSIONS: Self-reported health care utilization and absenteeism may be used as a proxy when medical claims and administrative data are unavailable, particularly for shorter recall periods.", "author" : [ { "dropping-particle" : "", "family" : "Short", "given" : "M E", "non-dropping-particle" : "", "parse-names" : false, "suffix" : "" }, { "dropping-particle" : "", "family" : "Goetzel", "given" : "R Z", "non-dropping-particle" : "", "parse-names" : false, "suffix" : "" }, { "dropping-particle" : "", "family" : "Pei", "given" : "X", "non-dropping-particle" : "", "parse-names" : false, "suffix" : "" }, { "dropping-particle" : "", "family" : "Tabrizi", "given" : "M J", "non-dropping-particle" : "", "parse-names" : false, "suffix" : "" }, { "dropping-particle" : "", "family" : "Ozminkowski", "given" : "R J", "non-dropping-particle" : "", "parse-names" : false, "suffix" : "" }, { "dropping-particle" : "", "family" : "Gibson", "given" : "T B", "non-dropping-particle" : "", "parse-names" : false, "suffix" : "" }, { "dropping-particle" : "", "family" : "Dejoy", "given" : "D M", "non-dropping-particle" : "", "parse-names" : false, "suffix" : "" }, { "dropping-particle" : "", "family" : "Wilson", "given" : "M G", "non-dropping-particle" : "", "parse-names" : false, "suffix" : "" } ], "container-title" : "Journal of Occupational and Environmental Medicine", "id" : "ITEM-2", "issue" : "7", "issued" : { "date-parts" : [ [ "2009" ] ] }, "page" : "786-796", "title" : "How accurate are self-reports? Analysis of self-reported health care utilization and absence when compared with administrative data", "type" : "article-journal", "volume" : "51" }, "uris" : [ "http://www.mendeley.com/documents/?uuid=8b58445c-cc59-4a2f-a507-146d0a8e0add" ] }, { "id" : "ITEM-3", "itemData" : { "DOI" : "10.1111/add.12084", "ISSN" : "09652140", "PMID" : "23228222", "abstract" : "AIM: To evaluate the efficacy of nortriptyline (NOR) added to a multi-component smoking cessation intervention, which included cognitive-behavioural therapy (CBT) and provision of nicotine replacement therapy (NRT). DESIGN: Randomized controlled trial (RCT) comparing two study groups with blinded follow-up at 3, 6 and 12 months. Both groups received a multi-component smoking cessation intervention comprising two half-hour individual sessions of CBT and NRT with either active NOR or placebo. SETTING: Prisons in New South Wales (17) and Queensland (one), Australia. PARTICIPANTS: A total of 425 male prisoners met inclusion criteria and were allocated to either treatment (n = 206) or control group (n = 219). MEASUREMENTS: Primary end-points at 3, 6 and 12 months were continuous abstinence, point prevalence abstinence and reporting a 50% reduction in smoking. Smoking status was confirmed by expired carbon monoxide, using a cut-point of \u226410 parts per million. FINDINGS: Participants' demographics and baseline tobacco use were similar in treatment and control groups. Based on an intention-to-treat analysis, continuous abstinence between the treatment and control groups was not significantly different at 3 months (23.8 versus 16.4%), 6 months (17.5 versus 12.3%) and 12 months (11.7 versus 11.9%). CONCLUSION: Adding nortriptyline to a smoking cessation treatment package consisting of behavioural support and nicotine replacement therapy does not appear to improve long-term abstinence rates in male prisoners.", "author" : [ { "dropping-particle" : "", "family" : "Richmond", "given" : "Robyn", "non-dropping-particle" : "", "parse-names" : false, "suffix" : "" }, { "dropping-particle" : "", "family" : "Indig", "given" : "Devon", "non-dropping-particle" : "", "parse-names" : false, "suffix" : "" }, { "dropping-particle" : "", "family" : "Butler", "given" : "Tony", "non-dropping-particle" : "", "parse-names" : false, "suffix" : "" }, { "dropping-particle" : "", "family" : "Wilhelm", "given" : "Kay", "non-dropping-particle" : "", "parse-names" : false, "suffix" : "" }, { "dropping-particle" : "", "family" : "Archer", "given" : "Vicki", "non-dropping-particle" : "", "parse-names" : false, "suffix" : "" }, { "dropping-particle" : "", "family" : "Wodak", "given" : "Alex", "non-dropping-particle" : "", "parse-names" : false, "suffix" : "" } ], "container-title" : "Addiction", "id" : "ITEM-3", "issue" : "5", "issued" : { "date-parts" : [ [ "2013", "5" ] ] }, "note" : "- Results not significant. Adding nortriptyline to the intervention does not improve long-term smoking abstinence rates\n\n\n- Prisoners want to quit/ be healthy\n- moment of opportunity\n\n\n- findings indicate that c.s. interventions to inmates are worthwhile\n\n\n- Smokers who reduced their tobacco use significantly can maintain reductions for longer periods, therefore reduction of any kind is a worthwhile outcome to pursue\n\n\n-high compliance with NRT = better outcomes (higher motication to quit, lower nicotene dependence)\n\n\n- this study suggests that prisoners can quit at similar rates to the community despite living in a culture in which tobacco is deeply entrenched and even encour- aged \n\n\n- biochemical rates of abstinence were consistent with self-report", "page" : "966-974", "title" : "A randomized controlled trial of a smoking cessation intervention conducted among prisoners", "type" : "article-journal", "volume" : "108" }, "uris" : [ "http://www.mendeley.com/documents/?uuid=c4ea491d-465b-4a25-98f9-4c416acc60bf" ] } ], "mendeley" : { "formattedCitation" : "(Clarke et al., 2013; Richmond et al., 2013; Short et al., 2009)", "plainTextFormattedCitation" : "(Clarke et al., 2013; Richmond et al., 2013; Short et al., 2009)", "previouslyFormattedCitation" : "(Clarke et al., 2013; Richmond et al., 2013; Short et al., 2009)" }, "properties" : {  }, "schema" : "https://github.com/citation-style-language/schema/raw/master/csl-citation.json" }</w:instrText>
      </w:r>
      <w:r w:rsidR="00B3655E">
        <w:rPr>
          <w:rFonts w:eastAsia="Times New Roman" w:cs="Times New Roman"/>
          <w:szCs w:val="24"/>
          <w:lang w:eastAsia="en-AU"/>
        </w:rPr>
        <w:fldChar w:fldCharType="separate"/>
      </w:r>
      <w:r w:rsidR="00CF23B1" w:rsidRPr="00CF23B1">
        <w:rPr>
          <w:rFonts w:eastAsia="Times New Roman" w:cs="Times New Roman"/>
          <w:noProof/>
          <w:szCs w:val="24"/>
          <w:lang w:eastAsia="en-AU"/>
        </w:rPr>
        <w:t>(Clarke et al., 2013; Richmond et al., 2013; Short et al., 2009)</w:t>
      </w:r>
      <w:r w:rsidR="00B3655E">
        <w:rPr>
          <w:rFonts w:eastAsia="Times New Roman" w:cs="Times New Roman"/>
          <w:szCs w:val="24"/>
          <w:lang w:eastAsia="en-AU"/>
        </w:rPr>
        <w:fldChar w:fldCharType="end"/>
      </w:r>
      <w:r w:rsidR="00521CA7">
        <w:rPr>
          <w:rFonts w:eastAsia="Times New Roman" w:cs="Times New Roman"/>
          <w:szCs w:val="24"/>
          <w:lang w:eastAsia="en-AU"/>
        </w:rPr>
        <w:t>.</w:t>
      </w:r>
      <w:r w:rsidR="00B3655E">
        <w:rPr>
          <w:rFonts w:cs="Times New Roman"/>
          <w:szCs w:val="24"/>
        </w:rPr>
        <w:t xml:space="preserve"> </w:t>
      </w:r>
    </w:p>
    <w:p w14:paraId="1664197B" w14:textId="5604336B" w:rsidR="009D65D8" w:rsidRPr="009D65D8" w:rsidRDefault="00800E8A" w:rsidP="00E3442F">
      <w:pPr>
        <w:pStyle w:val="Heading2"/>
        <w:ind w:left="426" w:hanging="360"/>
        <w:rPr>
          <w:rFonts w:eastAsia="Times New Roman"/>
          <w:lang w:eastAsia="en-AU"/>
        </w:rPr>
      </w:pPr>
      <w:r>
        <w:rPr>
          <w:rFonts w:eastAsia="Times New Roman"/>
          <w:lang w:eastAsia="en-AU"/>
        </w:rPr>
        <w:t xml:space="preserve">4.2. </w:t>
      </w:r>
      <w:r w:rsidR="008E6592" w:rsidRPr="00D672DF">
        <w:rPr>
          <w:rFonts w:eastAsia="Times New Roman"/>
          <w:lang w:eastAsia="en-AU"/>
        </w:rPr>
        <w:t>Conclusion</w:t>
      </w:r>
    </w:p>
    <w:p w14:paraId="00507573" w14:textId="5232A87E" w:rsidR="00614622" w:rsidRPr="004E06C9" w:rsidRDefault="005E5E1E" w:rsidP="004E06C9">
      <w:pPr>
        <w:spacing w:line="480" w:lineRule="auto"/>
        <w:ind w:firstLine="720"/>
        <w:rPr>
          <w:rFonts w:cs="Times New Roman"/>
          <w:szCs w:val="24"/>
        </w:rPr>
      </w:pPr>
      <w:r>
        <w:rPr>
          <w:rFonts w:cs="Times New Roman"/>
          <w:szCs w:val="24"/>
        </w:rPr>
        <w:t xml:space="preserve">Although </w:t>
      </w:r>
      <w:r w:rsidR="00573230">
        <w:rPr>
          <w:rFonts w:cs="Times New Roman"/>
          <w:szCs w:val="24"/>
        </w:rPr>
        <w:t xml:space="preserve">this study </w:t>
      </w:r>
      <w:r w:rsidR="001379DB">
        <w:rPr>
          <w:rFonts w:cs="Times New Roman"/>
          <w:szCs w:val="24"/>
        </w:rPr>
        <w:t xml:space="preserve">is consistent with </w:t>
      </w:r>
      <w:r w:rsidR="00573230">
        <w:rPr>
          <w:rFonts w:cs="Times New Roman"/>
          <w:szCs w:val="24"/>
        </w:rPr>
        <w:t xml:space="preserve">the findings of US-based </w:t>
      </w:r>
      <w:r>
        <w:rPr>
          <w:rFonts w:cs="Times New Roman"/>
          <w:szCs w:val="24"/>
        </w:rPr>
        <w:t xml:space="preserve">studies </w:t>
      </w:r>
      <w:r w:rsidR="00573230">
        <w:rPr>
          <w:rFonts w:cs="Times New Roman"/>
          <w:szCs w:val="24"/>
        </w:rPr>
        <w:t>showing a high rate of tobacco smoking relapse following release from smoke-free prisons, people released from smoke-free prisons in Queensland</w:t>
      </w:r>
      <w:r w:rsidR="00AA2D32">
        <w:rPr>
          <w:rFonts w:cs="Times New Roman"/>
          <w:szCs w:val="24"/>
        </w:rPr>
        <w:t>, Australia</w:t>
      </w:r>
      <w:r w:rsidR="00E3442F">
        <w:rPr>
          <w:rFonts w:cs="Times New Roman"/>
          <w:szCs w:val="24"/>
        </w:rPr>
        <w:t>,</w:t>
      </w:r>
      <w:r w:rsidR="00573230">
        <w:rPr>
          <w:rFonts w:cs="Times New Roman"/>
          <w:szCs w:val="24"/>
        </w:rPr>
        <w:t xml:space="preserve"> </w:t>
      </w:r>
      <w:r w:rsidR="001379DB">
        <w:rPr>
          <w:rFonts w:cs="Times New Roman"/>
          <w:szCs w:val="24"/>
        </w:rPr>
        <w:t xml:space="preserve">typically </w:t>
      </w:r>
      <w:r w:rsidR="00573230">
        <w:rPr>
          <w:rFonts w:cs="Times New Roman"/>
          <w:szCs w:val="24"/>
        </w:rPr>
        <w:t xml:space="preserve">smoked significantly less </w:t>
      </w:r>
      <w:r w:rsidR="006F35BD">
        <w:rPr>
          <w:rFonts w:cs="Times New Roman"/>
          <w:szCs w:val="24"/>
        </w:rPr>
        <w:t xml:space="preserve">than before incarceration. </w:t>
      </w:r>
      <w:r w:rsidR="00C624A7">
        <w:rPr>
          <w:rFonts w:cs="Times New Roman"/>
          <w:szCs w:val="24"/>
        </w:rPr>
        <w:t>I</w:t>
      </w:r>
      <w:r w:rsidR="006777BB">
        <w:rPr>
          <w:rFonts w:cs="Times New Roman"/>
          <w:szCs w:val="24"/>
        </w:rPr>
        <w:t>mproving motivation to quit and support for smoke-free policies</w:t>
      </w:r>
      <w:r w:rsidR="005E3F05">
        <w:rPr>
          <w:rFonts w:cs="Times New Roman"/>
          <w:szCs w:val="24"/>
        </w:rPr>
        <w:t>, and providing co-ordinated treatment for other illicit drug use,</w:t>
      </w:r>
      <w:r w:rsidR="006777BB">
        <w:rPr>
          <w:rFonts w:cs="Times New Roman"/>
          <w:szCs w:val="24"/>
        </w:rPr>
        <w:t xml:space="preserve"> </w:t>
      </w:r>
      <w:r w:rsidR="005E3F05">
        <w:rPr>
          <w:rFonts w:cs="Times New Roman"/>
          <w:szCs w:val="24"/>
        </w:rPr>
        <w:t xml:space="preserve">may improve smoking cessation outcomes among former prisoners. </w:t>
      </w:r>
      <w:r w:rsidR="00573230">
        <w:rPr>
          <w:rFonts w:cs="Times New Roman"/>
          <w:szCs w:val="24"/>
        </w:rPr>
        <w:t xml:space="preserve">These findings provide justification for the introduction of </w:t>
      </w:r>
      <w:r w:rsidR="00310239">
        <w:rPr>
          <w:rFonts w:cs="Times New Roman"/>
          <w:szCs w:val="24"/>
        </w:rPr>
        <w:t xml:space="preserve">tailored </w:t>
      </w:r>
      <w:r w:rsidR="00573230">
        <w:rPr>
          <w:rFonts w:cs="Times New Roman"/>
          <w:szCs w:val="24"/>
        </w:rPr>
        <w:t xml:space="preserve">smoking cessation interventions aimed at those leaving smoke-free prisons, with a focus on </w:t>
      </w:r>
      <w:r w:rsidR="005C07B2">
        <w:rPr>
          <w:rFonts w:cs="Times New Roman"/>
          <w:szCs w:val="24"/>
        </w:rPr>
        <w:t>combined behavioural and pharmacotherapy smokin</w:t>
      </w:r>
      <w:r w:rsidR="00B3655E">
        <w:rPr>
          <w:rFonts w:cs="Times New Roman"/>
          <w:szCs w:val="24"/>
        </w:rPr>
        <w:t>g cessation support, to improve the health of a profoundly vulnerable and often ignored population.</w:t>
      </w:r>
      <w:r w:rsidR="005C0394">
        <w:br w:type="page"/>
      </w:r>
      <w:r w:rsidR="00B223A8" w:rsidRPr="004E06C9">
        <w:rPr>
          <w:rStyle w:val="Heading2Char"/>
        </w:rPr>
        <w:t>References</w:t>
      </w:r>
    </w:p>
    <w:p w14:paraId="52281EBD" w14:textId="7D013B6C" w:rsidR="00291F49" w:rsidRPr="00291F49" w:rsidRDefault="00A151AC" w:rsidP="00291F49">
      <w:pPr>
        <w:widowControl w:val="0"/>
        <w:autoSpaceDE w:val="0"/>
        <w:autoSpaceDN w:val="0"/>
        <w:adjustRightInd w:val="0"/>
        <w:spacing w:line="480" w:lineRule="auto"/>
        <w:ind w:left="480" w:hanging="480"/>
        <w:rPr>
          <w:rFonts w:cs="Times New Roman"/>
          <w:noProof/>
          <w:szCs w:val="24"/>
        </w:rPr>
      </w:pPr>
      <w:r w:rsidRPr="00D672DF">
        <w:rPr>
          <w:rFonts w:cs="Times New Roman"/>
          <w:noProof/>
          <w:szCs w:val="24"/>
        </w:rPr>
        <w:fldChar w:fldCharType="begin" w:fldLock="1"/>
      </w:r>
      <w:r w:rsidRPr="00D672DF">
        <w:rPr>
          <w:rFonts w:cs="Times New Roman"/>
          <w:noProof/>
          <w:szCs w:val="24"/>
        </w:rPr>
        <w:instrText xml:space="preserve">ADDIN Mendeley Bibliography CSL_BIBLIOGRAPHY </w:instrText>
      </w:r>
      <w:r w:rsidRPr="00D672DF">
        <w:rPr>
          <w:rFonts w:cs="Times New Roman"/>
          <w:noProof/>
          <w:szCs w:val="24"/>
        </w:rPr>
        <w:fldChar w:fldCharType="separate"/>
      </w:r>
      <w:r w:rsidR="00291F49" w:rsidRPr="00291F49">
        <w:rPr>
          <w:rFonts w:cs="Times New Roman"/>
          <w:noProof/>
          <w:szCs w:val="24"/>
        </w:rPr>
        <w:t>ABS, 2017. Prisoners in Australia. Australian Bureau of Statistics, Canberra, Australia.</w:t>
      </w:r>
    </w:p>
    <w:p w14:paraId="68302A66"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AIHW, 2015. The health of Australia’s prisoners 2015, Cat. no. PHE 207. Canberra, Australia.</w:t>
      </w:r>
    </w:p>
    <w:p w14:paraId="1AD780EB"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AIHW, 2014a. National Drug Strategy Household Survey detailed report 2013. Drug statistics series no. 28. Cat. no. PHE 183. Canberra, Australia.</w:t>
      </w:r>
    </w:p>
    <w:p w14:paraId="5879867F"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AIHW, 2014b. Australia’s Health 2014, Australia’s Health Series no. 14. Cat. no. AUS 178. Canberra, Australia.</w:t>
      </w:r>
    </w:p>
    <w:p w14:paraId="492988C8"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AIHW, 2013. Smoking and quitting smoking among prisoners in Australia, Bulletin no. 119. Cat. no. AUS 176. Canberra, Australia.</w:t>
      </w:r>
    </w:p>
    <w:p w14:paraId="597147E8"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Australian Bureau of Statistics, 2017a. Prisoners in Australia 2017. Canberra, Australia.</w:t>
      </w:r>
    </w:p>
    <w:p w14:paraId="69E074A8"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Australian Bureau of Statistics, 2017b. Corrective services, Australia, September quarter 2017. Canberra, Australia.</w:t>
      </w:r>
    </w:p>
    <w:p w14:paraId="62E84804"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Awofeso, N., Levy, M., Morris, S., 2001. Managing a tobacco control program in NSW correctional centres 1999-2001. NSW Public Heal. Bull. 12, 193–195.</w:t>
      </w:r>
    </w:p>
    <w:p w14:paraId="041FAC61"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Baker, A., Ivers, R.G., Bowman, J., Butler, T.G., Kay-Lambkin, F.J., Wye, P., Walsh, R. a, Pulver, L.J., Richmond, R.L., Belcher, J.M., Wilhelm, K.A., Wodak, A.D., 2006. Where there’s smoke, there’s fire: high prevalence of smoking among some sub-populations and recommendations for intervention. Drug Alcohol Rev. 25, 85–96. https://doi.org/10.1080/09595230500459552</w:t>
      </w:r>
    </w:p>
    <w:p w14:paraId="4E24C06E"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Baldry, E., McDonnell, D., Maplestone, P., Peeters, M., 2003. Australian prisoners’ post-release housing. Curr. Issues Crim. Justice 15, 155–169.</w:t>
      </w:r>
    </w:p>
    <w:p w14:paraId="72F728D4"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Baybutt, M., Ritter, C., Stöver, H., 2014. Tobacco use in prison settings: a need for policy implementation, Prisons and Health. Geneva, Switzerland.</w:t>
      </w:r>
    </w:p>
    <w:p w14:paraId="0EE64A4D"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Belcher, J.M., Butler, T.G., Richmond, R.L., Wodak, A.D., Wilhelm, K.A., 2006. Smoking and its correlates in an Australian prisoner population. Drug Alcohol Rev. 25, 343–8. https://doi.org/10.1080/09595230600741198</w:t>
      </w:r>
    </w:p>
    <w:p w14:paraId="33BD140F"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Binswanger, I.A., Carson, E.A., Krueger, P.M., Mueller, S.R., Steiner, J.F., Sabol, W.J., 2014. Prison tobacco control policies and deaths from smoking in United States prisons: population based retrospective analysis. BMJ 349, 1–12. https://doi.org/10.1136/bmj.g4542</w:t>
      </w:r>
    </w:p>
    <w:p w14:paraId="77B7641B"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Binswanger, I.A., Stern, M.F., Deyo, R.A., Heagerty, P.J., Cheadle, A., Elmore, J.G., Koepsell, T.D., 2007. Release from Prison — A High Risk of Death for Former Inmates. N. Engl. J. Med. 356, 157–165. https://doi.org/10.1056/NEJMsa064115</w:t>
      </w:r>
    </w:p>
    <w:p w14:paraId="518845C9"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Binswanger, I.A., Stern, M.F., Yamashita, T.E., Mueller, S.R., Baggett, T.P., Blatchford, P.J., 2016. Clinical risk factors for death after release from prison in Washington State: a nested case-control study. Addiction 111, 499–510. https://doi.org/10.1111/add.13200</w:t>
      </w:r>
    </w:p>
    <w:p w14:paraId="73EA1219"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Bock, B., Lopes, C.E., van den Berg, J.J., Roberts, M.B., Stein, L.A.R., Martin, R.A., Martin, S.A., Clarke, J.G., 2013. Social support and smoking abstinence among incarcerated adults in the United States: A longitudinal study. BMC Public Health 13, 859. https://doi.org/10.1186/1471-2458-13-859</w:t>
      </w:r>
    </w:p>
    <w:p w14:paraId="75C5405D"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Bonita, R., Beaglehole, R., 2013. New Zealand leads the way in banning smoking in prisons. BMJ 346. https://doi.org/10.1136/bmj.f3923</w:t>
      </w:r>
    </w:p>
    <w:p w14:paraId="2B433695"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Borschmann, R., Thomas, E., Moran, P., Carroll, M., Heffernan, E., Spittal, M.J., Sutherland, G., Alati, R., Kinner, S.A., 2016. Self-harm following release from prison: a prospective data linkage study. Aust. N. Z. J. Psychiatry 1–10. https://doi.org/10.1177/0004867416640090</w:t>
      </w:r>
    </w:p>
    <w:p w14:paraId="4C91C347"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Brown, R.A., Burgess, E.S., Sales, S.D., Whiteley, J.A., Evans, D.M., Miller, I.W., 1998. Reliability and validity of a smoking timeline follow-back interview. Psychol. Addict. Behav. 12, 101–112. https://doi.org/10.1037/0893-164X.12.2.101</w:t>
      </w:r>
    </w:p>
    <w:p w14:paraId="0EFD49C5"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Butler, T.G., Levy.M, Dolan, K., Kaldor, J.M., 2003. Drug use and its correlates in an Australian prisoner population. Addict. Res. Theory 11, 89–101. https://doi.org/10.1080/09595230600741198</w:t>
      </w:r>
    </w:p>
    <w:p w14:paraId="2603CF47"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Butler, T.G., Richmond, R.L., Belcher, J.M., Wilhelm, K.A., Wodak, A.D., 2007. Should smoking be banned in prisons? Tob. Control 16, 291–3. https://doi.org/10.1136/tc.2007.021600</w:t>
      </w:r>
    </w:p>
    <w:p w14:paraId="7B339FEB"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Butler, T.G., Yap, L., 2015. Smoking bans in prison: time for a breather? Med. J. Aust. 203, 313. https://doi.org/10.5694/mja15.00688</w:t>
      </w:r>
    </w:p>
    <w:p w14:paraId="068B055E"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Cahill, K., Stevens, S., Perera, R., Lancaster, T., 2013. Pharmacological interventions for smoking cessation: an overview and network meta-analysis. Cochrane Database Syst. Rev. N.PA-N.PA. https://doi.org/10.1002/14651858.CD009329.pub2.www.cochranelibrary.com</w:t>
      </w:r>
    </w:p>
    <w:p w14:paraId="1E599887"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Carroll, M., Sutherland, G., Kemp-Casey, A., Kinner, S.A., 2016. Agreement between self-reported healthcare service use and administrative records in a longitudinal study of adults recently released from prison. Heal. Justice 4, 11. https://doi.org/10.1186/s40352-016-0042-x</w:t>
      </w:r>
    </w:p>
    <w:p w14:paraId="6E3D416A"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Clarke, J.G., Martin, S.A., Martin, R.A., Stein, L.A.R., van den Berg, J.J., Parker, D.R., McGovern, A.R., Roberts, M.B., Bock, B.C., 2015. Changes in Smoking-Related Symptoms during Enforced Abstinence of Incarceration. J. Health Care Poor Underserved 26, 106–18. https://doi.org/10.1353/hpu.2015.0014</w:t>
      </w:r>
    </w:p>
    <w:p w14:paraId="3F037F90"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Clarke, J.G., Stein, L.A.R., Martin, R.A., Martin, S.A., Parker, D., Lopes, C.E., McGovern, A.R., Simon, R., Roberts, M., Friedman, P., Bock, B., 2013. Forced smoking abstinence: not enough for smoking cessation. JAMA Intern. Med. 173, 789–94. https://doi.org/10.1001/jamainternmed.2013.197</w:t>
      </w:r>
    </w:p>
    <w:p w14:paraId="04417B20"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Cohen, J.T., Neumann, P.J., Weinstein, M.C., 2008. Does preventive care save money? Health economics and the presidential candidates. N. Engl. J. Med. 358, 661–663. https://doi.org/10.1056/NEJMp0708558</w:t>
      </w:r>
    </w:p>
    <w:p w14:paraId="5F1D3CDC"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Collier, R., 2013. Prison smoking bans: clearing the air. Can. Med. Assoc. J. 185, E474. https://doi.org/10.1503/cmaj.109-4486</w:t>
      </w:r>
    </w:p>
    <w:p w14:paraId="7FB4B3A3"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Cropsey, K.L., Binswanger, I.A., Clark, C.B., Taxman, F.S., 2012. The unmet medical needs of correctional populations in the United States. J. Natl. Med. Assoc. 104, 487–92. https://doi.org/10.1016/S0027-9684(15)30214-5</w:t>
      </w:r>
    </w:p>
    <w:p w14:paraId="525C6DBF"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Cropsey, K.L., Eldridge, G.D., Weaver, M., Villalobos, G., Stitzer, M., Best, A., 2008. Smoking cessation intervention for female prisoners: addressing an urgent public health need. Am. J. Public Health 98, 1894–1901. https://doi.org/10.2105/ajph.2007.128207</w:t>
      </w:r>
    </w:p>
    <w:p w14:paraId="3EEB2A34"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Curry, L., Lee, Y.O., Rogers, T., 2014. E-cigarettes made especially for inmates. Tob. Control 23, e87–e88. https://doi.org/10.1136/tobaccocontrol-2013-051535</w:t>
      </w:r>
    </w:p>
    <w:p w14:paraId="5EBEE35B"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de Andrade, D., Kinner, S.A., 2016. Systematic review of health and behavioural outcomes of smoking cessation interventions in prisons. Tob. Control 26, 495–501. https://doi.org/10.1136/tobaccocontrol-2016-053297</w:t>
      </w:r>
    </w:p>
    <w:p w14:paraId="5C250B6C"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Dickert, J., Williams, J.M., Reeves, R., Gara, M., DeBilio, L., 2015. Decreased Mortality Rates of Inmates With Mental Illness After a Tobacco-Free Prison Policy. Psychiatr. Serv. 1–5. https://doi.org/10.1176/appi.ps.201400429</w:t>
      </w:r>
    </w:p>
    <w:p w14:paraId="1434279F"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Dimoff, J.D., Sayette, M.A., 2017. The case for investigating social context in laboratory studies of smoking. Addiction 112, 388–395. https://doi.org/10.1111/add.13503</w:t>
      </w:r>
    </w:p>
    <w:p w14:paraId="2FE0BC21"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Farrell, M., Marsden, J., 2008. Acute risk of drug-related death among newly released prisoners in England and Wales. Addiction 103, 251–255. https://doi.org/10.1111/j.1360-0443.2007.02081.x</w:t>
      </w:r>
    </w:p>
    <w:p w14:paraId="5B9E0EC2"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Fazel, S., Seewald, K., 2012. Severe mental illness in 33 588 prisoners worldwide: Systematic review and meta-regression analysis. Br. J. Psychiatry 200, 364–373. https://doi.org/10.1192/bjp.bp.111.096370</w:t>
      </w:r>
    </w:p>
    <w:p w14:paraId="59A92156"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Frank, M.R., Blumhagen, R., Weitzenkamp, D., Mueller, S.R., Beaty, B., Min, S., Binswanger, I.A., 2016. Tobacco Use Among People Who Have Been in Prison: Relapse and Factors Associated with Trying to Quit. J. Smok. Cessat. 1–10. https://doi.org/10.1017/jsc.2016.3</w:t>
      </w:r>
    </w:p>
    <w:p w14:paraId="4870B98E"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Gariti, P., Alterman, A., Mulvaney, F., Mechanic, K., Dhopesh, V., Yu, E., Chychula, N., Sacks, D., 2002. Nicotine Intervention During Detoxification and Treatment for Other Substance Use. Am. J. Drug Alcohol Abuse 28, 671–679. https://doi.org/10.1081/ADA-120015875</w:t>
      </w:r>
    </w:p>
    <w:p w14:paraId="278B6A35"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GBD 2015 Tobacco Collaborators, 2017. Smoking prevalence and attributable disease burden in 195 countries and territories, 1990-2015: A systematic analysis from the Global Burden of Disease Study 2015. Lancet 1885–1906. https://doi.org/10.1016/S0140-6736(17)30819-X</w:t>
      </w:r>
    </w:p>
    <w:p w14:paraId="2A764321"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Hanson, B.S., Isacsson, S.O., Janzon, L., Lindell, S.E., 1990. Social support and quitting smoking for good. Is there an association? Results from the population study, “men born in 1914,” Malm??, Sweden. Addict. Behav. 15, 221–233. https://doi.org/10.1016/0306-4603(90)90065-6</w:t>
      </w:r>
    </w:p>
    <w:p w14:paraId="15FA1498"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Hartwig, C., Stöver, H., Weilandt, C., 2008. Report on tobacco smoking in prison, Directorate - General for Health and Consumers.</w:t>
      </w:r>
    </w:p>
    <w:p w14:paraId="35F4C943"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Hefler, M., Hopkins, R., Thomas, D.P., 2016. Successes and unintended consequences of the Northern Territory’s smoke-free prisons policy: results from a process evaluation. Public Heal. Res. Pract. 26, 1–8. https://doi.org/http://dx.doi.org/10.17061/phrp2621619</w:t>
      </w:r>
    </w:p>
    <w:p w14:paraId="0AD9D21B"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Heng, C.K., Badner, V.M., Clemens, D.L., Mercer, L.T., Mercer, D.W., 2007. The relationship of cigarette smoking to postoperative complications from dental extractions among female inmates. Oral Surgery, Oral Med. Oral Pathol. Oral Radiol. Endodontology 104, 757–762. https://doi.org/10.1016/j.tripleo.2007.04.020</w:t>
      </w:r>
    </w:p>
    <w:p w14:paraId="615E0337"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Howell, B.A., Guydish, J., Kral, A.H., Comfort, M., 2015. Prevalence and factors associated with smoking tobacco among men recently released from prison in California: A cross-sectional study. Addict. Behav. 50, 157–160. https://doi.org/10.1016/j.addbeh.2015.06.017</w:t>
      </w:r>
    </w:p>
    <w:p w14:paraId="6EAE31AA"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Hughes, J.R., Keely, J., Naud, S., 2004. Shape of the relapse curve and long-term abstinence among untreated smokers. Addiction 99, 29–38. https://doi.org/10.1111/j.1360-0443.2004.00540.x</w:t>
      </w:r>
    </w:p>
    <w:p w14:paraId="2BB43B0C"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Indig, D., Haysom, L., 2012. Smoking behaviours among young people in custody in New South Wales, Australia. Drug Alcohol Rev. 31, 631–637. https://doi.org/10.1111/j.1465-3362.2012.00426.x</w:t>
      </w:r>
    </w:p>
    <w:p w14:paraId="3C4A119A"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Jalali, F., Afshari, R., Babaei, A., Abasspour, H., Vahedian-Shahroodi, M., 2015. Comparing Motivational Interviewing-Based Treatment and its combination with Nicotine Replacement Therapy on smoking cessation in prisoners: a randomized controlled clinical trial. Electron. physician 7, 1318–1324. https://doi.org/10.14661/1318</w:t>
      </w:r>
    </w:p>
    <w:p w14:paraId="00921D69"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Kauffman, R.M., Ferketich, A.K., Wewers, M.E., 2008. Tobacco policy in American prisons, 2007. Tob. Control 17, 357–60. https://doi.org/10.1136/tc.2007.024448</w:t>
      </w:r>
    </w:p>
    <w:p w14:paraId="007EFE2B"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Kennedy, S.M., Davis, S.P., Thorne, S.L., 2015. Smoke-Free Policies in U.S. Prisons and Jails : A Review of the Literature. Nicotine Tob. Res. 629–635. https://doi.org/10.1093/ntr/ntu225</w:t>
      </w:r>
    </w:p>
    <w:p w14:paraId="22E973DE"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Lincoln, T., Tuthill, R.W., Roberts, C.A., Kennedy, S., Hammett, T.M., 2009. Resumption of Smoking After Release From a Tobacco-Free Correctional Facility. J. Correct. Heal. Care 15, 190–6. https://doi.org/10.1177/1078345809333388</w:t>
      </w:r>
    </w:p>
    <w:p w14:paraId="710ECC1F"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Lindson-Hawley, N., Thompson, T.P., Begh, R., 2015. Motivational interviewing for smoking cessation. Cochrane Database Syst. Rev. 1–76. https://doi.org/10.1002/14651858.CD006936.pub3</w:t>
      </w:r>
    </w:p>
    <w:p w14:paraId="5FB9A2DB"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Makris, E., Gourgoulianis, K.I., Hatzoglou, C., 2012. Prisoners and cigarettes or “imprisoned in cigarettes”? What helps prisoners quit smoking? BMC Public Health 12, 508. https://doi.org/10.1186/1471-2458-12-508</w:t>
      </w:r>
    </w:p>
    <w:p w14:paraId="6FA988D7"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Massoglia, M., Remster, B., King, R.D., 2011. Stigma or Separation ? Understanding the Incarceration – Divorce Relationship. Soc. Forces 90, 1–24.</w:t>
      </w:r>
    </w:p>
    <w:p w14:paraId="55F3A5C7"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Mermelstein, R., Cohen, S., Lichtenstein, E., Baer, J.S., Kamarck, T., 1986. Social support and smoking cessation and maintenance. J. Consult. Clin. Psychol. 54, 447–453. https://doi.org/10.1037/0022-006X.54.4.447</w:t>
      </w:r>
    </w:p>
    <w:p w14:paraId="7F2B9EED"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Morrow, K.M., 2009. HIV, STD, and hepatitis risk behaviors of young men before and after incarceration. AIDS Care 21, 235–43. https://doi.org/10.1080/09540120802017586</w:t>
      </w:r>
    </w:p>
    <w:p w14:paraId="477CEFEB"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Murray, R.P., Johnston, J.J., Dolce, J.J., Lee, W.W., O’Hara, P., 1995. Social support for smoking cessation and abstinence: The lung health study. Addict. Behav. 20, 159–170. https://doi.org/10.1016/S0306-4603(99)80001-X</w:t>
      </w:r>
    </w:p>
    <w:p w14:paraId="1F0CF419"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Naik, S., Khanagar, S., Kumar, A., Ramachandra, S., Vadavadagi, S. V, Dhananjaya, K.M., 2014. Assessment of effectiveness of smoking cessation intervention among male prisoners in India: A randomized controlled trial. J. Int. Soc. Prev. Community Dent. 4, S110–S115. https://doi.org/10.4103/2231-0762.146213</w:t>
      </w:r>
    </w:p>
    <w:p w14:paraId="4EFD21DF"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Plueckhahn, T.M., Kinner, S.A., Sutherland, G., Butler, T.G., 2015. Are some more equal than others? Challenging the basis for prisoners’ exclusion from Medicare. Med. J. Aust. 203, 359–361. https://doi.org/10.5694/mja15.00588</w:t>
      </w:r>
    </w:p>
    <w:p w14:paraId="60094A17"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Pogrebin, M., West-Smith, M., Walker, A., Unnithan, N.P., 2014. Employment Isn’t Enough: Financial Obstacles Experienced by Ex-Prisoners During the Reentry Process. Crim. Justice Rev. 39, 394–410. https://doi.org/10.1177/0734016814540303</w:t>
      </w:r>
    </w:p>
    <w:p w14:paraId="5F6C4BA4"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Porter, L.C., 2014. Incarceration and Post-release Health Behavior. J. Health Soc. Behav. 55, 234–249. https://doi.org/10.1177/0022146514531438</w:t>
      </w:r>
    </w:p>
    <w:p w14:paraId="589EB302"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Prochaska, J.J., Delucchi, K., Hall, S.A., 2004. A meta-analysis of smoking cessation interventions with individuals in substance abuse treatment or recovery. J. Consult. Clin. Psychol. 72, 1144–1156. https://doi.org/10.1037/0022-006X.72.6.1144</w:t>
      </w:r>
    </w:p>
    <w:p w14:paraId="5B464B29"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Puljević, C., de Andrade, D., Carroll, M., Spittal, M.J., Kinner, S.A., 2017. Use of prescribed smoking cessation pharmacotherapy following release from prison: a prospective data linkage study. Tob. Control. https://doi.org/10.1136/tobaccocontrol-2017-053743</w:t>
      </w:r>
    </w:p>
    <w:p w14:paraId="32BE5244"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Quit Victoria, 2017. Smoking Cessation Support [WWW Document]. URL http://www.quit.org.au/resource-centre/communities/correctional-settings (accessed 6.22.17).</w:t>
      </w:r>
    </w:p>
    <w:p w14:paraId="4A66C388"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Richmond, R., Indig, D., Butler, T., Wilhelm, K., Archer, V., Wodak, A., 2013. A randomized controlled trial of a smoking cessation intervention conducted among prisoners. Addiction 108, 966–974. https://doi.org/10.1111/add.12084</w:t>
      </w:r>
    </w:p>
    <w:p w14:paraId="63682786"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Richmond, R.L., Butler, T.G., Belcher, J.M., Wodak, A.D., Wilhelm, K.A., Baxter, E., 2006. Promoting smoking cessation among prisoners: feasibility of a multi-component intervention. Aust. N. Z. J. Public Health 30, 474–8.</w:t>
      </w:r>
    </w:p>
    <w:p w14:paraId="2DC127D5"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Richter, K.P., Ahluwalia, H.K., Mosier, M.C., Nazir, N., Ahluwalia, J.S., 2002. A population-based study of cigarette smoking among illicit drug users in the United States. Addiction 97, 861–869. https://doi.org/10.1046/j.1360-0443.2002.00162.x</w:t>
      </w:r>
    </w:p>
    <w:p w14:paraId="6621DC49"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Rosen, D.L., Schoenbach, V.J., Wohl, D.A., 2008. All-cause and cause-specific mortality among men released from state prison, 1980-2005. Am. J. Public Health 98, 2278–2284. https://doi.org/10.2105/AJPH.2007.121855</w:t>
      </w:r>
    </w:p>
    <w:p w14:paraId="3C0CC86B"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Rumberger, J.S., Hollenbeak, C.S., Kline, D., 2010. Potential Costs and Benefits of Smoking Cessation : An Overview of the Approach to State Specific Analysis. Harrisburg, PA.</w:t>
      </w:r>
    </w:p>
    <w:p w14:paraId="517179ED"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Shiffman, S., Patten, C., Gwaltney, C., Paty, J., Gnys, M., Kassel, J., Hickcox, M., Waters, A., Balabanis, M., 2006. Natural history of nicotine withdrawal. Addiction 101, 1822–1832. https://doi.org/10.1111/j.1360-0443.2006.01635.x</w:t>
      </w:r>
    </w:p>
    <w:p w14:paraId="095F56C3"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Short, M.E., Goetzel, R.Z., Pei, X., Tabrizi, M.J., Ozminkowski, R.J., Gibson, T.B., Dejoy, D.M., Wilson, M.G., 2009. How accurate are self-reports? Analysis of self-reported health care utilization and absence when compared with administrative data. J. Occup. Environ. Med. 51, 786–796. https://doi.org/10.1097/JOM.0b013e3181a86671</w:t>
      </w:r>
    </w:p>
    <w:p w14:paraId="29902C44"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Siahpush, M., Borland, R., Scollo, M., 2003. Smoking and financial stress. Tob. Control 12, 60–66. https://doi.org/10.1136/tc.12.1.60</w:t>
      </w:r>
    </w:p>
    <w:p w14:paraId="1AFEF3BD"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Sobell, L.C., Sobell, M.B., 1992. Measuring Alcohol Consumption, in: Litten, R.Z., Allen, J.P. (Eds.), . Humana Press, Totowa, NJ. https://doi.org/10.1007/978-1-4612-0357-5</w:t>
      </w:r>
    </w:p>
    <w:p w14:paraId="41D954A1"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Stata, 2013. Stata Release 13.0.</w:t>
      </w:r>
    </w:p>
    <w:p w14:paraId="49907C74"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Stockings, E.A.L., Bowman, J.A., Baker, A.L., Terry, M., Clancy, R., Wye, P.M., Knight, J., Moore, L.H., Adams, M.F., Colyvas, K., Wiggers, J.H., 2014. Impact of a postdischarge smoking cessation intervention for smokers admitted to an inpatient psychiatric facility: A randomized controlled trial. Nicotine Tob. Res. 16, 1417–1428. https://doi.org/10.1093/ntr/ntu097</w:t>
      </w:r>
    </w:p>
    <w:p w14:paraId="4703516C"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Strong, D.R., Uebelacker, L., Schonbrun, Y.C., Durst, A., Saritelli, J., Fokas, K., Abrantes, A., Brown, R.A., Miller, I., Apodaca, T.R., 2012. Development of a brief motivational intervention to facilitate engagement of smoking cessation treatment among inpatient depressed smokers. J. Smok. Cessat. 7, 4–11. https://doi.org/10.1017/jsc.2012.3</w:t>
      </w:r>
    </w:p>
    <w:p w14:paraId="6557698F"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Thibodeau, L., Jorenby, D.E., Seal, D., Kim, S.-Y., Sosman, J.M., 2010. Prerelease intent predicts smoking behavior postrelease following a prison smoking ban. Nicotine Tob. Res. 12, 152–8. https://doi.org/10.1093/ntr/ntp188</w:t>
      </w:r>
    </w:p>
    <w:p w14:paraId="65797E2B"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Thomas, E.G., Spittal, M.J., Heffernan, E.B., Taxman, F.S., Alati, R., Kinner, S.A., 2016. Trajectories of psychological distress after prison release: implications for mental health service need in ex-prisoners. Psychol. Med. 46, 611–621. https://doi.org/10.1017/S0033291715002123</w:t>
      </w:r>
    </w:p>
    <w:p w14:paraId="00EA350E"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Thurgood, S.L., McNeill, A., Clark-Carter, D., Brose, L.S., 2016. A Systematic Review of Smoking Cessation Interventions for Adults in Substance Abuse Treatment or Recovery. Nicotine Tob. Res. 18, 993–1001. https://doi.org/10.1093/ntr/ntv127</w:t>
      </w:r>
    </w:p>
    <w:p w14:paraId="3402101C"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Twyman, L., Bonevski, B., Paul, C., Bryant, J., West, R., Siahpush, M., D’este, C., Oldmeadow, C., Palazzi, K., 2017. What factors are associated with abstinence amongst socioeconomically disadvantaged smokers? A cross-sectional survey of use of cessation aids and quitting approach. Drug Alcohol Rev. 7–9. https://doi.org/10.1111/dar.12561</w:t>
      </w:r>
    </w:p>
    <w:p w14:paraId="4E30DA96"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Valera, P., Bachman, L., Rucker, A.J., 2016. A Qualitative Study of Smoking Behaviors among Newly Released Justice-Involved Men and Women in New York City. Heal. Soc. Work 41, 121–128. https://doi.org/10.1093/hsw/hlw014</w:t>
      </w:r>
    </w:p>
    <w:p w14:paraId="433E9EB8"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White, P., Whiteford, H., 2006. Prisons: Mental health institutions of the 21st century? Med. J. Aust. 185, 302–3.</w:t>
      </w:r>
    </w:p>
    <w:p w14:paraId="545BE27E"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WHO, 2013. WHO Report on the Global Tobacco Epidemic. Geneva, Switzerland.</w:t>
      </w:r>
    </w:p>
    <w:p w14:paraId="640CD9F5"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Winter, R.J., Stoové, M., Degenhardt, L., Hellard, M.E., Spelman, T., Jenkinson, R., McCarthy, D.R., Kinner, S.A., 2015. Incidence and predictors of non-fatal drug overdose after release from prison among people who inject drugs in Queensland, Australia. Drug Alcohol Depend. 153, 43–49. https://doi.org/10.1016/j.drugalcdep.2015.06.011</w:t>
      </w:r>
    </w:p>
    <w:p w14:paraId="5C127234" w14:textId="77777777" w:rsidR="00291F49" w:rsidRPr="00291F49" w:rsidRDefault="00291F49" w:rsidP="00291F49">
      <w:pPr>
        <w:widowControl w:val="0"/>
        <w:autoSpaceDE w:val="0"/>
        <w:autoSpaceDN w:val="0"/>
        <w:adjustRightInd w:val="0"/>
        <w:spacing w:line="480" w:lineRule="auto"/>
        <w:ind w:left="480" w:hanging="480"/>
        <w:rPr>
          <w:rFonts w:cs="Times New Roman"/>
          <w:noProof/>
          <w:szCs w:val="24"/>
        </w:rPr>
      </w:pPr>
      <w:r w:rsidRPr="00291F49">
        <w:rPr>
          <w:rFonts w:cs="Times New Roman"/>
          <w:noProof/>
          <w:szCs w:val="24"/>
        </w:rPr>
        <w:t>Woodall, J., Tattersfield, A., 2017. Perspectives on implementing smoke-free prison policies in England and Wales. Health Promot. Int. 1–8. https://doi.org/10.1093/heapro/dax031</w:t>
      </w:r>
    </w:p>
    <w:p w14:paraId="4AB42BCD" w14:textId="77777777" w:rsidR="00291F49" w:rsidRPr="00291F49" w:rsidRDefault="00291F49" w:rsidP="00291F49">
      <w:pPr>
        <w:widowControl w:val="0"/>
        <w:autoSpaceDE w:val="0"/>
        <w:autoSpaceDN w:val="0"/>
        <w:adjustRightInd w:val="0"/>
        <w:spacing w:line="480" w:lineRule="auto"/>
        <w:ind w:left="480" w:hanging="480"/>
        <w:rPr>
          <w:rFonts w:cs="Times New Roman"/>
          <w:noProof/>
        </w:rPr>
      </w:pPr>
      <w:r w:rsidRPr="00291F49">
        <w:rPr>
          <w:rFonts w:cs="Times New Roman"/>
          <w:noProof/>
          <w:szCs w:val="24"/>
        </w:rPr>
        <w:t>Young-Wolff, K.C., Karan, L.D., Prochaska, J.J., 2015. Electronic Cigarettes in Jails. JAMA Psychiatry 72, 103. https://doi.org/10.1001/jamapsychiatry.2014.2224</w:t>
      </w:r>
    </w:p>
    <w:p w14:paraId="3D38B8A5" w14:textId="51AB28B7" w:rsidR="008B771A" w:rsidRDefault="00A151AC" w:rsidP="00584047">
      <w:pPr>
        <w:widowControl w:val="0"/>
        <w:autoSpaceDE w:val="0"/>
        <w:autoSpaceDN w:val="0"/>
        <w:adjustRightInd w:val="0"/>
        <w:spacing w:line="480" w:lineRule="auto"/>
        <w:ind w:left="480" w:hanging="480"/>
        <w:rPr>
          <w:rFonts w:cs="Times New Roman"/>
          <w:szCs w:val="24"/>
        </w:rPr>
      </w:pPr>
      <w:r w:rsidRPr="00D672DF">
        <w:rPr>
          <w:rFonts w:cs="Times New Roman"/>
          <w:szCs w:val="24"/>
        </w:rPr>
        <w:fldChar w:fldCharType="end"/>
      </w:r>
    </w:p>
    <w:p w14:paraId="441078D1" w14:textId="77777777" w:rsidR="008B771A" w:rsidRDefault="008B771A" w:rsidP="00682702">
      <w:pPr>
        <w:widowControl w:val="0"/>
        <w:autoSpaceDE w:val="0"/>
        <w:autoSpaceDN w:val="0"/>
        <w:adjustRightInd w:val="0"/>
        <w:spacing w:line="480" w:lineRule="auto"/>
        <w:ind w:left="640" w:hanging="640"/>
        <w:rPr>
          <w:rFonts w:cs="Times New Roman"/>
          <w:szCs w:val="24"/>
        </w:rPr>
      </w:pPr>
    </w:p>
    <w:p w14:paraId="46F7D2D3" w14:textId="77777777" w:rsidR="008B771A" w:rsidRDefault="008B771A" w:rsidP="00682702">
      <w:pPr>
        <w:widowControl w:val="0"/>
        <w:autoSpaceDE w:val="0"/>
        <w:autoSpaceDN w:val="0"/>
        <w:adjustRightInd w:val="0"/>
        <w:spacing w:line="480" w:lineRule="auto"/>
        <w:ind w:left="640" w:hanging="640"/>
        <w:rPr>
          <w:rFonts w:cs="Times New Roman"/>
          <w:szCs w:val="24"/>
        </w:rPr>
      </w:pPr>
    </w:p>
    <w:p w14:paraId="3FFFCD55" w14:textId="589C3E94" w:rsidR="008B771A" w:rsidRDefault="008B771A" w:rsidP="0064100A">
      <w:pPr>
        <w:rPr>
          <w:rFonts w:cs="Times New Roman"/>
          <w:szCs w:val="24"/>
        </w:rPr>
      </w:pPr>
    </w:p>
    <w:sectPr w:rsidR="008B771A" w:rsidSect="000B7554">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3E26A8" w14:textId="77777777" w:rsidR="009910FC" w:rsidRDefault="009910FC" w:rsidP="00376B79">
      <w:pPr>
        <w:spacing w:after="0" w:line="240" w:lineRule="auto"/>
      </w:pPr>
      <w:r>
        <w:separator/>
      </w:r>
    </w:p>
  </w:endnote>
  <w:endnote w:type="continuationSeparator" w:id="0">
    <w:p w14:paraId="2971AF8F" w14:textId="77777777" w:rsidR="009910FC" w:rsidRDefault="009910FC" w:rsidP="00376B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5592884"/>
      <w:docPartObj>
        <w:docPartGallery w:val="Page Numbers (Bottom of Page)"/>
        <w:docPartUnique/>
      </w:docPartObj>
    </w:sdtPr>
    <w:sdtEndPr>
      <w:rPr>
        <w:noProof/>
      </w:rPr>
    </w:sdtEndPr>
    <w:sdtContent>
      <w:p w14:paraId="07BEE9EE" w14:textId="51B4CBB6" w:rsidR="00A40785" w:rsidRDefault="00A40785">
        <w:pPr>
          <w:pStyle w:val="Footer"/>
          <w:jc w:val="right"/>
        </w:pPr>
        <w:r>
          <w:fldChar w:fldCharType="begin"/>
        </w:r>
        <w:r>
          <w:instrText xml:space="preserve"> PAGE   \* MERGEFORMAT </w:instrText>
        </w:r>
        <w:r>
          <w:fldChar w:fldCharType="separate"/>
        </w:r>
        <w:r w:rsidR="00AA60C8">
          <w:rPr>
            <w:noProof/>
          </w:rPr>
          <w:t>1</w:t>
        </w:r>
        <w:r>
          <w:rPr>
            <w:noProof/>
          </w:rPr>
          <w:fldChar w:fldCharType="end"/>
        </w:r>
      </w:p>
    </w:sdtContent>
  </w:sdt>
  <w:p w14:paraId="4220FDC5" w14:textId="77777777" w:rsidR="00A40785" w:rsidRDefault="00A407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194EFE" w14:textId="77777777" w:rsidR="009910FC" w:rsidRDefault="009910FC" w:rsidP="00376B79">
      <w:pPr>
        <w:spacing w:after="0" w:line="240" w:lineRule="auto"/>
      </w:pPr>
      <w:r>
        <w:separator/>
      </w:r>
    </w:p>
  </w:footnote>
  <w:footnote w:type="continuationSeparator" w:id="0">
    <w:p w14:paraId="1C8C2A02" w14:textId="77777777" w:rsidR="009910FC" w:rsidRDefault="009910FC" w:rsidP="00376B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8F1AE3"/>
    <w:multiLevelType w:val="hybridMultilevel"/>
    <w:tmpl w:val="F30CA35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E636B20"/>
    <w:multiLevelType w:val="hybridMultilevel"/>
    <w:tmpl w:val="7D24715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27B01C6"/>
    <w:multiLevelType w:val="hybridMultilevel"/>
    <w:tmpl w:val="4C92EA90"/>
    <w:lvl w:ilvl="0" w:tplc="7F10064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E267A48"/>
    <w:multiLevelType w:val="multilevel"/>
    <w:tmpl w:val="E028FAE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A752ED"/>
    <w:multiLevelType w:val="hybridMultilevel"/>
    <w:tmpl w:val="B99E76AC"/>
    <w:lvl w:ilvl="0" w:tplc="557A7A8C">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F4F7441"/>
    <w:multiLevelType w:val="hybridMultilevel"/>
    <w:tmpl w:val="7F24F3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06B0833"/>
    <w:multiLevelType w:val="hybridMultilevel"/>
    <w:tmpl w:val="88F6AAF2"/>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7" w15:restartNumberingAfterBreak="0">
    <w:nsid w:val="475D0244"/>
    <w:multiLevelType w:val="hybridMultilevel"/>
    <w:tmpl w:val="AB2EB866"/>
    <w:lvl w:ilvl="0" w:tplc="0F1623B8">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5F5219"/>
    <w:multiLevelType w:val="hybridMultilevel"/>
    <w:tmpl w:val="A39C446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9" w15:restartNumberingAfterBreak="0">
    <w:nsid w:val="59415F9A"/>
    <w:multiLevelType w:val="hybridMultilevel"/>
    <w:tmpl w:val="67E099A2"/>
    <w:lvl w:ilvl="0" w:tplc="D0B2BD7A">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4645D3"/>
    <w:multiLevelType w:val="hybridMultilevel"/>
    <w:tmpl w:val="A9A6C24A"/>
    <w:lvl w:ilvl="0" w:tplc="4E7440B4">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FE08C8"/>
    <w:multiLevelType w:val="multilevel"/>
    <w:tmpl w:val="680899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9"/>
  </w:num>
  <w:num w:numId="3">
    <w:abstractNumId w:val="2"/>
  </w:num>
  <w:num w:numId="4">
    <w:abstractNumId w:val="7"/>
  </w:num>
  <w:num w:numId="5">
    <w:abstractNumId w:val="1"/>
  </w:num>
  <w:num w:numId="6">
    <w:abstractNumId w:val="0"/>
  </w:num>
  <w:num w:numId="7">
    <w:abstractNumId w:val="11"/>
  </w:num>
  <w:num w:numId="8">
    <w:abstractNumId w:val="5"/>
  </w:num>
  <w:num w:numId="9">
    <w:abstractNumId w:val="8"/>
  </w:num>
  <w:num w:numId="10">
    <w:abstractNumId w:val="6"/>
  </w:num>
  <w:num w:numId="11">
    <w:abstractNumId w:val="1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50D9"/>
    <w:rsid w:val="00000DA5"/>
    <w:rsid w:val="00012984"/>
    <w:rsid w:val="00027289"/>
    <w:rsid w:val="00027A5E"/>
    <w:rsid w:val="00031499"/>
    <w:rsid w:val="00034106"/>
    <w:rsid w:val="00034665"/>
    <w:rsid w:val="00051A1B"/>
    <w:rsid w:val="00053C36"/>
    <w:rsid w:val="0005636F"/>
    <w:rsid w:val="0005741A"/>
    <w:rsid w:val="00062591"/>
    <w:rsid w:val="00066A00"/>
    <w:rsid w:val="000756E9"/>
    <w:rsid w:val="00075769"/>
    <w:rsid w:val="00084A1B"/>
    <w:rsid w:val="0008591A"/>
    <w:rsid w:val="00091279"/>
    <w:rsid w:val="00097E36"/>
    <w:rsid w:val="000A4189"/>
    <w:rsid w:val="000A4F5E"/>
    <w:rsid w:val="000B7554"/>
    <w:rsid w:val="000C0585"/>
    <w:rsid w:val="000C282F"/>
    <w:rsid w:val="000C7FB7"/>
    <w:rsid w:val="000D6A0C"/>
    <w:rsid w:val="000E4D94"/>
    <w:rsid w:val="000E579E"/>
    <w:rsid w:val="000F0617"/>
    <w:rsid w:val="000F3790"/>
    <w:rsid w:val="000F619B"/>
    <w:rsid w:val="000F7611"/>
    <w:rsid w:val="0010398B"/>
    <w:rsid w:val="00104A12"/>
    <w:rsid w:val="00107158"/>
    <w:rsid w:val="001124A7"/>
    <w:rsid w:val="00120D06"/>
    <w:rsid w:val="001259F7"/>
    <w:rsid w:val="001272CF"/>
    <w:rsid w:val="001343D5"/>
    <w:rsid w:val="001379DB"/>
    <w:rsid w:val="00137CC0"/>
    <w:rsid w:val="0014069F"/>
    <w:rsid w:val="001412E8"/>
    <w:rsid w:val="00141CAB"/>
    <w:rsid w:val="00141EF2"/>
    <w:rsid w:val="00142077"/>
    <w:rsid w:val="00146329"/>
    <w:rsid w:val="00151CB8"/>
    <w:rsid w:val="00155F79"/>
    <w:rsid w:val="00165F70"/>
    <w:rsid w:val="00172785"/>
    <w:rsid w:val="001744AA"/>
    <w:rsid w:val="001819BE"/>
    <w:rsid w:val="00194622"/>
    <w:rsid w:val="001A302C"/>
    <w:rsid w:val="001A5785"/>
    <w:rsid w:val="001A67E2"/>
    <w:rsid w:val="001A7B16"/>
    <w:rsid w:val="001D3041"/>
    <w:rsid w:val="001D6779"/>
    <w:rsid w:val="001F4621"/>
    <w:rsid w:val="001F4660"/>
    <w:rsid w:val="001F71AC"/>
    <w:rsid w:val="00201528"/>
    <w:rsid w:val="002030C7"/>
    <w:rsid w:val="002060AD"/>
    <w:rsid w:val="00207643"/>
    <w:rsid w:val="002170EF"/>
    <w:rsid w:val="002173B8"/>
    <w:rsid w:val="00221FA7"/>
    <w:rsid w:val="0022413F"/>
    <w:rsid w:val="00224C48"/>
    <w:rsid w:val="00225313"/>
    <w:rsid w:val="00227DF3"/>
    <w:rsid w:val="00230A96"/>
    <w:rsid w:val="00240CD5"/>
    <w:rsid w:val="002413F2"/>
    <w:rsid w:val="00247C3A"/>
    <w:rsid w:val="002522E8"/>
    <w:rsid w:val="00260390"/>
    <w:rsid w:val="00264708"/>
    <w:rsid w:val="00267AF9"/>
    <w:rsid w:val="00270348"/>
    <w:rsid w:val="002766F1"/>
    <w:rsid w:val="00283406"/>
    <w:rsid w:val="00290EFD"/>
    <w:rsid w:val="00291F49"/>
    <w:rsid w:val="00292795"/>
    <w:rsid w:val="002938E7"/>
    <w:rsid w:val="002A4CBD"/>
    <w:rsid w:val="002A5B1D"/>
    <w:rsid w:val="002B1447"/>
    <w:rsid w:val="002B3F81"/>
    <w:rsid w:val="002B4B24"/>
    <w:rsid w:val="002B50CC"/>
    <w:rsid w:val="002C2CBC"/>
    <w:rsid w:val="002C3C27"/>
    <w:rsid w:val="002C553D"/>
    <w:rsid w:val="002C6BFD"/>
    <w:rsid w:val="002D007E"/>
    <w:rsid w:val="002D03D0"/>
    <w:rsid w:val="002E0D4A"/>
    <w:rsid w:val="002E35A0"/>
    <w:rsid w:val="002E5E7A"/>
    <w:rsid w:val="002E67C4"/>
    <w:rsid w:val="002F7906"/>
    <w:rsid w:val="002F7F35"/>
    <w:rsid w:val="00300C1A"/>
    <w:rsid w:val="00300E8C"/>
    <w:rsid w:val="00302C30"/>
    <w:rsid w:val="00305438"/>
    <w:rsid w:val="00310239"/>
    <w:rsid w:val="00310B04"/>
    <w:rsid w:val="00313819"/>
    <w:rsid w:val="003244A7"/>
    <w:rsid w:val="0032477A"/>
    <w:rsid w:val="00331882"/>
    <w:rsid w:val="00334FC8"/>
    <w:rsid w:val="0033524B"/>
    <w:rsid w:val="00340B82"/>
    <w:rsid w:val="0034449C"/>
    <w:rsid w:val="003546F0"/>
    <w:rsid w:val="00357457"/>
    <w:rsid w:val="00365D6C"/>
    <w:rsid w:val="00366507"/>
    <w:rsid w:val="0037115D"/>
    <w:rsid w:val="003713D0"/>
    <w:rsid w:val="00376B79"/>
    <w:rsid w:val="003834B6"/>
    <w:rsid w:val="00384807"/>
    <w:rsid w:val="00385583"/>
    <w:rsid w:val="003877CA"/>
    <w:rsid w:val="003A147C"/>
    <w:rsid w:val="003A1DC7"/>
    <w:rsid w:val="003A2912"/>
    <w:rsid w:val="003A3881"/>
    <w:rsid w:val="003A4144"/>
    <w:rsid w:val="003A4CF3"/>
    <w:rsid w:val="003A5D9A"/>
    <w:rsid w:val="003B4FA0"/>
    <w:rsid w:val="003D413D"/>
    <w:rsid w:val="003E6D1D"/>
    <w:rsid w:val="003F078C"/>
    <w:rsid w:val="00405159"/>
    <w:rsid w:val="004059DD"/>
    <w:rsid w:val="004153FA"/>
    <w:rsid w:val="00423A0C"/>
    <w:rsid w:val="004243C0"/>
    <w:rsid w:val="00425EC8"/>
    <w:rsid w:val="00441884"/>
    <w:rsid w:val="0045250E"/>
    <w:rsid w:val="00454F32"/>
    <w:rsid w:val="00456703"/>
    <w:rsid w:val="0045761E"/>
    <w:rsid w:val="0046331D"/>
    <w:rsid w:val="004726A0"/>
    <w:rsid w:val="00472779"/>
    <w:rsid w:val="004731F6"/>
    <w:rsid w:val="0047414B"/>
    <w:rsid w:val="004817B7"/>
    <w:rsid w:val="004824A0"/>
    <w:rsid w:val="004827FC"/>
    <w:rsid w:val="00493594"/>
    <w:rsid w:val="00497A99"/>
    <w:rsid w:val="004A25F3"/>
    <w:rsid w:val="004B73FA"/>
    <w:rsid w:val="004C0F94"/>
    <w:rsid w:val="004C6865"/>
    <w:rsid w:val="004E06C9"/>
    <w:rsid w:val="004E34B2"/>
    <w:rsid w:val="004E5B87"/>
    <w:rsid w:val="004F0FF7"/>
    <w:rsid w:val="004F5460"/>
    <w:rsid w:val="004F55B7"/>
    <w:rsid w:val="004F6931"/>
    <w:rsid w:val="00500EF1"/>
    <w:rsid w:val="00505B04"/>
    <w:rsid w:val="00517B94"/>
    <w:rsid w:val="00521A49"/>
    <w:rsid w:val="00521CA7"/>
    <w:rsid w:val="00532B6A"/>
    <w:rsid w:val="00532ED4"/>
    <w:rsid w:val="005337B5"/>
    <w:rsid w:val="00563C47"/>
    <w:rsid w:val="00564AC8"/>
    <w:rsid w:val="00566E73"/>
    <w:rsid w:val="00573230"/>
    <w:rsid w:val="005751A1"/>
    <w:rsid w:val="00584047"/>
    <w:rsid w:val="00584BB3"/>
    <w:rsid w:val="0059602F"/>
    <w:rsid w:val="005967FF"/>
    <w:rsid w:val="005A22BC"/>
    <w:rsid w:val="005A4B2C"/>
    <w:rsid w:val="005B2E6B"/>
    <w:rsid w:val="005B606E"/>
    <w:rsid w:val="005C0394"/>
    <w:rsid w:val="005C07B2"/>
    <w:rsid w:val="005C1CF2"/>
    <w:rsid w:val="005C29C4"/>
    <w:rsid w:val="005D4439"/>
    <w:rsid w:val="005E3F05"/>
    <w:rsid w:val="005E4BEC"/>
    <w:rsid w:val="005E5E1E"/>
    <w:rsid w:val="005E5FA5"/>
    <w:rsid w:val="005F106A"/>
    <w:rsid w:val="00601D7C"/>
    <w:rsid w:val="00602143"/>
    <w:rsid w:val="00612159"/>
    <w:rsid w:val="00614622"/>
    <w:rsid w:val="00624033"/>
    <w:rsid w:val="00630F74"/>
    <w:rsid w:val="006316B4"/>
    <w:rsid w:val="0064100A"/>
    <w:rsid w:val="00644399"/>
    <w:rsid w:val="00645CC0"/>
    <w:rsid w:val="00647FD3"/>
    <w:rsid w:val="006556B5"/>
    <w:rsid w:val="0065570A"/>
    <w:rsid w:val="006573E6"/>
    <w:rsid w:val="00657657"/>
    <w:rsid w:val="00667737"/>
    <w:rsid w:val="00672189"/>
    <w:rsid w:val="006777BB"/>
    <w:rsid w:val="00682702"/>
    <w:rsid w:val="00691122"/>
    <w:rsid w:val="00692FC2"/>
    <w:rsid w:val="00696654"/>
    <w:rsid w:val="006A4C2B"/>
    <w:rsid w:val="006A4D9E"/>
    <w:rsid w:val="006A4EE7"/>
    <w:rsid w:val="006A5271"/>
    <w:rsid w:val="006B56F2"/>
    <w:rsid w:val="006E6642"/>
    <w:rsid w:val="006F1092"/>
    <w:rsid w:val="006F35BD"/>
    <w:rsid w:val="007104EB"/>
    <w:rsid w:val="00714A8E"/>
    <w:rsid w:val="007201B2"/>
    <w:rsid w:val="007251C0"/>
    <w:rsid w:val="00736230"/>
    <w:rsid w:val="00740020"/>
    <w:rsid w:val="007401F7"/>
    <w:rsid w:val="00741ABD"/>
    <w:rsid w:val="00743DF6"/>
    <w:rsid w:val="00746A4E"/>
    <w:rsid w:val="00750811"/>
    <w:rsid w:val="007540ED"/>
    <w:rsid w:val="00764DC3"/>
    <w:rsid w:val="007666AC"/>
    <w:rsid w:val="00770464"/>
    <w:rsid w:val="00772917"/>
    <w:rsid w:val="00785799"/>
    <w:rsid w:val="00790A2F"/>
    <w:rsid w:val="0079307C"/>
    <w:rsid w:val="00794C86"/>
    <w:rsid w:val="00795722"/>
    <w:rsid w:val="00796F7D"/>
    <w:rsid w:val="00797C71"/>
    <w:rsid w:val="007A01E5"/>
    <w:rsid w:val="007A73B2"/>
    <w:rsid w:val="007A7D11"/>
    <w:rsid w:val="007B022A"/>
    <w:rsid w:val="007B2698"/>
    <w:rsid w:val="007B4B8E"/>
    <w:rsid w:val="007B68E9"/>
    <w:rsid w:val="007C030E"/>
    <w:rsid w:val="007C69D7"/>
    <w:rsid w:val="007D03FE"/>
    <w:rsid w:val="007E4405"/>
    <w:rsid w:val="007F1C52"/>
    <w:rsid w:val="00800E8A"/>
    <w:rsid w:val="00802551"/>
    <w:rsid w:val="00814831"/>
    <w:rsid w:val="00820BD5"/>
    <w:rsid w:val="008215A9"/>
    <w:rsid w:val="00822AAE"/>
    <w:rsid w:val="008231E8"/>
    <w:rsid w:val="00825A5F"/>
    <w:rsid w:val="008369D6"/>
    <w:rsid w:val="0083743E"/>
    <w:rsid w:val="0084096C"/>
    <w:rsid w:val="0084136C"/>
    <w:rsid w:val="00844112"/>
    <w:rsid w:val="00847608"/>
    <w:rsid w:val="00851D3F"/>
    <w:rsid w:val="00851E40"/>
    <w:rsid w:val="00851E46"/>
    <w:rsid w:val="00856881"/>
    <w:rsid w:val="00866896"/>
    <w:rsid w:val="00866BD8"/>
    <w:rsid w:val="008764A0"/>
    <w:rsid w:val="00884B2E"/>
    <w:rsid w:val="00885EE5"/>
    <w:rsid w:val="0088773D"/>
    <w:rsid w:val="00887CFB"/>
    <w:rsid w:val="008969B0"/>
    <w:rsid w:val="00896B84"/>
    <w:rsid w:val="008A50D9"/>
    <w:rsid w:val="008B771A"/>
    <w:rsid w:val="008C0187"/>
    <w:rsid w:val="008C0A58"/>
    <w:rsid w:val="008C5708"/>
    <w:rsid w:val="008D0DD1"/>
    <w:rsid w:val="008D361C"/>
    <w:rsid w:val="008D6516"/>
    <w:rsid w:val="008D7D10"/>
    <w:rsid w:val="008E1E9A"/>
    <w:rsid w:val="008E3281"/>
    <w:rsid w:val="008E3C8A"/>
    <w:rsid w:val="008E6592"/>
    <w:rsid w:val="008F4388"/>
    <w:rsid w:val="008F59AF"/>
    <w:rsid w:val="00904256"/>
    <w:rsid w:val="009043F5"/>
    <w:rsid w:val="00905CA1"/>
    <w:rsid w:val="0091146B"/>
    <w:rsid w:val="0092490A"/>
    <w:rsid w:val="0093213C"/>
    <w:rsid w:val="00933B26"/>
    <w:rsid w:val="0093641C"/>
    <w:rsid w:val="00946210"/>
    <w:rsid w:val="00950A20"/>
    <w:rsid w:val="00953537"/>
    <w:rsid w:val="009566F7"/>
    <w:rsid w:val="00961C5A"/>
    <w:rsid w:val="00964208"/>
    <w:rsid w:val="009709E2"/>
    <w:rsid w:val="00971B21"/>
    <w:rsid w:val="0097509A"/>
    <w:rsid w:val="009753B9"/>
    <w:rsid w:val="00975BF6"/>
    <w:rsid w:val="00975C13"/>
    <w:rsid w:val="009777C0"/>
    <w:rsid w:val="00977E6D"/>
    <w:rsid w:val="0098056C"/>
    <w:rsid w:val="009817D8"/>
    <w:rsid w:val="00990792"/>
    <w:rsid w:val="009908A1"/>
    <w:rsid w:val="009910FC"/>
    <w:rsid w:val="009912EA"/>
    <w:rsid w:val="009A4B23"/>
    <w:rsid w:val="009A4C68"/>
    <w:rsid w:val="009B33E1"/>
    <w:rsid w:val="009B66EB"/>
    <w:rsid w:val="009B6F7F"/>
    <w:rsid w:val="009C1597"/>
    <w:rsid w:val="009C3BE1"/>
    <w:rsid w:val="009C65B6"/>
    <w:rsid w:val="009D05CB"/>
    <w:rsid w:val="009D3456"/>
    <w:rsid w:val="009D5D14"/>
    <w:rsid w:val="009D65D8"/>
    <w:rsid w:val="009E3836"/>
    <w:rsid w:val="009E58AF"/>
    <w:rsid w:val="009E5AAE"/>
    <w:rsid w:val="009E6400"/>
    <w:rsid w:val="009E6D03"/>
    <w:rsid w:val="009F5E49"/>
    <w:rsid w:val="00A02EF6"/>
    <w:rsid w:val="00A04616"/>
    <w:rsid w:val="00A07D86"/>
    <w:rsid w:val="00A151AC"/>
    <w:rsid w:val="00A26218"/>
    <w:rsid w:val="00A26244"/>
    <w:rsid w:val="00A278CD"/>
    <w:rsid w:val="00A332F9"/>
    <w:rsid w:val="00A36C81"/>
    <w:rsid w:val="00A376F5"/>
    <w:rsid w:val="00A40785"/>
    <w:rsid w:val="00A54F5D"/>
    <w:rsid w:val="00A56873"/>
    <w:rsid w:val="00A67FEE"/>
    <w:rsid w:val="00A72268"/>
    <w:rsid w:val="00A75FBB"/>
    <w:rsid w:val="00A83F5D"/>
    <w:rsid w:val="00A92065"/>
    <w:rsid w:val="00A93F32"/>
    <w:rsid w:val="00AA0544"/>
    <w:rsid w:val="00AA2D32"/>
    <w:rsid w:val="00AA60C8"/>
    <w:rsid w:val="00AB5D0B"/>
    <w:rsid w:val="00AB787A"/>
    <w:rsid w:val="00AC0BFB"/>
    <w:rsid w:val="00AD2564"/>
    <w:rsid w:val="00AD2631"/>
    <w:rsid w:val="00AD388A"/>
    <w:rsid w:val="00AD3A34"/>
    <w:rsid w:val="00AD3AA0"/>
    <w:rsid w:val="00AD45D7"/>
    <w:rsid w:val="00AD47AA"/>
    <w:rsid w:val="00AD5B3F"/>
    <w:rsid w:val="00AF2E6F"/>
    <w:rsid w:val="00AF607F"/>
    <w:rsid w:val="00AF6511"/>
    <w:rsid w:val="00B03F5F"/>
    <w:rsid w:val="00B129FE"/>
    <w:rsid w:val="00B21E5A"/>
    <w:rsid w:val="00B223A8"/>
    <w:rsid w:val="00B2363E"/>
    <w:rsid w:val="00B24D1C"/>
    <w:rsid w:val="00B307BF"/>
    <w:rsid w:val="00B33B71"/>
    <w:rsid w:val="00B3655E"/>
    <w:rsid w:val="00B46751"/>
    <w:rsid w:val="00B56A13"/>
    <w:rsid w:val="00B613C9"/>
    <w:rsid w:val="00B63275"/>
    <w:rsid w:val="00B6467F"/>
    <w:rsid w:val="00B66898"/>
    <w:rsid w:val="00B67D17"/>
    <w:rsid w:val="00B74C69"/>
    <w:rsid w:val="00B75BA8"/>
    <w:rsid w:val="00B80FA5"/>
    <w:rsid w:val="00B8453D"/>
    <w:rsid w:val="00B92A44"/>
    <w:rsid w:val="00B976AF"/>
    <w:rsid w:val="00BB2A7D"/>
    <w:rsid w:val="00BB636C"/>
    <w:rsid w:val="00BC2761"/>
    <w:rsid w:val="00BC5274"/>
    <w:rsid w:val="00BC7CEC"/>
    <w:rsid w:val="00BD29E4"/>
    <w:rsid w:val="00BD6B11"/>
    <w:rsid w:val="00BE322A"/>
    <w:rsid w:val="00BF2586"/>
    <w:rsid w:val="00BF7A70"/>
    <w:rsid w:val="00C05365"/>
    <w:rsid w:val="00C07297"/>
    <w:rsid w:val="00C144A4"/>
    <w:rsid w:val="00C178E3"/>
    <w:rsid w:val="00C20DC1"/>
    <w:rsid w:val="00C23B19"/>
    <w:rsid w:val="00C24A72"/>
    <w:rsid w:val="00C25A2D"/>
    <w:rsid w:val="00C357FB"/>
    <w:rsid w:val="00C41281"/>
    <w:rsid w:val="00C431BC"/>
    <w:rsid w:val="00C624A7"/>
    <w:rsid w:val="00C64C68"/>
    <w:rsid w:val="00C75BEC"/>
    <w:rsid w:val="00C75E21"/>
    <w:rsid w:val="00C76D05"/>
    <w:rsid w:val="00C77C98"/>
    <w:rsid w:val="00C94CF2"/>
    <w:rsid w:val="00CA7AE3"/>
    <w:rsid w:val="00CB0EF4"/>
    <w:rsid w:val="00CB1D41"/>
    <w:rsid w:val="00CB6414"/>
    <w:rsid w:val="00CC0E2A"/>
    <w:rsid w:val="00CC1539"/>
    <w:rsid w:val="00CD0F68"/>
    <w:rsid w:val="00CD1431"/>
    <w:rsid w:val="00CE36DB"/>
    <w:rsid w:val="00CF08BB"/>
    <w:rsid w:val="00CF0B56"/>
    <w:rsid w:val="00CF23B1"/>
    <w:rsid w:val="00CF6699"/>
    <w:rsid w:val="00CF6C2B"/>
    <w:rsid w:val="00D14ABB"/>
    <w:rsid w:val="00D2159E"/>
    <w:rsid w:val="00D27313"/>
    <w:rsid w:val="00D32FDB"/>
    <w:rsid w:val="00D347CA"/>
    <w:rsid w:val="00D34E33"/>
    <w:rsid w:val="00D37F96"/>
    <w:rsid w:val="00D52531"/>
    <w:rsid w:val="00D539E0"/>
    <w:rsid w:val="00D5412D"/>
    <w:rsid w:val="00D5793F"/>
    <w:rsid w:val="00D672DF"/>
    <w:rsid w:val="00D720FC"/>
    <w:rsid w:val="00D735FE"/>
    <w:rsid w:val="00D755A1"/>
    <w:rsid w:val="00D7580B"/>
    <w:rsid w:val="00D75DFC"/>
    <w:rsid w:val="00D8090A"/>
    <w:rsid w:val="00D90723"/>
    <w:rsid w:val="00D94788"/>
    <w:rsid w:val="00D96948"/>
    <w:rsid w:val="00DA41C4"/>
    <w:rsid w:val="00DA6F79"/>
    <w:rsid w:val="00DA7819"/>
    <w:rsid w:val="00DB0A80"/>
    <w:rsid w:val="00DB3A2D"/>
    <w:rsid w:val="00DC6621"/>
    <w:rsid w:val="00DC7553"/>
    <w:rsid w:val="00DE09C0"/>
    <w:rsid w:val="00DE2757"/>
    <w:rsid w:val="00DE466E"/>
    <w:rsid w:val="00DE504A"/>
    <w:rsid w:val="00DF027B"/>
    <w:rsid w:val="00DF07D4"/>
    <w:rsid w:val="00DF2305"/>
    <w:rsid w:val="00E0768C"/>
    <w:rsid w:val="00E230AB"/>
    <w:rsid w:val="00E32401"/>
    <w:rsid w:val="00E32F8A"/>
    <w:rsid w:val="00E3442F"/>
    <w:rsid w:val="00E433C5"/>
    <w:rsid w:val="00E54342"/>
    <w:rsid w:val="00E61254"/>
    <w:rsid w:val="00E63D1E"/>
    <w:rsid w:val="00E644B8"/>
    <w:rsid w:val="00E67293"/>
    <w:rsid w:val="00E672D0"/>
    <w:rsid w:val="00E6791B"/>
    <w:rsid w:val="00E73005"/>
    <w:rsid w:val="00E76053"/>
    <w:rsid w:val="00E85DC8"/>
    <w:rsid w:val="00E901BC"/>
    <w:rsid w:val="00EC2F5D"/>
    <w:rsid w:val="00EC68E9"/>
    <w:rsid w:val="00ED58D0"/>
    <w:rsid w:val="00ED5BAB"/>
    <w:rsid w:val="00EE0E86"/>
    <w:rsid w:val="00EE228B"/>
    <w:rsid w:val="00EE48CE"/>
    <w:rsid w:val="00EE5B18"/>
    <w:rsid w:val="00EE5EF9"/>
    <w:rsid w:val="00EF228F"/>
    <w:rsid w:val="00EF45B2"/>
    <w:rsid w:val="00EF476D"/>
    <w:rsid w:val="00EF53A6"/>
    <w:rsid w:val="00F02240"/>
    <w:rsid w:val="00F06069"/>
    <w:rsid w:val="00F1449B"/>
    <w:rsid w:val="00F21E1E"/>
    <w:rsid w:val="00F30EB1"/>
    <w:rsid w:val="00F31CC0"/>
    <w:rsid w:val="00F32E66"/>
    <w:rsid w:val="00F343FF"/>
    <w:rsid w:val="00F34CAD"/>
    <w:rsid w:val="00F407F8"/>
    <w:rsid w:val="00F418F7"/>
    <w:rsid w:val="00F42605"/>
    <w:rsid w:val="00F4452A"/>
    <w:rsid w:val="00F524D9"/>
    <w:rsid w:val="00F56FDE"/>
    <w:rsid w:val="00F677ED"/>
    <w:rsid w:val="00F7082E"/>
    <w:rsid w:val="00F71890"/>
    <w:rsid w:val="00F73AB4"/>
    <w:rsid w:val="00F76FED"/>
    <w:rsid w:val="00F87111"/>
    <w:rsid w:val="00F91B3C"/>
    <w:rsid w:val="00F92F6F"/>
    <w:rsid w:val="00F94CC9"/>
    <w:rsid w:val="00FA6E2B"/>
    <w:rsid w:val="00FD0B7C"/>
    <w:rsid w:val="00FD7FFE"/>
    <w:rsid w:val="00FE6428"/>
    <w:rsid w:val="00FE64AD"/>
    <w:rsid w:val="00FF003B"/>
    <w:rsid w:val="00FF0C23"/>
    <w:rsid w:val="00FF3346"/>
    <w:rsid w:val="00FF4FE8"/>
    <w:rsid w:val="00FF526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BC012C2"/>
  <w15:docId w15:val="{BFBEFE2A-20C0-4620-82FA-EEF97549C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7AF9"/>
    <w:rPr>
      <w:rFonts w:ascii="Times New Roman" w:hAnsi="Times New Roman"/>
      <w:sz w:val="24"/>
    </w:rPr>
  </w:style>
  <w:style w:type="paragraph" w:styleId="Heading1">
    <w:name w:val="heading 1"/>
    <w:basedOn w:val="Normal"/>
    <w:next w:val="Normal"/>
    <w:link w:val="Heading1Char"/>
    <w:uiPriority w:val="9"/>
    <w:qFormat/>
    <w:rsid w:val="00FF5268"/>
    <w:pPr>
      <w:keepNext/>
      <w:keepLines/>
      <w:spacing w:before="240"/>
      <w:outlineLvl w:val="0"/>
    </w:pPr>
    <w:rPr>
      <w:rFonts w:eastAsiaTheme="majorEastAsia" w:cstheme="majorBidi"/>
      <w:b/>
      <w:bCs/>
      <w:caps/>
      <w:szCs w:val="28"/>
    </w:rPr>
  </w:style>
  <w:style w:type="paragraph" w:styleId="Heading2">
    <w:name w:val="heading 2"/>
    <w:basedOn w:val="Normal"/>
    <w:next w:val="Normal"/>
    <w:link w:val="Heading2Char"/>
    <w:autoRedefine/>
    <w:uiPriority w:val="9"/>
    <w:unhideWhenUsed/>
    <w:qFormat/>
    <w:rsid w:val="003A2912"/>
    <w:pPr>
      <w:keepNext/>
      <w:keepLines/>
      <w:spacing w:before="200" w:after="120"/>
      <w:ind w:left="66"/>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BC7CEC"/>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A291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C7CEC"/>
    <w:rPr>
      <w:rFonts w:ascii="Times New Roman" w:eastAsiaTheme="majorEastAsia" w:hAnsi="Times New Roman" w:cstheme="majorBidi"/>
      <w:b/>
      <w:bCs/>
      <w:sz w:val="24"/>
    </w:rPr>
  </w:style>
  <w:style w:type="character" w:customStyle="1" w:styleId="Heading1Char">
    <w:name w:val="Heading 1 Char"/>
    <w:basedOn w:val="DefaultParagraphFont"/>
    <w:link w:val="Heading1"/>
    <w:uiPriority w:val="9"/>
    <w:rsid w:val="00FF5268"/>
    <w:rPr>
      <w:rFonts w:ascii="Times New Roman" w:eastAsiaTheme="majorEastAsia" w:hAnsi="Times New Roman" w:cstheme="majorBidi"/>
      <w:b/>
      <w:bCs/>
      <w:caps/>
      <w:sz w:val="24"/>
      <w:szCs w:val="28"/>
    </w:rPr>
  </w:style>
  <w:style w:type="paragraph" w:styleId="BalloonText">
    <w:name w:val="Balloon Text"/>
    <w:basedOn w:val="Normal"/>
    <w:link w:val="BalloonTextChar"/>
    <w:uiPriority w:val="99"/>
    <w:semiHidden/>
    <w:unhideWhenUsed/>
    <w:rsid w:val="00F34C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4CAD"/>
    <w:rPr>
      <w:rFonts w:ascii="Tahoma" w:hAnsi="Tahoma" w:cs="Tahoma"/>
      <w:sz w:val="16"/>
      <w:szCs w:val="16"/>
    </w:rPr>
  </w:style>
  <w:style w:type="table" w:styleId="TableGrid">
    <w:name w:val="Table Grid"/>
    <w:basedOn w:val="TableNormal"/>
    <w:uiPriority w:val="59"/>
    <w:rsid w:val="0058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F92F6F"/>
  </w:style>
  <w:style w:type="paragraph" w:styleId="ListParagraph">
    <w:name w:val="List Paragraph"/>
    <w:basedOn w:val="Normal"/>
    <w:uiPriority w:val="34"/>
    <w:qFormat/>
    <w:rsid w:val="00905CA1"/>
    <w:pPr>
      <w:ind w:left="720"/>
      <w:contextualSpacing/>
    </w:pPr>
  </w:style>
  <w:style w:type="character" w:styleId="CommentReference">
    <w:name w:val="annotation reference"/>
    <w:basedOn w:val="DefaultParagraphFont"/>
    <w:uiPriority w:val="99"/>
    <w:semiHidden/>
    <w:unhideWhenUsed/>
    <w:rsid w:val="00FA6E2B"/>
    <w:rPr>
      <w:sz w:val="16"/>
      <w:szCs w:val="16"/>
    </w:rPr>
  </w:style>
  <w:style w:type="paragraph" w:styleId="CommentText">
    <w:name w:val="annotation text"/>
    <w:basedOn w:val="Normal"/>
    <w:link w:val="CommentTextChar"/>
    <w:uiPriority w:val="99"/>
    <w:unhideWhenUsed/>
    <w:rsid w:val="00FA6E2B"/>
    <w:pPr>
      <w:spacing w:line="240" w:lineRule="auto"/>
    </w:pPr>
    <w:rPr>
      <w:sz w:val="20"/>
      <w:szCs w:val="20"/>
    </w:rPr>
  </w:style>
  <w:style w:type="character" w:customStyle="1" w:styleId="CommentTextChar">
    <w:name w:val="Comment Text Char"/>
    <w:basedOn w:val="DefaultParagraphFont"/>
    <w:link w:val="CommentText"/>
    <w:uiPriority w:val="99"/>
    <w:rsid w:val="00FA6E2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A6E2B"/>
    <w:rPr>
      <w:b/>
      <w:bCs/>
    </w:rPr>
  </w:style>
  <w:style w:type="character" w:customStyle="1" w:styleId="CommentSubjectChar">
    <w:name w:val="Comment Subject Char"/>
    <w:basedOn w:val="CommentTextChar"/>
    <w:link w:val="CommentSubject"/>
    <w:uiPriority w:val="99"/>
    <w:semiHidden/>
    <w:rsid w:val="00FA6E2B"/>
    <w:rPr>
      <w:rFonts w:ascii="Times New Roman" w:hAnsi="Times New Roman"/>
      <w:b/>
      <w:bCs/>
      <w:sz w:val="20"/>
      <w:szCs w:val="20"/>
    </w:rPr>
  </w:style>
  <w:style w:type="character" w:styleId="Hyperlink">
    <w:name w:val="Hyperlink"/>
    <w:basedOn w:val="DefaultParagraphFont"/>
    <w:uiPriority w:val="99"/>
    <w:unhideWhenUsed/>
    <w:rsid w:val="00270348"/>
    <w:rPr>
      <w:color w:val="0000FF" w:themeColor="hyperlink"/>
      <w:u w:val="single"/>
    </w:rPr>
  </w:style>
  <w:style w:type="character" w:styleId="FollowedHyperlink">
    <w:name w:val="FollowedHyperlink"/>
    <w:basedOn w:val="DefaultParagraphFont"/>
    <w:uiPriority w:val="99"/>
    <w:semiHidden/>
    <w:unhideWhenUsed/>
    <w:rsid w:val="00F7082E"/>
    <w:rPr>
      <w:color w:val="800080" w:themeColor="followedHyperlink"/>
      <w:u w:val="single"/>
    </w:rPr>
  </w:style>
  <w:style w:type="paragraph" w:styleId="Header">
    <w:name w:val="header"/>
    <w:basedOn w:val="Normal"/>
    <w:link w:val="HeaderChar"/>
    <w:uiPriority w:val="99"/>
    <w:unhideWhenUsed/>
    <w:rsid w:val="00376B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6B79"/>
    <w:rPr>
      <w:rFonts w:ascii="Times New Roman" w:hAnsi="Times New Roman"/>
      <w:sz w:val="24"/>
    </w:rPr>
  </w:style>
  <w:style w:type="paragraph" w:styleId="Footer">
    <w:name w:val="footer"/>
    <w:basedOn w:val="Normal"/>
    <w:link w:val="FooterChar"/>
    <w:uiPriority w:val="99"/>
    <w:unhideWhenUsed/>
    <w:rsid w:val="00376B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6B79"/>
    <w:rPr>
      <w:rFonts w:ascii="Times New Roman" w:hAnsi="Times New Roman"/>
      <w:sz w:val="24"/>
    </w:rPr>
  </w:style>
  <w:style w:type="paragraph" w:styleId="NormalWeb">
    <w:name w:val="Normal (Web)"/>
    <w:basedOn w:val="Normal"/>
    <w:uiPriority w:val="99"/>
    <w:semiHidden/>
    <w:unhideWhenUsed/>
    <w:rsid w:val="001343D5"/>
    <w:pPr>
      <w:spacing w:before="100" w:beforeAutospacing="1" w:after="100" w:afterAutospacing="1" w:line="240" w:lineRule="auto"/>
    </w:pPr>
    <w:rPr>
      <w:rFonts w:eastAsia="Times New Roman" w:cs="Times New Roman"/>
      <w:szCs w:val="24"/>
      <w:lang w:eastAsia="en-AU"/>
    </w:rPr>
  </w:style>
  <w:style w:type="paragraph" w:styleId="Revision">
    <w:name w:val="Revision"/>
    <w:hidden/>
    <w:uiPriority w:val="99"/>
    <w:semiHidden/>
    <w:rsid w:val="007B68E9"/>
    <w:pPr>
      <w:spacing w:after="0" w:line="240" w:lineRule="auto"/>
    </w:pPr>
    <w:rPr>
      <w:rFonts w:ascii="Times New Roman" w:hAnsi="Times New Roman"/>
      <w:sz w:val="24"/>
    </w:rPr>
  </w:style>
  <w:style w:type="paragraph" w:customStyle="1" w:styleId="p1">
    <w:name w:val="p1"/>
    <w:basedOn w:val="Normal"/>
    <w:rsid w:val="0034449C"/>
    <w:pPr>
      <w:spacing w:after="0" w:line="240" w:lineRule="auto"/>
      <w:ind w:left="540" w:hanging="540"/>
    </w:pPr>
    <w:rPr>
      <w:rFonts w:ascii="Helvetica" w:hAnsi="Helvetica" w:cs="Times New Roman"/>
      <w:sz w:val="18"/>
      <w:szCs w:val="18"/>
      <w:lang w:val="en-GB" w:eastAsia="en-GB"/>
    </w:rPr>
  </w:style>
  <w:style w:type="character" w:styleId="LineNumber">
    <w:name w:val="line number"/>
    <w:basedOn w:val="DefaultParagraphFont"/>
    <w:uiPriority w:val="99"/>
    <w:semiHidden/>
    <w:unhideWhenUsed/>
    <w:rsid w:val="000B75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815377">
      <w:bodyDiv w:val="1"/>
      <w:marLeft w:val="0"/>
      <w:marRight w:val="0"/>
      <w:marTop w:val="0"/>
      <w:marBottom w:val="0"/>
      <w:divBdr>
        <w:top w:val="none" w:sz="0" w:space="0" w:color="auto"/>
        <w:left w:val="none" w:sz="0" w:space="0" w:color="auto"/>
        <w:bottom w:val="none" w:sz="0" w:space="0" w:color="auto"/>
        <w:right w:val="none" w:sz="0" w:space="0" w:color="auto"/>
      </w:divBdr>
    </w:div>
    <w:div w:id="721097493">
      <w:bodyDiv w:val="1"/>
      <w:marLeft w:val="0"/>
      <w:marRight w:val="0"/>
      <w:marTop w:val="0"/>
      <w:marBottom w:val="0"/>
      <w:divBdr>
        <w:top w:val="none" w:sz="0" w:space="0" w:color="auto"/>
        <w:left w:val="none" w:sz="0" w:space="0" w:color="auto"/>
        <w:bottom w:val="none" w:sz="0" w:space="0" w:color="auto"/>
        <w:right w:val="none" w:sz="0" w:space="0" w:color="auto"/>
      </w:divBdr>
    </w:div>
    <w:div w:id="1005672347">
      <w:bodyDiv w:val="1"/>
      <w:marLeft w:val="0"/>
      <w:marRight w:val="0"/>
      <w:marTop w:val="0"/>
      <w:marBottom w:val="0"/>
      <w:divBdr>
        <w:top w:val="none" w:sz="0" w:space="0" w:color="auto"/>
        <w:left w:val="none" w:sz="0" w:space="0" w:color="auto"/>
        <w:bottom w:val="none" w:sz="0" w:space="0" w:color="auto"/>
        <w:right w:val="none" w:sz="0" w:space="0" w:color="auto"/>
      </w:divBdr>
      <w:divsChild>
        <w:div w:id="576718586">
          <w:marLeft w:val="0"/>
          <w:marRight w:val="0"/>
          <w:marTop w:val="0"/>
          <w:marBottom w:val="0"/>
          <w:divBdr>
            <w:top w:val="none" w:sz="0" w:space="0" w:color="auto"/>
            <w:left w:val="none" w:sz="0" w:space="0" w:color="auto"/>
            <w:bottom w:val="none" w:sz="0" w:space="0" w:color="auto"/>
            <w:right w:val="none" w:sz="0" w:space="0" w:color="auto"/>
          </w:divBdr>
        </w:div>
        <w:div w:id="766077859">
          <w:marLeft w:val="0"/>
          <w:marRight w:val="0"/>
          <w:marTop w:val="0"/>
          <w:marBottom w:val="0"/>
          <w:divBdr>
            <w:top w:val="none" w:sz="0" w:space="0" w:color="auto"/>
            <w:left w:val="none" w:sz="0" w:space="0" w:color="auto"/>
            <w:bottom w:val="none" w:sz="0" w:space="0" w:color="auto"/>
            <w:right w:val="none" w:sz="0" w:space="0" w:color="auto"/>
          </w:divBdr>
        </w:div>
        <w:div w:id="1779645345">
          <w:marLeft w:val="0"/>
          <w:marRight w:val="0"/>
          <w:marTop w:val="0"/>
          <w:marBottom w:val="0"/>
          <w:divBdr>
            <w:top w:val="none" w:sz="0" w:space="0" w:color="auto"/>
            <w:left w:val="none" w:sz="0" w:space="0" w:color="auto"/>
            <w:bottom w:val="none" w:sz="0" w:space="0" w:color="auto"/>
            <w:right w:val="none" w:sz="0" w:space="0" w:color="auto"/>
          </w:divBdr>
          <w:divsChild>
            <w:div w:id="1123689821">
              <w:marLeft w:val="0"/>
              <w:marRight w:val="0"/>
              <w:marTop w:val="30"/>
              <w:marBottom w:val="0"/>
              <w:divBdr>
                <w:top w:val="none" w:sz="0" w:space="0" w:color="auto"/>
                <w:left w:val="none" w:sz="0" w:space="0" w:color="auto"/>
                <w:bottom w:val="none" w:sz="0" w:space="0" w:color="auto"/>
                <w:right w:val="none" w:sz="0" w:space="0" w:color="auto"/>
              </w:divBdr>
              <w:divsChild>
                <w:div w:id="115760166">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sChild>
    </w:div>
    <w:div w:id="1446923394">
      <w:bodyDiv w:val="1"/>
      <w:marLeft w:val="0"/>
      <w:marRight w:val="0"/>
      <w:marTop w:val="0"/>
      <w:marBottom w:val="0"/>
      <w:divBdr>
        <w:top w:val="none" w:sz="0" w:space="0" w:color="auto"/>
        <w:left w:val="none" w:sz="0" w:space="0" w:color="auto"/>
        <w:bottom w:val="none" w:sz="0" w:space="0" w:color="auto"/>
        <w:right w:val="none" w:sz="0" w:space="0" w:color="auto"/>
      </w:divBdr>
    </w:div>
    <w:div w:id="1792436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1016/j.drugalcdep.2018.02.02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277431-0ADA-4878-963A-11A230886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60419</Words>
  <Characters>344391</Characters>
  <Application>Microsoft Office Word</Application>
  <DocSecurity>4</DocSecurity>
  <Lines>2869</Lines>
  <Paragraphs>808</Paragraphs>
  <ScaleCrop>false</ScaleCrop>
  <HeadingPairs>
    <vt:vector size="2" baseType="variant">
      <vt:variant>
        <vt:lpstr>Title</vt:lpstr>
      </vt:variant>
      <vt:variant>
        <vt:i4>1</vt:i4>
      </vt:variant>
    </vt:vector>
  </HeadingPairs>
  <TitlesOfParts>
    <vt:vector size="1" baseType="lpstr">
      <vt:lpstr/>
    </vt:vector>
  </TitlesOfParts>
  <Company>Griffith University</Company>
  <LinksUpToDate>false</LinksUpToDate>
  <CharactersWithSpaces>404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eadmin</dc:creator>
  <cp:lastModifiedBy>Walker, Angie</cp:lastModifiedBy>
  <cp:revision>2</cp:revision>
  <cp:lastPrinted>2017-08-02T23:10:00Z</cp:lastPrinted>
  <dcterms:created xsi:type="dcterms:W3CDTF">2018-06-06T12:25:00Z</dcterms:created>
  <dcterms:modified xsi:type="dcterms:W3CDTF">2018-06-06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40f4e2-b373-39e6-80fc-a98c8218ca7d</vt:lpwstr>
  </property>
  <property fmtid="{D5CDD505-2E9C-101B-9397-08002B2CF9AE}" pid="4" name="Mendeley Citation Style_1">
    <vt:lpwstr>http://www.zotero.org/styles/drug-and-alcohol-depend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drug-and-alcohol-dependence</vt:lpwstr>
  </property>
  <property fmtid="{D5CDD505-2E9C-101B-9397-08002B2CF9AE}" pid="12" name="Mendeley Recent Style Name 3_1">
    <vt:lpwstr>Drug and Alcohol Dependenc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only-year</vt:lpwstr>
  </property>
  <property fmtid="{D5CDD505-2E9C-101B-9397-08002B2CF9AE}" pid="24" name="Mendeley Recent Style Name 9_1">
    <vt:lpwstr>Vancouver (superscript, only year in date, no issue numbers)</vt:lpwstr>
  </property>
</Properties>
</file>